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8D6A9" w14:textId="77777777" w:rsidR="00DC3801" w:rsidRPr="00054FD3" w:rsidRDefault="00DC3801" w:rsidP="00E47000">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5C08BA4"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248783DE"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6518B7C" w14:textId="77777777" w:rsidR="00FC6D59" w:rsidRPr="00054FD3" w:rsidRDefault="00FC6D59" w:rsidP="00E47000">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C4836BD" w14:textId="77777777" w:rsidR="00FC6D59" w:rsidRPr="00054FD3" w:rsidRDefault="00FC6D59"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4797DA64" w14:textId="77777777" w:rsidR="00800E70" w:rsidRPr="00054FD3"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6E01DA8D" w14:textId="77777777" w:rsidR="005562BF" w:rsidRPr="00054FD3" w:rsidRDefault="005562BF"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0405E635" w14:textId="77777777" w:rsidR="00FB5478" w:rsidRPr="00054FD3" w:rsidRDefault="00FB5478"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12734E93" w14:textId="6FECB4ED" w:rsidR="005562BF" w:rsidRPr="00054FD3" w:rsidRDefault="009F059F" w:rsidP="009F059F">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4C8EF15C" w14:textId="1A06659F" w:rsidR="009F2794" w:rsidRPr="00054FD3" w:rsidRDefault="00800E70" w:rsidP="00F4283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w:t>
      </w:r>
      <w:r w:rsidR="009F059F" w:rsidRPr="00054FD3">
        <w:rPr>
          <w:rFonts w:ascii="TH Sarabun New" w:eastAsia="Sarabun" w:hAnsi="TH Sarabun New" w:cs="TH Sarabun New"/>
          <w:bCs/>
          <w:color w:val="000000"/>
          <w:sz w:val="32"/>
          <w:szCs w:val="32"/>
          <w:cs/>
        </w:rPr>
        <w:t>วัชรากร เย็นทวีทรัพย์</w:t>
      </w:r>
    </w:p>
    <w:p w14:paraId="3A29D884"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ABC9068"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4FEDE05"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744EA76"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9EB3B1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633DF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0122B69" w14:textId="77777777" w:rsidR="00DE5486" w:rsidRPr="00054FD3" w:rsidRDefault="00DE548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CB06B84"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EF0A44C"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065C7D4" w14:textId="77777777" w:rsidR="001C64F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E998AEF" w14:textId="77777777" w:rsidR="00E47000" w:rsidRPr="00054FD3"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7046439"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29FE772D" w14:textId="77777777" w:rsidR="00E72C36" w:rsidRPr="00054FD3" w:rsidRDefault="00E72C3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2797439" w14:textId="07905C45" w:rsidR="00A465EC" w:rsidRPr="00054FD3" w:rsidRDefault="00B71550" w:rsidP="00F42831">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w:t>
      </w:r>
      <w:r w:rsidR="00A465EC" w:rsidRPr="00054FD3">
        <w:rPr>
          <w:rStyle w:val="fontstyle01"/>
          <w:rFonts w:ascii="TH Sarabun New" w:hAnsi="TH Sarabun New" w:cs="TH Sarabun New"/>
          <w:cs/>
        </w:rPr>
        <w:t>นี้เป็นส่วนหนึ่งของการศึกษาตามหลักสูตรวิศวกรรมศาสตรบัณฑิต</w:t>
      </w:r>
    </w:p>
    <w:p w14:paraId="486C98BB" w14:textId="77777777" w:rsidR="00A465EC" w:rsidRPr="00054FD3" w:rsidRDefault="00A465EC" w:rsidP="00F42831">
      <w:pPr>
        <w:pStyle w:val="Footer"/>
        <w:jc w:val="center"/>
        <w:rPr>
          <w:rFonts w:ascii="TH Sarabun New" w:hAnsi="TH Sarabun New" w:cs="TH Sarabun New"/>
          <w:sz w:val="32"/>
          <w:szCs w:val="32"/>
          <w:cs/>
        </w:rPr>
      </w:pPr>
      <w:bookmarkStart w:id="0" w:name="_Hlk182058386"/>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w:t>
      </w:r>
      <w:bookmarkEnd w:id="0"/>
      <w:r w:rsidRPr="00054FD3">
        <w:rPr>
          <w:rStyle w:val="fontstyle01"/>
          <w:rFonts w:ascii="TH Sarabun New" w:hAnsi="TH Sarabun New" w:cs="TH Sarabun New"/>
          <w:cs/>
        </w:rPr>
        <w:t>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p>
    <w:p w14:paraId="74FC6ED5" w14:textId="77777777" w:rsidR="001C64F3" w:rsidRPr="00054FD3" w:rsidRDefault="001C64F3" w:rsidP="001C64F3">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sectPr w:rsidR="001C64F3" w:rsidRPr="00054FD3" w:rsidSect="00913D7F">
          <w:headerReference w:type="default" r:id="rId11"/>
          <w:headerReference w:type="first" r:id="rId12"/>
          <w:type w:val="continuous"/>
          <w:pgSz w:w="11906" w:h="16838" w:code="9"/>
          <w:pgMar w:top="1440" w:right="1440" w:bottom="1440" w:left="1440" w:header="1440" w:footer="720" w:gutter="0"/>
          <w:cols w:space="720"/>
          <w:docGrid w:linePitch="360"/>
        </w:sectPr>
      </w:pPr>
    </w:p>
    <w:p w14:paraId="4BE0DC90"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79052D9F"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3B9B2D5A"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E6E9675"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13EC4E9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0A092E86"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D4A93BD" w14:textId="77777777" w:rsidR="007C46C9" w:rsidRPr="00054FD3" w:rsidRDefault="007C46C9"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C032CC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032FEBD"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0F6362D8"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วัชรากร เย็นทวีทรัพย์</w:t>
      </w:r>
    </w:p>
    <w:p w14:paraId="5E3E3F7E" w14:textId="77777777" w:rsidR="009163AD" w:rsidRDefault="009163AD"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B5E5C75" w14:textId="77777777" w:rsidR="00E47000" w:rsidRPr="00054FD3" w:rsidRDefault="00E47000"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33D8676D"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CB6D36"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F43A893"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3C5D2DB"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C75803A"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C9A5EF9"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51E65B3" w14:textId="77777777" w:rsidR="00CA60E9" w:rsidRDefault="00CA60E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EA3E736" w14:textId="77777777" w:rsidR="00FC78B3" w:rsidRPr="00054FD3" w:rsidRDefault="00FC78B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1D08FDD" w14:textId="77777777" w:rsidR="00065B1B" w:rsidRPr="00054FD3" w:rsidRDefault="00065B1B"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C8416CC"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DF2DA74" w14:textId="77777777" w:rsidR="000550FA" w:rsidRPr="00054FD3" w:rsidRDefault="000550FA"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4CB0B9A" w14:textId="77777777" w:rsidR="00E47000" w:rsidRPr="00054FD3" w:rsidRDefault="00E47000" w:rsidP="00E47000">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นี้เป็นส่วนหนึ่งของการศึกษาตามหลักสูตรวิศวกรรมศาสตรบัณฑิต</w:t>
      </w:r>
    </w:p>
    <w:p w14:paraId="5C88EDE8" w14:textId="53B11F09" w:rsidR="00E47000" w:rsidRDefault="00E47000" w:rsidP="00E47000">
      <w:pPr>
        <w:pStyle w:val="Footer"/>
        <w:jc w:val="center"/>
        <w:rPr>
          <w:rStyle w:val="fontstyle01"/>
          <w:rFonts w:ascii="TH Sarabun New" w:hAnsi="TH Sarabun New" w:cs="TH Sarabun New"/>
          <w:cs/>
        </w:rPr>
      </w:pPr>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r>
        <w:rPr>
          <w:rStyle w:val="fontstyle01"/>
          <w:rFonts w:ascii="TH Sarabun New" w:hAnsi="TH Sarabun New" w:cs="TH Sarabun New"/>
          <w:cs/>
        </w:rPr>
        <w:br w:type="page"/>
      </w:r>
    </w:p>
    <w:p w14:paraId="4D007F66" w14:textId="77777777" w:rsidR="00E47000" w:rsidRPr="00054FD3" w:rsidRDefault="00E47000" w:rsidP="00E47000">
      <w:pPr>
        <w:pStyle w:val="Footer"/>
        <w:jc w:val="center"/>
        <w:rPr>
          <w:rFonts w:ascii="TH Sarabun New" w:hAnsi="TH Sarabun New" w:cs="TH Sarabun New"/>
          <w:sz w:val="32"/>
          <w:szCs w:val="32"/>
          <w:cs/>
        </w:rPr>
      </w:pPr>
    </w:p>
    <w:p w14:paraId="0D155C93" w14:textId="77777777" w:rsidR="00FC6D59" w:rsidRDefault="00FC6D59" w:rsidP="00F42831">
      <w:pPr>
        <w:spacing w:line="240" w:lineRule="auto"/>
        <w:rPr>
          <w:rFonts w:ascii="TH Sarabun New" w:eastAsia="Sarabun" w:hAnsi="TH Sarabun New" w:cs="TH Sarabun New"/>
          <w:color w:val="000000"/>
          <w:sz w:val="32"/>
          <w:szCs w:val="32"/>
        </w:rPr>
      </w:pPr>
    </w:p>
    <w:p w14:paraId="1E6C8CE6" w14:textId="77777777" w:rsidR="00E47000" w:rsidRDefault="00E47000" w:rsidP="00F42831">
      <w:pPr>
        <w:spacing w:line="240" w:lineRule="auto"/>
        <w:rPr>
          <w:rFonts w:ascii="TH Sarabun New" w:eastAsia="Sarabun" w:hAnsi="TH Sarabun New" w:cs="TH Sarabun New"/>
          <w:color w:val="000000"/>
          <w:sz w:val="32"/>
          <w:szCs w:val="32"/>
        </w:rPr>
      </w:pPr>
    </w:p>
    <w:p w14:paraId="79FE3369" w14:textId="77777777" w:rsidR="00E47000" w:rsidRDefault="00E47000" w:rsidP="00F42831">
      <w:pPr>
        <w:spacing w:line="240" w:lineRule="auto"/>
        <w:rPr>
          <w:rFonts w:ascii="TH Sarabun New" w:eastAsia="Sarabun" w:hAnsi="TH Sarabun New" w:cs="TH Sarabun New"/>
          <w:color w:val="000000"/>
          <w:sz w:val="32"/>
          <w:szCs w:val="32"/>
        </w:rPr>
      </w:pPr>
    </w:p>
    <w:p w14:paraId="388D2C37" w14:textId="77777777" w:rsidR="00E47000" w:rsidRDefault="00E47000" w:rsidP="00F42831">
      <w:pPr>
        <w:spacing w:line="240" w:lineRule="auto"/>
        <w:rPr>
          <w:rFonts w:ascii="TH Sarabun New" w:eastAsia="Sarabun" w:hAnsi="TH Sarabun New" w:cs="TH Sarabun New"/>
          <w:color w:val="000000"/>
          <w:sz w:val="32"/>
          <w:szCs w:val="32"/>
        </w:rPr>
      </w:pPr>
    </w:p>
    <w:p w14:paraId="08BB43A5" w14:textId="77777777" w:rsidR="00E47000" w:rsidRPr="00054FD3" w:rsidRDefault="00E47000" w:rsidP="00F42831">
      <w:pPr>
        <w:spacing w:line="240" w:lineRule="auto"/>
        <w:rPr>
          <w:rFonts w:ascii="TH Sarabun New" w:eastAsia="Sarabun" w:hAnsi="TH Sarabun New" w:cs="TH Sarabun New"/>
          <w:color w:val="000000"/>
          <w:sz w:val="32"/>
          <w:szCs w:val="32"/>
        </w:rPr>
      </w:pPr>
    </w:p>
    <w:p w14:paraId="1DEFFB43" w14:textId="77777777" w:rsidR="005643DD" w:rsidRPr="00054FD3" w:rsidRDefault="005643DD" w:rsidP="00F42831">
      <w:pPr>
        <w:spacing w:line="240" w:lineRule="auto"/>
        <w:rPr>
          <w:rFonts w:ascii="TH Sarabun New" w:eastAsia="Sarabun" w:hAnsi="TH Sarabun New" w:cs="TH Sarabun New"/>
          <w:color w:val="000000"/>
          <w:sz w:val="32"/>
          <w:szCs w:val="32"/>
        </w:rPr>
      </w:pPr>
    </w:p>
    <w:p w14:paraId="1D584FC9" w14:textId="77777777" w:rsidR="00A465EC" w:rsidRPr="00054FD3" w:rsidRDefault="00A465EC" w:rsidP="00F42831">
      <w:pPr>
        <w:tabs>
          <w:tab w:val="left" w:pos="900"/>
        </w:tabs>
        <w:spacing w:line="240" w:lineRule="auto"/>
        <w:rPr>
          <w:rFonts w:ascii="TH Sarabun New" w:eastAsia="Sarabun" w:hAnsi="TH Sarabun New" w:cs="TH Sarabun New"/>
          <w:color w:val="000000"/>
          <w:sz w:val="32"/>
          <w:szCs w:val="32"/>
        </w:rPr>
      </w:pPr>
    </w:p>
    <w:p w14:paraId="0F87D01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6227E2A7"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JAKAPAT JODDUANGCHAN</w:t>
      </w:r>
    </w:p>
    <w:p w14:paraId="2F2F146F"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WATCHARAKORN YENTAWEESUB</w:t>
      </w:r>
    </w:p>
    <w:p w14:paraId="1829632B" w14:textId="77777777" w:rsidR="009163AD" w:rsidRPr="00054FD3" w:rsidRDefault="009163AD" w:rsidP="00F42831">
      <w:pPr>
        <w:spacing w:line="240" w:lineRule="auto"/>
        <w:rPr>
          <w:rFonts w:ascii="TH Sarabun New" w:eastAsia="Sarabun" w:hAnsi="TH Sarabun New" w:cs="TH Sarabun New"/>
          <w:color w:val="000000"/>
          <w:sz w:val="32"/>
          <w:szCs w:val="32"/>
        </w:rPr>
      </w:pPr>
    </w:p>
    <w:p w14:paraId="3F47F87C"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B2B3140"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593F3B6"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0FBFB777"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AECA4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1262D2" w14:textId="77777777" w:rsidR="00CA60E9" w:rsidRPr="00054FD3" w:rsidRDefault="00CA60E9" w:rsidP="00F42831">
      <w:pPr>
        <w:spacing w:line="240" w:lineRule="auto"/>
        <w:rPr>
          <w:rFonts w:ascii="TH Sarabun New" w:hAnsi="TH Sarabun New" w:cs="TH Sarabun New"/>
          <w:color w:val="000000"/>
          <w:sz w:val="32"/>
          <w:szCs w:val="32"/>
        </w:rPr>
      </w:pPr>
    </w:p>
    <w:p w14:paraId="59825C2B" w14:textId="77777777" w:rsidR="00065B1B" w:rsidRPr="00054FD3" w:rsidRDefault="00065B1B" w:rsidP="00F42831">
      <w:pPr>
        <w:spacing w:line="240" w:lineRule="auto"/>
        <w:rPr>
          <w:rFonts w:ascii="TH Sarabun New" w:hAnsi="TH Sarabun New" w:cs="TH Sarabun New"/>
          <w:color w:val="000000"/>
          <w:sz w:val="32"/>
          <w:szCs w:val="32"/>
        </w:rPr>
      </w:pPr>
    </w:p>
    <w:p w14:paraId="797A452A" w14:textId="77777777" w:rsidR="00065B1B" w:rsidRPr="00054FD3" w:rsidRDefault="00065B1B" w:rsidP="00F42831">
      <w:pPr>
        <w:spacing w:line="240" w:lineRule="auto"/>
        <w:rPr>
          <w:rFonts w:ascii="TH Sarabun New" w:hAnsi="TH Sarabun New" w:cs="TH Sarabun New"/>
          <w:color w:val="000000"/>
          <w:sz w:val="32"/>
          <w:szCs w:val="32"/>
        </w:rPr>
      </w:pPr>
    </w:p>
    <w:p w14:paraId="66269F4B" w14:textId="77777777" w:rsidR="00033C60" w:rsidRPr="00054FD3" w:rsidRDefault="00033C60" w:rsidP="00F42831">
      <w:pPr>
        <w:spacing w:line="240" w:lineRule="auto"/>
        <w:rPr>
          <w:rFonts w:ascii="TH Sarabun New" w:hAnsi="TH Sarabun New" w:cs="TH Sarabun New" w:hint="cs"/>
          <w:color w:val="000000"/>
          <w:sz w:val="32"/>
          <w:szCs w:val="32"/>
        </w:rPr>
      </w:pPr>
    </w:p>
    <w:p w14:paraId="2394FF7B"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PROJECT REPORT SUBMITTED IN PARTIAL FULFILLMENT</w:t>
      </w:r>
      <w:r w:rsidRPr="00054FD3">
        <w:rPr>
          <w:rFonts w:ascii="TH Sarabun New" w:hAnsi="TH Sarabun New" w:cs="TH Sarabun New"/>
          <w:color w:val="000000"/>
          <w:sz w:val="32"/>
          <w:szCs w:val="32"/>
          <w:cs/>
        </w:rPr>
        <w:t xml:space="preserve"> </w:t>
      </w:r>
      <w:r w:rsidRPr="00054FD3">
        <w:rPr>
          <w:rFonts w:ascii="TH Sarabun New" w:hAnsi="TH Sarabun New" w:cs="TH Sarabun New"/>
          <w:color w:val="000000"/>
          <w:sz w:val="32"/>
          <w:szCs w:val="32"/>
        </w:rPr>
        <w:t>OF THE REQUIREMENTS</w:t>
      </w:r>
    </w:p>
    <w:p w14:paraId="5A6A79D1" w14:textId="77777777" w:rsidR="005562BF" w:rsidRPr="00054FD3" w:rsidRDefault="00A465EC" w:rsidP="00F42831">
      <w:pPr>
        <w:spacing w:line="240" w:lineRule="auto"/>
        <w:jc w:val="center"/>
        <w:rPr>
          <w:rFonts w:ascii="TH Sarabun New" w:eastAsia="TH SarabunPSK" w:hAnsi="TH Sarabun New" w:cs="TH Sarabun New"/>
          <w:sz w:val="32"/>
          <w:szCs w:val="32"/>
        </w:rPr>
      </w:pPr>
      <w:r w:rsidRPr="00054FD3">
        <w:rPr>
          <w:rFonts w:ascii="TH Sarabun New" w:eastAsia="TH SarabunPSK" w:hAnsi="TH Sarabun New" w:cs="TH Sarabun New"/>
          <w:sz w:val="32"/>
          <w:szCs w:val="32"/>
        </w:rPr>
        <w:t>FOR THE BACHELOR’S DEGREE OF ENGINEERING</w:t>
      </w:r>
    </w:p>
    <w:p w14:paraId="0E0C2379"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eastAsia="TH SarabunPSK" w:hAnsi="TH Sarabun New" w:cs="TH Sarabun New"/>
          <w:sz w:val="32"/>
          <w:szCs w:val="32"/>
        </w:rPr>
        <w:t>PROGRAM IN INFORMATION AND NETWORK</w:t>
      </w:r>
      <w:r w:rsidRPr="00054FD3">
        <w:rPr>
          <w:rFonts w:ascii="TH Sarabun New" w:eastAsia="TH SarabunPSK" w:hAnsi="TH Sarabun New" w:cs="TH Sarabun New"/>
          <w:sz w:val="32"/>
          <w:szCs w:val="32"/>
          <w:cs/>
        </w:rPr>
        <w:t xml:space="preserve"> </w:t>
      </w:r>
      <w:r w:rsidRPr="00054FD3">
        <w:rPr>
          <w:rFonts w:ascii="TH Sarabun New" w:eastAsia="TH SarabunPSK" w:hAnsi="TH Sarabun New" w:cs="TH Sarabun New"/>
          <w:sz w:val="32"/>
          <w:szCs w:val="32"/>
        </w:rPr>
        <w:t>ENGNEERING</w:t>
      </w:r>
    </w:p>
    <w:p w14:paraId="36467182"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DEPARTMENT OF INFORMATION TECHNOLOGY</w:t>
      </w:r>
    </w:p>
    <w:p w14:paraId="630208F0"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FACULTY OF INDUSDTRIAL TECHNOLOGY AND MANAGEMENT</w:t>
      </w:r>
    </w:p>
    <w:p w14:paraId="7B6D57EC"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KING MONGKUT’S UNIVERSITY OF TECHNOLOGY NORTH BANGKOK</w:t>
      </w:r>
    </w:p>
    <w:p w14:paraId="193923DD"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ACADEMIC YEAR 2024</w:t>
      </w:r>
    </w:p>
    <w:p w14:paraId="6D0F22A2" w14:textId="77777777" w:rsidR="009E6A82" w:rsidRPr="00054FD3" w:rsidRDefault="009E6A82" w:rsidP="00F42831">
      <w:pPr>
        <w:spacing w:line="240" w:lineRule="auto"/>
        <w:jc w:val="center"/>
        <w:rPr>
          <w:rFonts w:ascii="TH Sarabun New" w:hAnsi="TH Sarabun New" w:cs="TH Sarabun New"/>
          <w:color w:val="000000"/>
          <w:sz w:val="32"/>
          <w:szCs w:val="32"/>
        </w:rPr>
        <w:sectPr w:rsidR="009E6A82" w:rsidRPr="00054FD3" w:rsidSect="00E47000">
          <w:headerReference w:type="default" r:id="rId13"/>
          <w:footerReference w:type="default" r:id="rId14"/>
          <w:type w:val="continuous"/>
          <w:pgSz w:w="11906" w:h="16838" w:code="9"/>
          <w:pgMar w:top="2160" w:right="1440" w:bottom="1440" w:left="1440" w:header="1440" w:footer="720" w:gutter="0"/>
          <w:cols w:space="720"/>
          <w:titlePg/>
          <w:docGrid w:linePitch="360"/>
        </w:sectPr>
      </w:pPr>
    </w:p>
    <w:p w14:paraId="6F416D01" w14:textId="02DD94F4" w:rsidR="00065B1B" w:rsidRPr="00054FD3" w:rsidRDefault="00065B1B" w:rsidP="00F42831">
      <w:pPr>
        <w:spacing w:line="240" w:lineRule="auto"/>
        <w:rPr>
          <w:rFonts w:ascii="TH Sarabun New" w:eastAsia="TH SarabunPSK" w:hAnsi="TH Sarabun New" w:cs="TH Sarabun New"/>
          <w:sz w:val="32"/>
          <w:szCs w:val="32"/>
        </w:rPr>
      </w:pPr>
    </w:p>
    <w:p w14:paraId="05E9A846" w14:textId="3553E9E9" w:rsidR="007C46C9" w:rsidRPr="00054FD3" w:rsidRDefault="00395816" w:rsidP="00F42831">
      <w:pPr>
        <w:spacing w:line="240" w:lineRule="auto"/>
        <w:jc w:val="center"/>
        <w:rPr>
          <w:rFonts w:ascii="TH Sarabun New" w:eastAsia="Sarabun" w:hAnsi="TH Sarabun New" w:cs="TH Sarabun New"/>
          <w:color w:val="000000"/>
          <w:sz w:val="31"/>
          <w:szCs w:val="31"/>
        </w:rPr>
      </w:pPr>
      <w:r w:rsidRPr="00054FD3">
        <w:rPr>
          <w:rFonts w:ascii="TH Sarabun New" w:hAnsi="TH Sarabun New" w:cs="TH Sarabun New"/>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B60DDC"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054FD3">
        <w:rPr>
          <w:rFonts w:ascii="TH Sarabun New" w:hAnsi="TH Sarabun New" w:cs="TH Sarabun New"/>
          <w:noProof/>
          <w:color w:val="000000"/>
        </w:rPr>
        <w:drawing>
          <wp:inline distT="19050" distB="19050" distL="19050" distR="19050" wp14:anchorId="2925C93E" wp14:editId="5675249E">
            <wp:extent cx="1080000" cy="1080000"/>
            <wp:effectExtent l="0" t="0" r="6350" b="635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080000" cy="1080000"/>
                    </a:xfrm>
                    <a:prstGeom prst="rect">
                      <a:avLst/>
                    </a:prstGeom>
                    <a:ln/>
                  </pic:spPr>
                </pic:pic>
              </a:graphicData>
            </a:graphic>
          </wp:inline>
        </w:drawing>
      </w:r>
    </w:p>
    <w:p w14:paraId="12245C56" w14:textId="72A90EAA" w:rsidR="007C46C9" w:rsidRPr="00054FD3" w:rsidRDefault="007C46C9" w:rsidP="00F42831">
      <w:pPr>
        <w:spacing w:line="240" w:lineRule="auto"/>
        <w:jc w:val="center"/>
        <w:rPr>
          <w:rFonts w:ascii="TH Sarabun New" w:eastAsia="Sarabun" w:hAnsi="TH Sarabun New" w:cs="TH Sarabun New"/>
          <w:b/>
          <w:bCs/>
          <w:color w:val="000000"/>
          <w:sz w:val="48"/>
          <w:szCs w:val="48"/>
          <w:cs/>
        </w:rPr>
      </w:pPr>
      <w:r w:rsidRPr="00054FD3">
        <w:rPr>
          <w:rFonts w:ascii="TH Sarabun New" w:eastAsia="Sarabun" w:hAnsi="TH Sarabun New" w:cs="TH Sarabun New"/>
          <w:b/>
          <w:bCs/>
          <w:color w:val="000000"/>
          <w:sz w:val="48"/>
          <w:szCs w:val="48"/>
          <w:cs/>
        </w:rPr>
        <w:t>ใบรับรอง</w:t>
      </w:r>
      <w:r w:rsidR="00D67966" w:rsidRPr="00054FD3">
        <w:rPr>
          <w:rFonts w:ascii="TH Sarabun New" w:eastAsia="Sarabun" w:hAnsi="TH Sarabun New" w:cs="TH Sarabun New"/>
          <w:b/>
          <w:bCs/>
          <w:color w:val="000000"/>
          <w:sz w:val="48"/>
          <w:szCs w:val="48"/>
          <w:cs/>
        </w:rPr>
        <w:t>โครงงานสหกิจศึกษา</w:t>
      </w:r>
    </w:p>
    <w:p w14:paraId="799AA53D" w14:textId="41D51463"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คณะเทคโนโลยีและการจัดการและอุตสาหกรรม</w:t>
      </w:r>
    </w:p>
    <w:p w14:paraId="013A357E" w14:textId="737C0168"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มหาวิทยาลัยเทคโนโลยีพระจอมเกล</w:t>
      </w:r>
      <w:r w:rsidR="00D67966" w:rsidRPr="00054FD3">
        <w:rPr>
          <w:rFonts w:ascii="TH Sarabun New" w:eastAsia="Sarabun" w:hAnsi="TH Sarabun New" w:cs="TH Sarabun New"/>
          <w:b/>
          <w:bCs/>
          <w:color w:val="000000"/>
          <w:sz w:val="36"/>
          <w:szCs w:val="36"/>
          <w:cs/>
        </w:rPr>
        <w:t>้</w:t>
      </w:r>
      <w:r w:rsidRPr="00054FD3">
        <w:rPr>
          <w:rFonts w:ascii="TH Sarabun New" w:eastAsia="Sarabun" w:hAnsi="TH Sarabun New" w:cs="TH Sarabun New"/>
          <w:b/>
          <w:bCs/>
          <w:color w:val="000000"/>
          <w:sz w:val="36"/>
          <w:szCs w:val="36"/>
          <w:cs/>
        </w:rPr>
        <w:t>าพระนครเหนือ</w:t>
      </w:r>
    </w:p>
    <w:p w14:paraId="4877615C" w14:textId="77777777" w:rsidR="007C46C9" w:rsidRPr="00054FD3" w:rsidRDefault="007C46C9" w:rsidP="00F42831">
      <w:pPr>
        <w:spacing w:line="240" w:lineRule="auto"/>
        <w:jc w:val="center"/>
        <w:rPr>
          <w:rFonts w:ascii="TH Sarabun New" w:eastAsia="Sarabun" w:hAnsi="TH Sarabun New" w:cs="TH Sarabun New"/>
          <w:color w:val="000000"/>
          <w:sz w:val="32"/>
          <w:szCs w:val="32"/>
        </w:rPr>
      </w:pPr>
    </w:p>
    <w:p w14:paraId="08B8DA01" w14:textId="4E6B8317" w:rsidR="00F62B67" w:rsidRPr="00054FD3" w:rsidRDefault="007C46C9"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เรื่อง </w:t>
      </w:r>
      <w:r w:rsidR="00D67966" w:rsidRPr="00054FD3">
        <w:rPr>
          <w:rFonts w:ascii="TH Sarabun New" w:eastAsia="Sarabun" w:hAnsi="TH Sarabun New" w:cs="TH Sarabun New"/>
          <w:color w:val="000000"/>
          <w:sz w:val="32"/>
          <w:szCs w:val="32"/>
          <w:cs/>
        </w:rPr>
        <w:t xml:space="preserve">เว็บแอปพลิเคชั่นช่วยการตั้งค่าอุปกรณ์เครือข่าย </w:t>
      </w:r>
      <w:r w:rsidR="00D67966" w:rsidRPr="00054FD3">
        <w:rPr>
          <w:rFonts w:ascii="TH Sarabun New" w:eastAsia="Sarabun" w:hAnsi="TH Sarabun New" w:cs="TH Sarabun New"/>
          <w:color w:val="000000"/>
          <w:sz w:val="32"/>
          <w:szCs w:val="32"/>
        </w:rPr>
        <w:t>Cisco</w:t>
      </w:r>
    </w:p>
    <w:p w14:paraId="270B6DE9" w14:textId="4694736E" w:rsidR="007C46C9" w:rsidRPr="00054FD3" w:rsidRDefault="007C46C9"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โดย </w:t>
      </w:r>
      <w:r w:rsidR="00507239" w:rsidRPr="00054FD3">
        <w:rPr>
          <w:rFonts w:ascii="TH Sarabun New" w:eastAsia="Sarabun" w:hAnsi="TH Sarabun New" w:cs="TH Sarabun New"/>
          <w:color w:val="000000"/>
          <w:sz w:val="32"/>
          <w:szCs w:val="32"/>
        </w:rPr>
        <w:t xml:space="preserve"> </w:t>
      </w:r>
      <w:r w:rsidRPr="00054FD3">
        <w:rPr>
          <w:rFonts w:ascii="TH Sarabun New" w:eastAsia="Sarabun" w:hAnsi="TH Sarabun New" w:cs="TH Sarabun New"/>
          <w:color w:val="000000"/>
          <w:sz w:val="32"/>
          <w:szCs w:val="32"/>
          <w:cs/>
        </w:rPr>
        <w:t>นาย</w:t>
      </w:r>
      <w:r w:rsidR="00D67966" w:rsidRPr="00054FD3">
        <w:rPr>
          <w:rFonts w:ascii="TH Sarabun New" w:eastAsia="Sarabun" w:hAnsi="TH Sarabun New" w:cs="TH Sarabun New"/>
          <w:color w:val="000000"/>
          <w:sz w:val="32"/>
          <w:szCs w:val="32"/>
          <w:cs/>
        </w:rPr>
        <w:t>จักรพรรดิ จ๊อดดวงจันทร์</w:t>
      </w:r>
    </w:p>
    <w:p w14:paraId="1D5193E4" w14:textId="034D32F2" w:rsidR="00D67966" w:rsidRPr="00054FD3" w:rsidRDefault="00D67966"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ab/>
        <w:t xml:space="preserve"> นาย</w:t>
      </w:r>
      <w:r w:rsidR="00AB0230" w:rsidRPr="00054FD3">
        <w:rPr>
          <w:rFonts w:ascii="TH Sarabun New" w:eastAsia="Sarabun" w:hAnsi="TH Sarabun New" w:cs="TH Sarabun New"/>
          <w:color w:val="000000"/>
          <w:sz w:val="32"/>
          <w:szCs w:val="32"/>
          <w:cs/>
        </w:rPr>
        <w:t>วัชรากร เย็นทวีทรัพย์</w:t>
      </w:r>
    </w:p>
    <w:p w14:paraId="434A2513" w14:textId="77777777" w:rsidR="00B57C90" w:rsidRPr="00054FD3" w:rsidRDefault="00B57C90" w:rsidP="00F42831">
      <w:pPr>
        <w:tabs>
          <w:tab w:val="left" w:pos="426"/>
        </w:tabs>
        <w:spacing w:line="240" w:lineRule="auto"/>
        <w:rPr>
          <w:rFonts w:ascii="TH Sarabun New" w:eastAsia="Sarabun" w:hAnsi="TH Sarabun New" w:cs="TH Sarabun New"/>
          <w:color w:val="000000"/>
          <w:sz w:val="32"/>
          <w:szCs w:val="32"/>
        </w:rPr>
      </w:pPr>
    </w:p>
    <w:p w14:paraId="395C7243" w14:textId="1662EB25" w:rsidR="007C46C9" w:rsidRPr="00054FD3" w:rsidRDefault="00F62B67"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 xml:space="preserve">ได้รับอนุมัติให้เป็นส่วนหนึ่งของการศึกษาตาม </w:t>
      </w:r>
    </w:p>
    <w:p w14:paraId="1A6AFFC5" w14:textId="5FFECF32" w:rsidR="007C46C9" w:rsidRPr="00054FD3" w:rsidRDefault="00F62B67" w:rsidP="00F42831">
      <w:pPr>
        <w:tabs>
          <w:tab w:val="left" w:pos="45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หลักสูตร</w:t>
      </w:r>
      <w:r w:rsidR="00B666EB" w:rsidRPr="00054FD3">
        <w:rPr>
          <w:rFonts w:ascii="TH Sarabun New" w:eastAsia="Sarabun" w:hAnsi="TH Sarabun New" w:cs="TH Sarabun New"/>
          <w:color w:val="000000"/>
          <w:sz w:val="32"/>
          <w:szCs w:val="32"/>
          <w:cs/>
        </w:rPr>
        <w:t>วิศวกรรมศาสตรบัณฑิต</w:t>
      </w: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สาขาว</w:t>
      </w:r>
      <w:r w:rsidR="00A465EC" w:rsidRPr="00054FD3">
        <w:rPr>
          <w:rFonts w:ascii="TH Sarabun New" w:eastAsia="Sarabun" w:hAnsi="TH Sarabun New" w:cs="TH Sarabun New"/>
          <w:color w:val="000000"/>
          <w:sz w:val="32"/>
          <w:szCs w:val="32"/>
          <w:cs/>
        </w:rPr>
        <w:t>ิศวกรรมสารสนเทศและเครือข่าย</w:t>
      </w:r>
    </w:p>
    <w:p w14:paraId="16D8265C" w14:textId="77777777" w:rsidR="00B57C90" w:rsidRPr="00054FD3" w:rsidRDefault="00B57C90" w:rsidP="00F42831">
      <w:pPr>
        <w:tabs>
          <w:tab w:val="left" w:pos="450"/>
        </w:tabs>
        <w:spacing w:line="240" w:lineRule="auto"/>
        <w:rPr>
          <w:rFonts w:ascii="TH Sarabun New" w:eastAsia="Sarabun" w:hAnsi="TH Sarabun New" w:cs="TH Sarabun New"/>
          <w:color w:val="000000"/>
          <w:sz w:val="32"/>
          <w:szCs w:val="32"/>
          <w:cs/>
        </w:rPr>
      </w:pPr>
    </w:p>
    <w:p w14:paraId="394F79D3" w14:textId="77777777" w:rsidR="007C46C9" w:rsidRPr="00054FD3" w:rsidRDefault="007C46C9" w:rsidP="00F42831">
      <w:pPr>
        <w:widowControl w:val="0"/>
        <w:pBdr>
          <w:top w:val="nil"/>
          <w:left w:val="nil"/>
          <w:bottom w:val="nil"/>
          <w:right w:val="nil"/>
          <w:between w:val="nil"/>
        </w:pBdr>
        <w:spacing w:line="240" w:lineRule="auto"/>
        <w:ind w:left="-851" w:right="338"/>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___________________________________</w:t>
      </w:r>
      <w:proofErr w:type="spellStart"/>
      <w:r w:rsidRPr="00054FD3">
        <w:rPr>
          <w:rFonts w:ascii="TH Sarabun New" w:eastAsia="Sarabun" w:hAnsi="TH Sarabun New" w:cs="TH Sarabun New"/>
          <w:color w:val="000000"/>
          <w:sz w:val="32"/>
          <w:szCs w:val="32"/>
        </w:rPr>
        <w:t>คณบดี</w:t>
      </w:r>
      <w:proofErr w:type="spellEnd"/>
      <w:r w:rsidRPr="00054FD3">
        <w:rPr>
          <w:rFonts w:ascii="TH Sarabun New" w:eastAsia="Sarabun" w:hAnsi="TH Sarabun New" w:cs="TH Sarabun New"/>
          <w:color w:val="000000"/>
          <w:sz w:val="32"/>
          <w:szCs w:val="32"/>
        </w:rPr>
        <w:t xml:space="preserve"> </w:t>
      </w:r>
    </w:p>
    <w:p w14:paraId="3AFDE538" w14:textId="5223344C" w:rsidR="007C46C9" w:rsidRPr="00054FD3" w:rsidRDefault="007C46C9"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w:t>
      </w:r>
      <w:r w:rsidR="00D26A66" w:rsidRPr="00054FD3">
        <w:rPr>
          <w:rFonts w:ascii="TH Sarabun New" w:eastAsia="Sarabun" w:hAnsi="TH Sarabun New" w:cs="TH Sarabun New"/>
          <w:color w:val="000000"/>
          <w:sz w:val="32"/>
          <w:szCs w:val="32"/>
          <w:cs/>
        </w:rPr>
        <w:t>ผู้</w:t>
      </w:r>
      <w:r w:rsidR="00AA233B" w:rsidRPr="00054FD3">
        <w:rPr>
          <w:rFonts w:ascii="TH Sarabun New" w:eastAsia="Sarabun" w:hAnsi="TH Sarabun New" w:cs="TH Sarabun New"/>
          <w:color w:val="000000"/>
          <w:sz w:val="32"/>
          <w:szCs w:val="32"/>
          <w:cs/>
        </w:rPr>
        <w:t>ช่วย</w:t>
      </w:r>
      <w:r w:rsidRPr="00054FD3">
        <w:rPr>
          <w:rFonts w:ascii="TH Sarabun New" w:eastAsia="Sarabun" w:hAnsi="TH Sarabun New" w:cs="TH Sarabun New"/>
          <w:color w:val="000000"/>
          <w:sz w:val="32"/>
          <w:szCs w:val="32"/>
          <w:cs/>
        </w:rPr>
        <w:t>ศาส</w:t>
      </w:r>
      <w:proofErr w:type="spellStart"/>
      <w:r w:rsidRPr="00054FD3">
        <w:rPr>
          <w:rFonts w:ascii="TH Sarabun New" w:eastAsia="Sarabun" w:hAnsi="TH Sarabun New" w:cs="TH Sarabun New"/>
          <w:color w:val="000000"/>
          <w:sz w:val="32"/>
          <w:szCs w:val="32"/>
        </w:rPr>
        <w:t>ตราจาร</w:t>
      </w:r>
      <w:proofErr w:type="spellEnd"/>
      <w:r w:rsidR="00D26A66" w:rsidRPr="00054FD3">
        <w:rPr>
          <w:rFonts w:ascii="TH Sarabun New" w:eastAsia="Sarabun" w:hAnsi="TH Sarabun New" w:cs="TH Sarabun New"/>
          <w:color w:val="000000"/>
          <w:sz w:val="32"/>
          <w:szCs w:val="32"/>
          <w:cs/>
        </w:rPr>
        <w:t xml:space="preserve">ย์ </w:t>
      </w:r>
      <w:proofErr w:type="spellStart"/>
      <w:r w:rsidRPr="00054FD3">
        <w:rPr>
          <w:rFonts w:ascii="TH Sarabun New" w:eastAsia="Sarabun" w:hAnsi="TH Sarabun New" w:cs="TH Sarabun New"/>
          <w:color w:val="000000"/>
          <w:sz w:val="32"/>
          <w:szCs w:val="32"/>
        </w:rPr>
        <w:t>ดร.กฤ</w:t>
      </w:r>
      <w:proofErr w:type="spellEnd"/>
      <w:r w:rsidRPr="00054FD3">
        <w:rPr>
          <w:rFonts w:ascii="TH Sarabun New" w:eastAsia="Sarabun" w:hAnsi="TH Sarabun New" w:cs="TH Sarabun New"/>
          <w:color w:val="000000"/>
          <w:sz w:val="32"/>
          <w:szCs w:val="32"/>
          <w:cs/>
        </w:rPr>
        <w:t>ษ</w:t>
      </w:r>
      <w:proofErr w:type="spellStart"/>
      <w:r w:rsidRPr="00054FD3">
        <w:rPr>
          <w:rFonts w:ascii="TH Sarabun New" w:eastAsia="Sarabun" w:hAnsi="TH Sarabun New" w:cs="TH Sarabun New"/>
          <w:color w:val="000000"/>
          <w:sz w:val="32"/>
          <w:szCs w:val="32"/>
        </w:rPr>
        <w:t>ฎากร</w:t>
      </w:r>
      <w:proofErr w:type="spellEnd"/>
      <w:r w:rsidRPr="00054FD3">
        <w:rPr>
          <w:rFonts w:ascii="TH Sarabun New" w:eastAsia="Sarabun" w:hAnsi="TH Sarabun New" w:cs="TH Sarabun New"/>
          <w:color w:val="000000"/>
          <w:sz w:val="32"/>
          <w:szCs w:val="32"/>
        </w:rPr>
        <w:t xml:space="preserve"> </w:t>
      </w:r>
      <w:proofErr w:type="spellStart"/>
      <w:r w:rsidRPr="00054FD3">
        <w:rPr>
          <w:rFonts w:ascii="TH Sarabun New" w:eastAsia="Sarabun" w:hAnsi="TH Sarabun New" w:cs="TH Sarabun New"/>
          <w:color w:val="000000"/>
          <w:sz w:val="32"/>
          <w:szCs w:val="32"/>
        </w:rPr>
        <w:t>บุดดาจันท</w:t>
      </w:r>
      <w:proofErr w:type="spellEnd"/>
      <w:r w:rsidR="00B666EB" w:rsidRPr="00054FD3">
        <w:rPr>
          <w:rFonts w:ascii="TH Sarabun New" w:eastAsia="Sarabun" w:hAnsi="TH Sarabun New" w:cs="TH Sarabun New"/>
          <w:color w:val="000000"/>
          <w:sz w:val="32"/>
          <w:szCs w:val="32"/>
          <w:cs/>
        </w:rPr>
        <w:t>ร์</w:t>
      </w:r>
      <w:r w:rsidRPr="00054FD3">
        <w:rPr>
          <w:rFonts w:ascii="TH Sarabun New" w:eastAsia="Sarabun" w:hAnsi="TH Sarabun New" w:cs="TH Sarabun New"/>
          <w:color w:val="000000"/>
          <w:sz w:val="32"/>
          <w:szCs w:val="32"/>
        </w:rPr>
        <w:t xml:space="preserve">) </w:t>
      </w:r>
    </w:p>
    <w:p w14:paraId="1B0700FE" w14:textId="77777777" w:rsidR="00873317" w:rsidRPr="00054FD3" w:rsidRDefault="00873317"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p>
    <w:p w14:paraId="4C300FFF" w14:textId="780AFC65" w:rsidR="002F7D0D" w:rsidRPr="00054FD3" w:rsidRDefault="00364BD8"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คณะกรรมการสอบ</w:t>
      </w:r>
      <w:r w:rsidR="009F059F" w:rsidRPr="00054FD3">
        <w:rPr>
          <w:rFonts w:ascii="TH Sarabun New" w:eastAsia="Sarabun" w:hAnsi="TH Sarabun New" w:cs="TH Sarabun New"/>
          <w:color w:val="000000"/>
          <w:sz w:val="32"/>
          <w:szCs w:val="32"/>
          <w:cs/>
        </w:rPr>
        <w:t>โครงงานสหกิจศึกษา</w:t>
      </w:r>
    </w:p>
    <w:p w14:paraId="4C53A659" w14:textId="77777777" w:rsidR="004431D6" w:rsidRPr="00054FD3" w:rsidRDefault="004431D6" w:rsidP="00F42831">
      <w:pPr>
        <w:spacing w:line="240" w:lineRule="auto"/>
        <w:rPr>
          <w:rFonts w:ascii="TH Sarabun New" w:eastAsia="Sarabun" w:hAnsi="TH Sarabun New" w:cs="TH Sarabun New"/>
          <w:color w:val="000000"/>
          <w:sz w:val="32"/>
          <w:szCs w:val="32"/>
        </w:rPr>
      </w:pPr>
    </w:p>
    <w:p w14:paraId="3876DA12" w14:textId="77777777"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ประธานกรรมการ</w:t>
      </w:r>
      <w:proofErr w:type="spellEnd"/>
      <w:r w:rsidR="00364BD8" w:rsidRPr="00054FD3">
        <w:rPr>
          <w:rFonts w:ascii="TH Sarabun New" w:eastAsia="Sarabun" w:hAnsi="TH Sarabun New" w:cs="TH Sarabun New"/>
          <w:color w:val="000000"/>
          <w:sz w:val="32"/>
          <w:szCs w:val="32"/>
        </w:rPr>
        <w:t xml:space="preserve"> </w:t>
      </w:r>
    </w:p>
    <w:p w14:paraId="63422981" w14:textId="08EE4757" w:rsidR="004431D6" w:rsidRPr="00054FD3" w:rsidRDefault="004431D6" w:rsidP="00873317">
      <w:pPr>
        <w:widowControl w:val="0"/>
        <w:pBdr>
          <w:top w:val="nil"/>
          <w:left w:val="nil"/>
          <w:bottom w:val="nil"/>
          <w:right w:val="nil"/>
          <w:between w:val="nil"/>
        </w:pBdr>
        <w:spacing w:line="240" w:lineRule="auto"/>
        <w:ind w:firstLine="465"/>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2F7D0D" w:rsidRPr="00054FD3">
        <w:rPr>
          <w:rFonts w:ascii="TH Sarabun New" w:eastAsia="Sarabun" w:hAnsi="TH Sarabun New" w:cs="TH Sarabun New"/>
          <w:color w:val="000000"/>
          <w:sz w:val="32"/>
          <w:szCs w:val="32"/>
        </w:rPr>
        <w:t>(</w:t>
      </w:r>
      <w:r w:rsidR="00112C56" w:rsidRPr="00112C56">
        <w:rPr>
          <w:rFonts w:ascii="TH Sarabun New" w:eastAsia="Sarabun" w:hAnsi="TH Sarabun New" w:cs="TH Sarabun New"/>
          <w:color w:val="000000"/>
          <w:sz w:val="32"/>
          <w:szCs w:val="32"/>
          <w:cs/>
        </w:rPr>
        <w:t>ผศ.ดร.วันทนี ประจวบศุภกิจ</w:t>
      </w:r>
      <w:r w:rsidR="002F7D0D" w:rsidRPr="00054FD3">
        <w:rPr>
          <w:rFonts w:ascii="TH Sarabun New" w:eastAsia="Sarabun" w:hAnsi="TH Sarabun New" w:cs="TH Sarabun New"/>
          <w:color w:val="000000"/>
          <w:sz w:val="32"/>
          <w:szCs w:val="32"/>
        </w:rPr>
        <w:t xml:space="preserve">) </w:t>
      </w:r>
    </w:p>
    <w:p w14:paraId="122953E3" w14:textId="77777777" w:rsidR="00873317" w:rsidRPr="00054FD3" w:rsidRDefault="00873317"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p>
    <w:p w14:paraId="32ACAB4C" w14:textId="602C051A"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1C9B7E47" w14:textId="435C16C5" w:rsidR="004431D6" w:rsidRPr="00054FD3" w:rsidRDefault="002F7D0D" w:rsidP="00C7009D">
      <w:pPr>
        <w:tabs>
          <w:tab w:val="left" w:pos="6530"/>
        </w:tabs>
        <w:spacing w:line="240" w:lineRule="auto"/>
        <w:ind w:firstLine="360"/>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C7009D" w:rsidRPr="00C7009D">
        <w:rPr>
          <w:rFonts w:ascii="TH Sarabun New" w:eastAsia="Sarabun" w:hAnsi="TH Sarabun New" w:cs="TH Sarabun New"/>
          <w:color w:val="000000"/>
          <w:sz w:val="32"/>
          <w:szCs w:val="32"/>
          <w:cs/>
        </w:rPr>
        <w:t>ผศ.ดร.พาฝัน ดวงไพศาล</w:t>
      </w:r>
      <w:r w:rsidRPr="00054FD3">
        <w:rPr>
          <w:rFonts w:ascii="TH Sarabun New" w:eastAsia="Sarabun" w:hAnsi="TH Sarabun New" w:cs="TH Sarabun New"/>
          <w:color w:val="000000"/>
          <w:sz w:val="32"/>
          <w:szCs w:val="32"/>
        </w:rPr>
        <w:t>)</w:t>
      </w:r>
      <w:r w:rsidR="009E6A82" w:rsidRPr="00054FD3">
        <w:rPr>
          <w:rFonts w:ascii="TH Sarabun New" w:eastAsia="Sarabun" w:hAnsi="TH Sarabun New" w:cs="TH Sarabun New"/>
          <w:color w:val="000000"/>
          <w:sz w:val="32"/>
          <w:szCs w:val="32"/>
        </w:rPr>
        <w:tab/>
      </w:r>
    </w:p>
    <w:p w14:paraId="089F4582" w14:textId="77777777" w:rsidR="00873317" w:rsidRPr="00054FD3" w:rsidRDefault="00873317" w:rsidP="00F42831">
      <w:pPr>
        <w:spacing w:line="240" w:lineRule="auto"/>
        <w:rPr>
          <w:rFonts w:ascii="TH Sarabun New" w:eastAsia="Sarabun" w:hAnsi="TH Sarabun New" w:cs="TH Sarabun New"/>
          <w:color w:val="000000"/>
          <w:sz w:val="32"/>
          <w:szCs w:val="32"/>
        </w:rPr>
      </w:pPr>
    </w:p>
    <w:p w14:paraId="6F9BBBD0" w14:textId="1E5E5516" w:rsidR="007C46C9" w:rsidRPr="00054FD3"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proofErr w:type="spellStart"/>
      <w:r w:rsidR="00364BD8" w:rsidRPr="00054FD3">
        <w:rPr>
          <w:rFonts w:ascii="TH Sarabun New" w:eastAsia="Sarabun" w:hAnsi="TH Sarabun New" w:cs="TH Sarabun New"/>
          <w:color w:val="000000"/>
          <w:sz w:val="32"/>
          <w:szCs w:val="32"/>
        </w:rPr>
        <w:t>กรรมการ</w:t>
      </w:r>
      <w:proofErr w:type="spellEnd"/>
    </w:p>
    <w:p w14:paraId="585B381D" w14:textId="664D1545" w:rsidR="00891E75" w:rsidRPr="00054FD3" w:rsidRDefault="002F7D0D" w:rsidP="00C7009D">
      <w:pPr>
        <w:widowControl w:val="0"/>
        <w:pBdr>
          <w:top w:val="nil"/>
          <w:left w:val="nil"/>
          <w:bottom w:val="nil"/>
          <w:right w:val="nil"/>
          <w:between w:val="nil"/>
        </w:pBdr>
        <w:tabs>
          <w:tab w:val="left" w:pos="540"/>
        </w:tabs>
        <w:spacing w:line="240" w:lineRule="auto"/>
        <w:ind w:firstLine="360"/>
        <w:rPr>
          <w:rFonts w:ascii="TH Sarabun New" w:eastAsia="Sarabun" w:hAnsi="TH Sarabun New" w:cs="TH Sarabun New"/>
          <w:color w:val="000000"/>
          <w:sz w:val="32"/>
          <w:szCs w:val="32"/>
          <w:cs/>
        </w:rPr>
        <w:sectPr w:rsidR="00891E75" w:rsidRPr="00054FD3" w:rsidSect="00913D7F">
          <w:headerReference w:type="default" r:id="rId16"/>
          <w:pgSz w:w="11906" w:h="16838" w:code="9"/>
          <w:pgMar w:top="2160" w:right="1440" w:bottom="1440" w:left="2160" w:header="1440" w:footer="720" w:gutter="0"/>
          <w:cols w:space="720"/>
          <w:docGrid w:linePitch="360"/>
        </w:sectPr>
      </w:pPr>
      <w:r w:rsidRPr="00054FD3">
        <w:rPr>
          <w:rFonts w:ascii="TH Sarabun New" w:eastAsia="Sarabun" w:hAnsi="TH Sarabun New" w:cs="TH Sarabun New"/>
          <w:color w:val="000000"/>
          <w:sz w:val="32"/>
          <w:szCs w:val="32"/>
        </w:rPr>
        <w:t xml:space="preserve">    (</w:t>
      </w:r>
      <w:r w:rsidR="00C7009D" w:rsidRPr="00C7009D">
        <w:rPr>
          <w:rFonts w:ascii="TH Sarabun New" w:hAnsi="TH Sarabun New" w:cs="TH Sarabun New"/>
          <w:sz w:val="32"/>
          <w:szCs w:val="32"/>
          <w:cs/>
        </w:rPr>
        <w:t>อ.ดร. วัชรชัย คงศิริวัฒนา</w:t>
      </w:r>
      <w:r w:rsidRPr="00054FD3">
        <w:rPr>
          <w:rFonts w:ascii="TH Sarabun New" w:eastAsia="Sarabun" w:hAnsi="TH Sarabun New" w:cs="TH Sarabun New"/>
          <w:color w:val="000000"/>
          <w:sz w:val="32"/>
          <w:szCs w:val="32"/>
        </w:rPr>
        <w:t>)</w:t>
      </w:r>
    </w:p>
    <w:p w14:paraId="1ACD8ED4" w14:textId="0958FE0D" w:rsidR="00156261" w:rsidRPr="00054FD3" w:rsidRDefault="00D80FEF" w:rsidP="00156261">
      <w:pPr>
        <w:spacing w:line="240" w:lineRule="auto"/>
        <w:rPr>
          <w:rFonts w:ascii="TH Sarabun New" w:eastAsia="Sarabun" w:hAnsi="TH Sarabun New" w:cs="TH Sarabun New"/>
          <w:color w:val="000000"/>
          <w:sz w:val="32"/>
          <w:szCs w:val="32"/>
        </w:rPr>
      </w:pPr>
      <w:bookmarkStart w:id="1" w:name="_Hlk176730039"/>
      <w:r w:rsidRPr="00054FD3">
        <w:rPr>
          <w:rFonts w:ascii="TH Sarabun New" w:eastAsia="Sarabun" w:hAnsi="TH Sarabun New" w:cs="TH Sarabun New"/>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0F42011E" w14:textId="77777777" w:rsidTr="006E593C">
        <w:tc>
          <w:tcPr>
            <w:tcW w:w="4135" w:type="dxa"/>
          </w:tcPr>
          <w:p w14:paraId="5AED2AF6"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cs/>
              </w:rPr>
              <w:lastRenderedPageBreak/>
              <w:t>ชื่อ</w:t>
            </w:r>
          </w:p>
        </w:tc>
        <w:tc>
          <w:tcPr>
            <w:tcW w:w="5130" w:type="dxa"/>
          </w:tcPr>
          <w:p w14:paraId="5796184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จักรพรรดิ จ๊อดดวงจันทร์</w:t>
            </w:r>
          </w:p>
          <w:p w14:paraId="342F2242"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วัชรากร เย็นทวีทรัพย์</w:t>
            </w:r>
          </w:p>
        </w:tc>
      </w:tr>
      <w:tr w:rsidR="00156261" w:rsidRPr="00054FD3" w14:paraId="4B030D65" w14:textId="77777777" w:rsidTr="006E593C">
        <w:tc>
          <w:tcPr>
            <w:tcW w:w="4135" w:type="dxa"/>
          </w:tcPr>
          <w:p w14:paraId="723185C8"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cs/>
              </w:rPr>
              <w:t>ชื่อโครงการสหกิจศึกษา</w:t>
            </w:r>
          </w:p>
        </w:tc>
        <w:tc>
          <w:tcPr>
            <w:tcW w:w="5130" w:type="dxa"/>
          </w:tcPr>
          <w:p w14:paraId="70E63819"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เว็บแอปพลิเคชันช่วยการตั้งค่าอุปกรณ์เครือข่าย </w:t>
            </w:r>
            <w:r w:rsidRPr="00054FD3">
              <w:rPr>
                <w:rFonts w:ascii="TH Sarabun New" w:hAnsi="TH Sarabun New" w:cs="TH Sarabun New"/>
                <w:sz w:val="32"/>
                <w:szCs w:val="32"/>
              </w:rPr>
              <w:t>CISCO</w:t>
            </w:r>
          </w:p>
        </w:tc>
      </w:tr>
      <w:tr w:rsidR="00156261" w:rsidRPr="00054FD3" w14:paraId="0F85C728" w14:textId="77777777" w:rsidTr="006E593C">
        <w:tc>
          <w:tcPr>
            <w:tcW w:w="4135" w:type="dxa"/>
          </w:tcPr>
          <w:p w14:paraId="4F25AE5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กรณีศึกษา</w:t>
            </w:r>
          </w:p>
        </w:tc>
        <w:tc>
          <w:tcPr>
            <w:tcW w:w="5130" w:type="dxa"/>
          </w:tcPr>
          <w:p w14:paraId="739E007E"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บริษัท เค ดี ดี ไอ (ประเทศไทย) จำกัด</w:t>
            </w:r>
          </w:p>
        </w:tc>
      </w:tr>
      <w:tr w:rsidR="00156261" w:rsidRPr="00054FD3" w14:paraId="06F236C9" w14:textId="77777777" w:rsidTr="006E593C">
        <w:tc>
          <w:tcPr>
            <w:tcW w:w="4135" w:type="dxa"/>
          </w:tcPr>
          <w:p w14:paraId="1A35F3D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สาขาวิชา</w:t>
            </w:r>
          </w:p>
        </w:tc>
        <w:tc>
          <w:tcPr>
            <w:tcW w:w="5130" w:type="dxa"/>
          </w:tcPr>
          <w:p w14:paraId="22D9572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เทคโนโลยีสารสนเทศ</w:t>
            </w:r>
          </w:p>
        </w:tc>
      </w:tr>
      <w:tr w:rsidR="00156261" w:rsidRPr="00054FD3" w14:paraId="3FC4C545" w14:textId="77777777" w:rsidTr="006E593C">
        <w:tc>
          <w:tcPr>
            <w:tcW w:w="4135" w:type="dxa"/>
          </w:tcPr>
          <w:p w14:paraId="152C83E8" w14:textId="77777777" w:rsidR="00156261" w:rsidRPr="00054FD3" w:rsidRDefault="00156261" w:rsidP="006E593C">
            <w:pPr>
              <w:rPr>
                <w:rFonts w:ascii="TH Sarabun New" w:hAnsi="TH Sarabun New" w:cs="TH Sarabun New"/>
                <w:sz w:val="32"/>
                <w:szCs w:val="32"/>
                <w:cs/>
              </w:rPr>
            </w:pPr>
          </w:p>
        </w:tc>
        <w:tc>
          <w:tcPr>
            <w:tcW w:w="5130" w:type="dxa"/>
          </w:tcPr>
          <w:p w14:paraId="67CD0850"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มหาวิทยาลัยเทคโนโลยีพระจอมเกล้าพระนครเหนือ</w:t>
            </w:r>
          </w:p>
        </w:tc>
      </w:tr>
      <w:tr w:rsidR="00156261" w:rsidRPr="00054FD3" w14:paraId="0EE50F80" w14:textId="77777777" w:rsidTr="006E593C">
        <w:tc>
          <w:tcPr>
            <w:tcW w:w="4135" w:type="dxa"/>
          </w:tcPr>
          <w:p w14:paraId="7AD0CA9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อาจารย์ที่ปรึกษาโครงการสหกิจศึกษา</w:t>
            </w:r>
          </w:p>
        </w:tc>
        <w:tc>
          <w:tcPr>
            <w:tcW w:w="5130" w:type="dxa"/>
          </w:tcPr>
          <w:p w14:paraId="36F923F4" w14:textId="3842ABC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00EF701E">
              <w:rPr>
                <w:rFonts w:ascii="TH Sarabun New" w:hAnsi="TH Sarabun New" w:cs="TH Sarabun New" w:hint="cs"/>
                <w:sz w:val="32"/>
                <w:szCs w:val="32"/>
                <w:cs/>
              </w:rPr>
              <w:t>อ</w:t>
            </w:r>
            <w:r w:rsidR="00EF701E">
              <w:rPr>
                <w:rFonts w:ascii="TH Sarabun New" w:hAnsi="TH Sarabun New" w:cs="TH Sarabun New"/>
                <w:sz w:val="32"/>
                <w:szCs w:val="32"/>
              </w:rPr>
              <w:t>.</w:t>
            </w:r>
            <w:r w:rsidRPr="00054FD3">
              <w:rPr>
                <w:rFonts w:ascii="TH Sarabun New" w:hAnsi="TH Sarabun New" w:cs="TH Sarabun New"/>
                <w:sz w:val="32"/>
                <w:szCs w:val="32"/>
                <w:cs/>
              </w:rPr>
              <w:t>ดร.วัชรชัย คงศิริวัฒนา</w:t>
            </w:r>
          </w:p>
        </w:tc>
      </w:tr>
      <w:tr w:rsidR="00156261" w:rsidRPr="00054FD3" w14:paraId="67A4CA56" w14:textId="77777777" w:rsidTr="006E593C">
        <w:tc>
          <w:tcPr>
            <w:tcW w:w="4135" w:type="dxa"/>
          </w:tcPr>
          <w:p w14:paraId="04905C6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ปีการศึกษา</w:t>
            </w:r>
          </w:p>
        </w:tc>
        <w:tc>
          <w:tcPr>
            <w:tcW w:w="5130" w:type="dxa"/>
          </w:tcPr>
          <w:p w14:paraId="31355FB1"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567</w:t>
            </w:r>
          </w:p>
        </w:tc>
      </w:tr>
    </w:tbl>
    <w:p w14:paraId="37F3388F" w14:textId="77777777" w:rsidR="00156261" w:rsidRPr="00054FD3" w:rsidRDefault="00156261" w:rsidP="00156261">
      <w:pPr>
        <w:spacing w:after="240"/>
        <w:rPr>
          <w:rFonts w:ascii="TH Sarabun New" w:hAnsi="TH Sarabun New" w:cs="TH Sarabun New"/>
        </w:rPr>
      </w:pPr>
    </w:p>
    <w:p w14:paraId="08CD8E55" w14:textId="77777777" w:rsidR="00156261" w:rsidRPr="00054FD3" w:rsidRDefault="00156261" w:rsidP="00156261">
      <w:pPr>
        <w:spacing w:after="240"/>
        <w:jc w:val="center"/>
        <w:rPr>
          <w:rFonts w:ascii="TH Sarabun New" w:hAnsi="TH Sarabun New" w:cs="TH Sarabun New"/>
          <w:b/>
          <w:bCs/>
          <w:sz w:val="28"/>
          <w:szCs w:val="36"/>
          <w:cs/>
        </w:rPr>
      </w:pPr>
      <w:r w:rsidRPr="00054FD3">
        <w:rPr>
          <w:rFonts w:ascii="TH Sarabun New" w:hAnsi="TH Sarabun New" w:cs="TH Sarabun New"/>
          <w:b/>
          <w:bCs/>
          <w:sz w:val="28"/>
          <w:szCs w:val="36"/>
          <w:cs/>
        </w:rPr>
        <w:t>บทคัดย่อ</w:t>
      </w:r>
    </w:p>
    <w:p w14:paraId="50DA1830"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054FD3">
        <w:rPr>
          <w:rFonts w:ascii="TH Sarabun New" w:hAnsi="TH Sarabun New" w:cs="TH Sarabun New"/>
          <w:sz w:val="32"/>
          <w:szCs w:val="32"/>
        </w:rPr>
        <w:t xml:space="preserve">Switch </w:t>
      </w:r>
      <w:r w:rsidRPr="00054FD3">
        <w:rPr>
          <w:rFonts w:ascii="TH Sarabun New" w:hAnsi="TH Sarabun New" w:cs="TH Sarabun New"/>
          <w:sz w:val="32"/>
          <w:szCs w:val="32"/>
          <w:cs/>
        </w:rPr>
        <w:t xml:space="preserve">ของ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และ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 xml:space="preserve">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เฟซที่ใช้งานง่าย นอกจากนี้ แอปพลิเคชันยังรองรับการตั้งค่าอุปกรณ์ใหม่ที่ยังไม่มีการเปิดใช้ง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หรือ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ผ่านการเชื่อมต่อคอนโซล</w:t>
      </w:r>
    </w:p>
    <w:p w14:paraId="52102B4D"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2159266E" w:rsidR="00156261" w:rsidRPr="00054FD3" w:rsidRDefault="00156261" w:rsidP="00054FD3">
      <w:pPr>
        <w:jc w:val="right"/>
        <w:rPr>
          <w:rFonts w:ascii="TH Sarabun New" w:hAnsi="TH Sarabun New" w:cs="TH Sarabun New"/>
          <w:sz w:val="32"/>
          <w:szCs w:val="32"/>
        </w:rPr>
      </w:pPr>
      <w:r w:rsidRPr="00054FD3">
        <w:rPr>
          <w:rFonts w:ascii="TH Sarabun New" w:hAnsi="TH Sarabun New" w:cs="TH Sarabun New"/>
          <w:sz w:val="32"/>
          <w:szCs w:val="32"/>
          <w:cs/>
        </w:rPr>
        <w:t>(โครงงานสหกิจศึกษามีจำนวนทั้งสิ้น  หน้า)</w:t>
      </w:r>
    </w:p>
    <w:p w14:paraId="46EC896B" w14:textId="4C0FFB36" w:rsidR="00156261" w:rsidRPr="00054FD3" w:rsidRDefault="00156261" w:rsidP="00156261">
      <w:pPr>
        <w:jc w:val="right"/>
        <w:rPr>
          <w:rFonts w:ascii="TH Sarabun New" w:hAnsi="TH Sarabun New" w:cs="TH Sarabun New"/>
          <w:sz w:val="32"/>
          <w:szCs w:val="32"/>
        </w:rPr>
      </w:pPr>
      <w:r w:rsidRPr="00054FD3">
        <w:rPr>
          <w:rFonts w:ascii="TH Sarabun New" w:hAnsi="TH Sarabun New" w:cs="TH Sarabun New"/>
          <w:sz w:val="32"/>
          <w:szCs w:val="32"/>
        </w:rPr>
        <w:t xml:space="preserve">______________________________________________ </w:t>
      </w:r>
      <w:r w:rsidRPr="00054FD3">
        <w:rPr>
          <w:rFonts w:ascii="TH Sarabun New" w:hAnsi="TH Sarabun New" w:cs="TH Sarabun New"/>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4B013E10" w14:textId="77777777" w:rsidTr="006E593C">
        <w:tc>
          <w:tcPr>
            <w:tcW w:w="4135" w:type="dxa"/>
          </w:tcPr>
          <w:p w14:paraId="7B60AC34"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rPr>
              <w:lastRenderedPageBreak/>
              <w:t>Name</w:t>
            </w:r>
          </w:p>
        </w:tc>
        <w:tc>
          <w:tcPr>
            <w:tcW w:w="5130" w:type="dxa"/>
          </w:tcPr>
          <w:p w14:paraId="46BB3B08"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Mr. Jakapat Jodduangchan</w:t>
            </w:r>
          </w:p>
          <w:p w14:paraId="17D46A5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Mr. </w:t>
            </w:r>
            <w:proofErr w:type="spellStart"/>
            <w:r w:rsidRPr="00054FD3">
              <w:rPr>
                <w:rFonts w:ascii="TH Sarabun New" w:hAnsi="TH Sarabun New" w:cs="TH Sarabun New"/>
                <w:sz w:val="32"/>
                <w:szCs w:val="32"/>
              </w:rPr>
              <w:t>Watcharakorn</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Yentaweesub</w:t>
            </w:r>
            <w:proofErr w:type="spellEnd"/>
          </w:p>
        </w:tc>
      </w:tr>
      <w:tr w:rsidR="00156261" w:rsidRPr="00054FD3" w14:paraId="50340106" w14:textId="77777777" w:rsidTr="006E593C">
        <w:tc>
          <w:tcPr>
            <w:tcW w:w="4135" w:type="dxa"/>
          </w:tcPr>
          <w:p w14:paraId="09B6C235"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rPr>
              <w:t>Co-Operative Education Project</w:t>
            </w:r>
          </w:p>
        </w:tc>
        <w:tc>
          <w:tcPr>
            <w:tcW w:w="5130" w:type="dxa"/>
          </w:tcPr>
          <w:p w14:paraId="43452F4A"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Web Application for Helping Cisco Configuration</w:t>
            </w:r>
          </w:p>
        </w:tc>
      </w:tr>
      <w:tr w:rsidR="00156261" w:rsidRPr="00054FD3" w14:paraId="50D98EFD" w14:textId="77777777" w:rsidTr="006E593C">
        <w:tc>
          <w:tcPr>
            <w:tcW w:w="4135" w:type="dxa"/>
          </w:tcPr>
          <w:p w14:paraId="7618268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ase Study</w:t>
            </w:r>
          </w:p>
        </w:tc>
        <w:tc>
          <w:tcPr>
            <w:tcW w:w="5130" w:type="dxa"/>
          </w:tcPr>
          <w:p w14:paraId="178B2A11"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KDDI (Thailand) Co., Ltd.</w:t>
            </w:r>
            <w:r w:rsidRPr="00054FD3">
              <w:rPr>
                <w:rFonts w:ascii="TH Sarabun New" w:hAnsi="TH Sarabun New" w:cs="TH Sarabun New"/>
                <w:sz w:val="32"/>
                <w:szCs w:val="32"/>
                <w:cs/>
              </w:rPr>
              <w:t>)</w:t>
            </w:r>
          </w:p>
        </w:tc>
      </w:tr>
      <w:tr w:rsidR="00156261" w:rsidRPr="00054FD3" w14:paraId="536BFFF4" w14:textId="77777777" w:rsidTr="006E593C">
        <w:tc>
          <w:tcPr>
            <w:tcW w:w="4135" w:type="dxa"/>
          </w:tcPr>
          <w:p w14:paraId="454F5E52"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Major Field</w:t>
            </w:r>
          </w:p>
        </w:tc>
        <w:tc>
          <w:tcPr>
            <w:tcW w:w="5130" w:type="dxa"/>
          </w:tcPr>
          <w:p w14:paraId="10E24489"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Information and Network Engineering</w:t>
            </w:r>
          </w:p>
        </w:tc>
      </w:tr>
      <w:tr w:rsidR="00156261" w:rsidRPr="00054FD3" w14:paraId="4E98FD0C" w14:textId="77777777" w:rsidTr="006E593C">
        <w:tc>
          <w:tcPr>
            <w:tcW w:w="4135" w:type="dxa"/>
          </w:tcPr>
          <w:p w14:paraId="714718B7" w14:textId="77777777" w:rsidR="00156261" w:rsidRPr="00054FD3" w:rsidRDefault="00156261" w:rsidP="006E593C">
            <w:pPr>
              <w:rPr>
                <w:rFonts w:ascii="TH Sarabun New" w:hAnsi="TH Sarabun New" w:cs="TH Sarabun New"/>
                <w:sz w:val="32"/>
                <w:szCs w:val="32"/>
                <w:cs/>
              </w:rPr>
            </w:pPr>
          </w:p>
        </w:tc>
        <w:tc>
          <w:tcPr>
            <w:tcW w:w="5130" w:type="dxa"/>
          </w:tcPr>
          <w:p w14:paraId="4F8C25F5"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King Mongkut's University of Technology</w:t>
            </w:r>
          </w:p>
        </w:tc>
      </w:tr>
      <w:tr w:rsidR="00156261" w:rsidRPr="00054FD3" w14:paraId="3A8EF7D8" w14:textId="77777777" w:rsidTr="006E593C">
        <w:tc>
          <w:tcPr>
            <w:tcW w:w="4135" w:type="dxa"/>
          </w:tcPr>
          <w:p w14:paraId="5E30956A"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o-Operative Education Project Advisor</w:t>
            </w:r>
          </w:p>
        </w:tc>
        <w:tc>
          <w:tcPr>
            <w:tcW w:w="5130" w:type="dxa"/>
          </w:tcPr>
          <w:p w14:paraId="08E0FE78" w14:textId="3AD718AB"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proofErr w:type="spellStart"/>
            <w:proofErr w:type="gramStart"/>
            <w:r w:rsidR="00EF701E">
              <w:rPr>
                <w:rFonts w:ascii="TH Sarabun New" w:hAnsi="TH Sarabun New" w:cs="TH Sarabun New"/>
                <w:sz w:val="32"/>
                <w:szCs w:val="32"/>
              </w:rPr>
              <w:t>Ed.</w:t>
            </w:r>
            <w:r w:rsidRPr="00054FD3">
              <w:rPr>
                <w:rFonts w:ascii="TH Sarabun New" w:hAnsi="TH Sarabun New" w:cs="TH Sarabun New"/>
                <w:sz w:val="32"/>
                <w:szCs w:val="32"/>
              </w:rPr>
              <w:t>D</w:t>
            </w:r>
            <w:proofErr w:type="spellEnd"/>
            <w:proofErr w:type="gram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Watcharachai</w:t>
            </w:r>
            <w:proofErr w:type="spellEnd"/>
            <w:r w:rsidRPr="00054FD3">
              <w:rPr>
                <w:rFonts w:ascii="TH Sarabun New" w:hAnsi="TH Sarabun New" w:cs="TH Sarabun New"/>
                <w:sz w:val="32"/>
                <w:szCs w:val="32"/>
              </w:rPr>
              <w:t xml:space="preserve"> </w:t>
            </w:r>
            <w:proofErr w:type="spellStart"/>
            <w:r w:rsidRPr="00054FD3">
              <w:rPr>
                <w:rFonts w:ascii="TH Sarabun New" w:hAnsi="TH Sarabun New" w:cs="TH Sarabun New"/>
                <w:sz w:val="32"/>
                <w:szCs w:val="32"/>
              </w:rPr>
              <w:t>Kongsiriwattana</w:t>
            </w:r>
            <w:proofErr w:type="spellEnd"/>
          </w:p>
        </w:tc>
      </w:tr>
      <w:tr w:rsidR="00156261" w:rsidRPr="00054FD3" w14:paraId="7A4BAC73" w14:textId="77777777" w:rsidTr="006E593C">
        <w:tc>
          <w:tcPr>
            <w:tcW w:w="4135" w:type="dxa"/>
          </w:tcPr>
          <w:p w14:paraId="19C6E06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Academic Year</w:t>
            </w:r>
          </w:p>
        </w:tc>
        <w:tc>
          <w:tcPr>
            <w:tcW w:w="5130" w:type="dxa"/>
          </w:tcPr>
          <w:p w14:paraId="7D9C8FF5"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024</w:t>
            </w:r>
          </w:p>
        </w:tc>
      </w:tr>
    </w:tbl>
    <w:p w14:paraId="4423C11F" w14:textId="77777777" w:rsidR="00156261" w:rsidRPr="00054FD3" w:rsidRDefault="00156261" w:rsidP="00156261">
      <w:pPr>
        <w:spacing w:after="240"/>
        <w:rPr>
          <w:rFonts w:ascii="TH Sarabun New" w:hAnsi="TH Sarabun New" w:cs="TH Sarabun New"/>
          <w:sz w:val="32"/>
          <w:szCs w:val="32"/>
        </w:rPr>
      </w:pPr>
    </w:p>
    <w:p w14:paraId="2AB49A27" w14:textId="77777777" w:rsidR="00156261" w:rsidRPr="00054FD3" w:rsidRDefault="00156261" w:rsidP="00156261">
      <w:pPr>
        <w:pStyle w:val="Heading1"/>
        <w:numPr>
          <w:ilvl w:val="0"/>
          <w:numId w:val="0"/>
        </w:numPr>
        <w:ind w:left="284" w:hanging="284"/>
        <w:rPr>
          <w:sz w:val="36"/>
          <w:szCs w:val="36"/>
        </w:rPr>
      </w:pPr>
      <w:bookmarkStart w:id="9" w:name="_Toc179722035"/>
      <w:bookmarkStart w:id="10" w:name="_Toc179937826"/>
      <w:bookmarkStart w:id="11" w:name="_Toc179998665"/>
      <w:bookmarkStart w:id="12" w:name="_Toc180004254"/>
      <w:bookmarkStart w:id="13" w:name="_Toc180028018"/>
      <w:bookmarkStart w:id="14" w:name="_Toc182152138"/>
      <w:bookmarkStart w:id="15" w:name="_Toc182152175"/>
      <w:bookmarkStart w:id="16" w:name="_Toc184982243"/>
      <w:r w:rsidRPr="00054FD3">
        <w:rPr>
          <w:sz w:val="36"/>
          <w:szCs w:val="36"/>
        </w:rPr>
        <w:t>Abstract</w:t>
      </w:r>
      <w:bookmarkEnd w:id="9"/>
      <w:bookmarkEnd w:id="10"/>
      <w:bookmarkEnd w:id="11"/>
      <w:bookmarkEnd w:id="12"/>
      <w:bookmarkEnd w:id="13"/>
      <w:bookmarkEnd w:id="14"/>
      <w:bookmarkEnd w:id="15"/>
      <w:bookmarkEnd w:id="16"/>
    </w:p>
    <w:p w14:paraId="6D8AA67A" w14:textId="77777777" w:rsidR="00156261" w:rsidRPr="00054FD3" w:rsidRDefault="00156261" w:rsidP="00156261">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1599543F" w:rsidR="00156261" w:rsidRPr="00054FD3" w:rsidRDefault="00156261" w:rsidP="00054FD3">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Total pages)</w:t>
      </w:r>
    </w:p>
    <w:p w14:paraId="672C001F" w14:textId="0BD65B6D" w:rsidR="009F059F" w:rsidRPr="00626491" w:rsidRDefault="00156261" w:rsidP="00626491">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______________________________________ Co-Operative Education Project Advisor</w:t>
      </w:r>
    </w:p>
    <w:p w14:paraId="7967D1D7" w14:textId="480686ED" w:rsidR="00E72120" w:rsidRPr="00054FD3" w:rsidRDefault="00E72120" w:rsidP="00F42831">
      <w:pPr>
        <w:spacing w:line="240" w:lineRule="auto"/>
        <w:jc w:val="center"/>
        <w:rPr>
          <w:rFonts w:ascii="TH Sarabun New" w:hAnsi="TH Sarabun New" w:cs="TH Sarabun New"/>
          <w:b/>
          <w:bCs/>
          <w:sz w:val="32"/>
          <w:szCs w:val="32"/>
        </w:rPr>
      </w:pPr>
      <w:r w:rsidRPr="00054FD3">
        <w:rPr>
          <w:rFonts w:ascii="TH Sarabun New" w:hAnsi="TH Sarabun New" w:cs="TH Sarabun New"/>
          <w:b/>
          <w:bCs/>
          <w:sz w:val="32"/>
          <w:szCs w:val="32"/>
          <w:cs/>
        </w:rPr>
        <w:lastRenderedPageBreak/>
        <w:t>กิติกรรมประกาศ</w:t>
      </w:r>
      <w:bookmarkEnd w:id="2"/>
      <w:bookmarkEnd w:id="3"/>
      <w:bookmarkEnd w:id="4"/>
      <w:bookmarkEnd w:id="5"/>
      <w:bookmarkEnd w:id="6"/>
      <w:bookmarkEnd w:id="7"/>
      <w:bookmarkEnd w:id="8"/>
    </w:p>
    <w:p w14:paraId="031DD180" w14:textId="77777777" w:rsidR="00E72120" w:rsidRPr="00054FD3" w:rsidRDefault="00E72120" w:rsidP="00F42831">
      <w:pPr>
        <w:spacing w:line="240" w:lineRule="auto"/>
        <w:ind w:hanging="144"/>
        <w:jc w:val="center"/>
        <w:rPr>
          <w:rFonts w:ascii="TH Sarabun New" w:hAnsi="TH Sarabun New" w:cs="TH Sarabun New"/>
          <w:b/>
          <w:bCs/>
          <w:sz w:val="32"/>
          <w:szCs w:val="32"/>
        </w:rPr>
      </w:pPr>
    </w:p>
    <w:p w14:paraId="61F4E255" w14:textId="642468CF"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โครงงานสหกิจศึกษาเรื่อง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09276384" w14:textId="77777777" w:rsidR="00AB3CDF" w:rsidRPr="00054FD3" w:rsidRDefault="00AB3CDF" w:rsidP="00F42831">
      <w:pPr>
        <w:spacing w:line="240" w:lineRule="auto"/>
        <w:rPr>
          <w:rFonts w:ascii="TH Sarabun New" w:hAnsi="TH Sarabun New" w:cs="TH Sarabun New"/>
          <w:sz w:val="32"/>
          <w:szCs w:val="32"/>
        </w:rPr>
      </w:pPr>
    </w:p>
    <w:p w14:paraId="6B5D32C3" w14:textId="329E578C" w:rsidR="00E72120" w:rsidRPr="00054FD3" w:rsidRDefault="00DD4E8B" w:rsidP="00F42831">
      <w:pPr>
        <w:tabs>
          <w:tab w:val="left" w:pos="4820"/>
        </w:tabs>
        <w:spacing w:line="240" w:lineRule="auto"/>
        <w:ind w:left="2977"/>
        <w:jc w:val="center"/>
        <w:rPr>
          <w:rFonts w:ascii="TH Sarabun New" w:hAnsi="TH Sarabun New" w:cs="TH Sarabun New"/>
          <w:sz w:val="32"/>
          <w:szCs w:val="32"/>
        </w:rPr>
      </w:pPr>
      <w:r w:rsidRPr="00054FD3">
        <w:rPr>
          <w:rFonts w:ascii="TH Sarabun New" w:hAnsi="TH Sarabun New" w:cs="TH Sarabun New"/>
          <w:sz w:val="32"/>
          <w:szCs w:val="32"/>
          <w:cs/>
        </w:rPr>
        <w:t>จักรพรรดิ จ๊อดดวงจันทร์</w:t>
      </w:r>
    </w:p>
    <w:p w14:paraId="1B1EE6A3" w14:textId="2636B963" w:rsidR="00DD4E8B" w:rsidRPr="00054FD3" w:rsidRDefault="00DD4E8B" w:rsidP="00F42831">
      <w:pPr>
        <w:tabs>
          <w:tab w:val="left" w:pos="4820"/>
        </w:tabs>
        <w:spacing w:line="240" w:lineRule="auto"/>
        <w:ind w:left="2977"/>
        <w:jc w:val="center"/>
        <w:rPr>
          <w:rFonts w:ascii="TH Sarabun New" w:hAnsi="TH Sarabun New" w:cs="TH Sarabun New"/>
          <w:sz w:val="32"/>
          <w:szCs w:val="32"/>
          <w:cs/>
        </w:rPr>
      </w:pPr>
      <w:r w:rsidRPr="00054FD3">
        <w:rPr>
          <w:rFonts w:ascii="TH Sarabun New" w:hAnsi="TH Sarabun New" w:cs="TH Sarabun New"/>
          <w:sz w:val="32"/>
          <w:szCs w:val="32"/>
          <w:cs/>
        </w:rPr>
        <w:t>วัชรากร เย็นทวีทรัพย์</w:t>
      </w:r>
    </w:p>
    <w:p w14:paraId="6D94CA04" w14:textId="67A8718F" w:rsidR="00E72120" w:rsidRPr="00054FD3" w:rsidRDefault="00E72120" w:rsidP="00F42831">
      <w:pPr>
        <w:spacing w:line="240" w:lineRule="auto"/>
        <w:rPr>
          <w:rFonts w:ascii="TH Sarabun New" w:hAnsi="TH Sarabun New" w:cs="TH Sarabun New"/>
          <w:sz w:val="31"/>
          <w:szCs w:val="31"/>
          <w:cs/>
        </w:rPr>
      </w:pPr>
      <w:r w:rsidRPr="00054FD3">
        <w:rPr>
          <w:rFonts w:ascii="TH Sarabun New" w:hAnsi="TH Sarabun New" w:cs="TH Sarabun New"/>
          <w:sz w:val="31"/>
          <w:szCs w:val="31"/>
          <w:cs/>
        </w:rPr>
        <w:br w:type="page"/>
      </w:r>
    </w:p>
    <w:p w14:paraId="7ECDAEFB" w14:textId="4111153F" w:rsidR="00E72120" w:rsidRPr="00054FD3" w:rsidRDefault="00E72120" w:rsidP="00F42831">
      <w:pPr>
        <w:pStyle w:val="Heading1"/>
        <w:numPr>
          <w:ilvl w:val="0"/>
          <w:numId w:val="0"/>
        </w:numPr>
        <w:ind w:left="284" w:hanging="568"/>
        <w:rPr>
          <w:sz w:val="32"/>
          <w:szCs w:val="32"/>
        </w:rPr>
      </w:pPr>
      <w:bookmarkStart w:id="17" w:name="_Toc179722037"/>
      <w:bookmarkStart w:id="18" w:name="_Toc179937828"/>
      <w:bookmarkStart w:id="19" w:name="_Toc179998667"/>
      <w:bookmarkStart w:id="20" w:name="_Toc180004256"/>
      <w:bookmarkStart w:id="21" w:name="_Toc180028020"/>
      <w:bookmarkStart w:id="22" w:name="_Toc182152140"/>
      <w:bookmarkStart w:id="23" w:name="_Toc182152177"/>
      <w:bookmarkStart w:id="24" w:name="_Toc184982244"/>
      <w:r w:rsidRPr="00054FD3">
        <w:rPr>
          <w:sz w:val="32"/>
          <w:szCs w:val="32"/>
          <w:cs/>
        </w:rPr>
        <w:lastRenderedPageBreak/>
        <w:t>สารบัญ</w:t>
      </w:r>
      <w:bookmarkEnd w:id="17"/>
      <w:bookmarkEnd w:id="18"/>
      <w:bookmarkEnd w:id="19"/>
      <w:bookmarkEnd w:id="20"/>
      <w:bookmarkEnd w:id="21"/>
      <w:bookmarkEnd w:id="22"/>
      <w:bookmarkEnd w:id="23"/>
      <w:bookmarkEnd w:id="24"/>
    </w:p>
    <w:p w14:paraId="4F21B0B5" w14:textId="77777777" w:rsidR="00D84F37" w:rsidRPr="00054FD3" w:rsidRDefault="00D84F37" w:rsidP="00F42831">
      <w:pPr>
        <w:spacing w:line="240" w:lineRule="auto"/>
        <w:rPr>
          <w:rFonts w:ascii="TH Sarabun New" w:hAnsi="TH Sarabun New" w:cs="TH Sarabun New"/>
        </w:rPr>
      </w:pPr>
    </w:p>
    <w:p w14:paraId="7FE8D053" w14:textId="18313464" w:rsidR="008E0520" w:rsidRPr="00054FD3" w:rsidRDefault="00572986" w:rsidP="00F42831">
      <w:pPr>
        <w:spacing w:line="240" w:lineRule="auto"/>
        <w:jc w:val="right"/>
        <w:rPr>
          <w:rFonts w:ascii="TH Sarabun New" w:hAnsi="TH Sarabun New" w:cs="TH Sarabun New"/>
          <w:sz w:val="32"/>
          <w:szCs w:val="32"/>
        </w:rPr>
      </w:pPr>
      <w:r w:rsidRPr="00054FD3">
        <w:rPr>
          <w:rFonts w:ascii="TH Sarabun New" w:hAnsi="TH Sarabun New" w:cs="TH Sarabun New"/>
          <w:sz w:val="32"/>
          <w:szCs w:val="32"/>
          <w:cs/>
        </w:rPr>
        <w:t>หน้า</w:t>
      </w:r>
    </w:p>
    <w:p w14:paraId="23DA40A1" w14:textId="3CE14234" w:rsidR="008304CD" w:rsidRPr="00054FD3" w:rsidRDefault="003E3548" w:rsidP="00156261">
      <w:pPr>
        <w:pStyle w:val="TOC1"/>
        <w:tabs>
          <w:tab w:val="right" w:pos="8296"/>
        </w:tabs>
        <w:spacing w:before="0" w:after="0" w:line="240" w:lineRule="auto"/>
        <w:jc w:val="thaiDistribute"/>
        <w:rPr>
          <w:rFonts w:ascii="TH Sarabun New" w:eastAsiaTheme="minorEastAsia" w:hAnsi="TH Sarabun New" w:cs="TH Sarabun New"/>
          <w:b w:val="0"/>
          <w:bCs w:val="0"/>
          <w:caps w:val="0"/>
          <w:noProof/>
          <w:kern w:val="2"/>
          <w:sz w:val="32"/>
          <w:szCs w:val="32"/>
          <w14:ligatures w14:val="standardContextual"/>
        </w:rPr>
      </w:pPr>
      <w:r w:rsidRPr="00054FD3">
        <w:rPr>
          <w:rFonts w:ascii="TH Sarabun New" w:hAnsi="TH Sarabun New" w:cs="TH Sarabun New"/>
          <w:b w:val="0"/>
          <w:bCs w:val="0"/>
          <w:caps w:val="0"/>
          <w:sz w:val="32"/>
          <w:szCs w:val="32"/>
        </w:rPr>
        <w:fldChar w:fldCharType="begin"/>
      </w:r>
      <w:r w:rsidRPr="00054FD3">
        <w:rPr>
          <w:rFonts w:ascii="TH Sarabun New" w:hAnsi="TH Sarabun New" w:cs="TH Sarabun New"/>
          <w:b w:val="0"/>
          <w:bCs w:val="0"/>
          <w:caps w:val="0"/>
          <w:sz w:val="32"/>
          <w:szCs w:val="32"/>
        </w:rPr>
        <w:instrText xml:space="preserve"> TOC \o "1-3" \u </w:instrText>
      </w:r>
      <w:r w:rsidRPr="00054FD3">
        <w:rPr>
          <w:rFonts w:ascii="TH Sarabun New" w:hAnsi="TH Sarabun New" w:cs="TH Sarabun New"/>
          <w:b w:val="0"/>
          <w:bCs w:val="0"/>
          <w:caps w:val="0"/>
          <w:sz w:val="32"/>
          <w:szCs w:val="32"/>
        </w:rPr>
        <w:fldChar w:fldCharType="separate"/>
      </w:r>
    </w:p>
    <w:p w14:paraId="2F3FABBE" w14:textId="06EE2EF1" w:rsidR="003E3548" w:rsidRPr="00054FD3" w:rsidRDefault="003E3548" w:rsidP="008304CD">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fldChar w:fldCharType="end"/>
      </w:r>
    </w:p>
    <w:p w14:paraId="60C20CFA" w14:textId="08CBC5E8" w:rsidR="00BE3F72" w:rsidRPr="00054FD3" w:rsidRDefault="00BE3F72" w:rsidP="00F42831">
      <w:pPr>
        <w:tabs>
          <w:tab w:val="center" w:pos="4153"/>
        </w:tabs>
        <w:spacing w:line="240" w:lineRule="auto"/>
        <w:jc w:val="center"/>
        <w:rPr>
          <w:rFonts w:ascii="TH Sarabun New" w:eastAsiaTheme="majorEastAsia" w:hAnsi="TH Sarabun New" w:cs="TH Sarabun New"/>
          <w:sz w:val="32"/>
          <w:szCs w:val="32"/>
        </w:rPr>
      </w:pPr>
    </w:p>
    <w:p w14:paraId="7A89DE8C" w14:textId="77777777" w:rsidR="00572986" w:rsidRPr="00054FD3" w:rsidRDefault="00572986" w:rsidP="00F42831">
      <w:pPr>
        <w:spacing w:line="240" w:lineRule="auto"/>
        <w:rPr>
          <w:rFonts w:ascii="TH Sarabun New" w:eastAsiaTheme="majorEastAsia" w:hAnsi="TH Sarabun New" w:cs="TH Sarabun New"/>
          <w:sz w:val="32"/>
          <w:szCs w:val="32"/>
          <w:cs/>
        </w:rPr>
      </w:pPr>
      <w:r w:rsidRPr="00054FD3">
        <w:rPr>
          <w:rFonts w:ascii="TH Sarabun New" w:hAnsi="TH Sarabun New" w:cs="TH Sarabun New"/>
          <w:sz w:val="32"/>
          <w:szCs w:val="32"/>
          <w:cs/>
        </w:rPr>
        <w:br w:type="page"/>
      </w:r>
    </w:p>
    <w:p w14:paraId="232B8013" w14:textId="00B55CD4" w:rsidR="0025157F" w:rsidRPr="00054FD3" w:rsidRDefault="00E72120" w:rsidP="00F42831">
      <w:pPr>
        <w:pStyle w:val="Heading1"/>
        <w:numPr>
          <w:ilvl w:val="0"/>
          <w:numId w:val="0"/>
        </w:numPr>
        <w:ind w:left="284" w:hanging="142"/>
        <w:rPr>
          <w:sz w:val="32"/>
          <w:szCs w:val="32"/>
        </w:rPr>
      </w:pPr>
      <w:bookmarkStart w:id="25" w:name="_Toc179722038"/>
      <w:bookmarkStart w:id="26" w:name="_Toc179937829"/>
      <w:bookmarkStart w:id="27" w:name="_Toc179998668"/>
      <w:bookmarkStart w:id="28" w:name="_Toc180004257"/>
      <w:bookmarkStart w:id="29" w:name="_Toc180028021"/>
      <w:bookmarkStart w:id="30" w:name="_Toc182152141"/>
      <w:bookmarkStart w:id="31" w:name="_Toc182152178"/>
      <w:bookmarkStart w:id="32" w:name="_Toc184982245"/>
      <w:r w:rsidRPr="00054FD3">
        <w:rPr>
          <w:sz w:val="32"/>
          <w:szCs w:val="32"/>
          <w:cs/>
        </w:rPr>
        <w:lastRenderedPageBreak/>
        <w:t>สารบัญภาพ</w:t>
      </w:r>
      <w:bookmarkEnd w:id="25"/>
      <w:bookmarkEnd w:id="26"/>
      <w:bookmarkEnd w:id="27"/>
      <w:bookmarkEnd w:id="28"/>
      <w:bookmarkEnd w:id="29"/>
      <w:bookmarkEnd w:id="30"/>
      <w:bookmarkEnd w:id="31"/>
      <w:bookmarkEnd w:id="32"/>
    </w:p>
    <w:p w14:paraId="20C563E2" w14:textId="77777777" w:rsidR="00D84F37" w:rsidRPr="00054FD3" w:rsidRDefault="00D84F37" w:rsidP="00F42831">
      <w:pPr>
        <w:spacing w:line="240" w:lineRule="auto"/>
        <w:rPr>
          <w:rFonts w:ascii="TH Sarabun New" w:hAnsi="TH Sarabun New" w:cs="TH Sarabun New"/>
          <w:sz w:val="32"/>
          <w:szCs w:val="32"/>
        </w:rPr>
      </w:pPr>
    </w:p>
    <w:p w14:paraId="3ECA0AB0" w14:textId="45C2DAA5" w:rsidR="0025157F" w:rsidRPr="00054FD3" w:rsidRDefault="00592840" w:rsidP="00F42831">
      <w:pPr>
        <w:spacing w:line="240" w:lineRule="auto"/>
        <w:rPr>
          <w:rFonts w:ascii="TH Sarabun New" w:hAnsi="TH Sarabun New" w:cs="TH Sarabun New"/>
          <w:sz w:val="32"/>
          <w:szCs w:val="32"/>
          <w:cs/>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bookmarkStart w:id="33" w:name="_Toc182149887"/>
      <w:bookmarkStart w:id="34" w:name="_Toc182150056"/>
    </w:p>
    <w:bookmarkStart w:id="35" w:name="_Toc180026474"/>
    <w:bookmarkStart w:id="36" w:name="_Toc180026871"/>
    <w:p w14:paraId="02EE606E" w14:textId="368D21FD" w:rsidR="0025157F" w:rsidRPr="00054FD3" w:rsidRDefault="00115A34" w:rsidP="00156261">
      <w:pPr>
        <w:pStyle w:val="TableofFigures"/>
        <w:tabs>
          <w:tab w:val="right" w:pos="8296"/>
        </w:tabs>
        <w:spacing w:after="0" w:line="240" w:lineRule="auto"/>
        <w:ind w:left="442" w:firstLine="0"/>
        <w:rPr>
          <w:b/>
          <w:bCs/>
          <w:cs/>
        </w:rPr>
      </w:pPr>
      <w:r w:rsidRPr="00054FD3">
        <w:fldChar w:fldCharType="begin"/>
      </w:r>
      <w:r w:rsidRPr="00054FD3">
        <w:instrText xml:space="preserve"> TOC \h \z \c "</w:instrText>
      </w:r>
      <w:r w:rsidRPr="00054FD3">
        <w:rPr>
          <w:cs/>
        </w:rPr>
        <w:instrText>ภาพที่ "</w:instrText>
      </w:r>
      <w:r w:rsidRPr="00054FD3">
        <w:instrText xml:space="preserve"> </w:instrText>
      </w:r>
      <w:r w:rsidRPr="00054FD3">
        <w:fldChar w:fldCharType="separate"/>
      </w:r>
      <w:r w:rsidRPr="00054FD3">
        <w:fldChar w:fldCharType="end"/>
      </w:r>
      <w:bookmarkStart w:id="37" w:name="_Toc179722039"/>
    </w:p>
    <w:p w14:paraId="5A57C75C" w14:textId="77777777" w:rsidR="004857C9" w:rsidRPr="00054FD3" w:rsidRDefault="004857C9" w:rsidP="00F42831">
      <w:pPr>
        <w:spacing w:line="240" w:lineRule="auto"/>
        <w:rPr>
          <w:rFonts w:ascii="TH Sarabun New" w:hAnsi="TH Sarabun New" w:cs="TH Sarabun New"/>
          <w:sz w:val="32"/>
          <w:szCs w:val="32"/>
          <w:cs/>
        </w:rPr>
      </w:pPr>
      <w:bookmarkStart w:id="38" w:name="_Toc179937830"/>
      <w:bookmarkStart w:id="39" w:name="_Toc179998669"/>
      <w:bookmarkStart w:id="40" w:name="_Toc180004258"/>
      <w:bookmarkStart w:id="41" w:name="_Toc180028022"/>
      <w:bookmarkStart w:id="42" w:name="_Toc182152142"/>
      <w:bookmarkStart w:id="43" w:name="_Toc182152179"/>
      <w:r w:rsidRPr="00054FD3">
        <w:rPr>
          <w:rFonts w:ascii="TH Sarabun New" w:hAnsi="TH Sarabun New" w:cs="TH Sarabun New"/>
          <w:b/>
          <w:bCs/>
          <w:sz w:val="32"/>
          <w:szCs w:val="32"/>
          <w:cs/>
        </w:rPr>
        <w:br w:type="page"/>
      </w:r>
    </w:p>
    <w:p w14:paraId="7C768123" w14:textId="31A67809" w:rsidR="00E00A15" w:rsidRPr="00054FD3" w:rsidRDefault="00E72120" w:rsidP="00F42831">
      <w:pPr>
        <w:pStyle w:val="Heading1"/>
        <w:numPr>
          <w:ilvl w:val="0"/>
          <w:numId w:val="0"/>
        </w:numPr>
        <w:ind w:left="284" w:hanging="568"/>
        <w:rPr>
          <w:sz w:val="32"/>
          <w:szCs w:val="32"/>
        </w:rPr>
      </w:pPr>
      <w:bookmarkStart w:id="44" w:name="_Toc184982246"/>
      <w:r w:rsidRPr="00054FD3">
        <w:rPr>
          <w:sz w:val="32"/>
          <w:szCs w:val="32"/>
          <w:cs/>
        </w:rPr>
        <w:lastRenderedPageBreak/>
        <w:t>สารบัญตาราง</w:t>
      </w:r>
      <w:bookmarkEnd w:id="37"/>
      <w:bookmarkEnd w:id="38"/>
      <w:bookmarkEnd w:id="39"/>
      <w:bookmarkEnd w:id="40"/>
      <w:bookmarkEnd w:id="41"/>
      <w:bookmarkEnd w:id="42"/>
      <w:bookmarkEnd w:id="43"/>
      <w:bookmarkEnd w:id="44"/>
    </w:p>
    <w:p w14:paraId="21DA0354" w14:textId="77777777" w:rsidR="004857C9" w:rsidRPr="00054FD3" w:rsidRDefault="004857C9" w:rsidP="00F42831">
      <w:pPr>
        <w:spacing w:line="240" w:lineRule="auto"/>
        <w:rPr>
          <w:rFonts w:ascii="TH Sarabun New" w:hAnsi="TH Sarabun New" w:cs="TH Sarabun New"/>
        </w:rPr>
      </w:pPr>
    </w:p>
    <w:p w14:paraId="6F40F3F2" w14:textId="2F07CAF6" w:rsidR="00311274" w:rsidRPr="00054FD3" w:rsidRDefault="00311274" w:rsidP="00F42831">
      <w:pPr>
        <w:spacing w:line="240" w:lineRule="auto"/>
        <w:rPr>
          <w:rFonts w:ascii="TH Sarabun New" w:hAnsi="TH Sarabun New" w:cs="TH Sarabun New"/>
          <w:sz w:val="32"/>
          <w:szCs w:val="32"/>
        </w:rPr>
      </w:pPr>
      <w:r w:rsidRPr="00054FD3">
        <w:rPr>
          <w:rFonts w:ascii="TH Sarabun New" w:hAnsi="TH Sarabun New" w:cs="TH Sarabun New"/>
          <w:sz w:val="32"/>
          <w:szCs w:val="32"/>
          <w:cs/>
        </w:rPr>
        <w:t>ตาราง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6269FE33" w14:textId="5832F927" w:rsidR="00311274" w:rsidRPr="00054FD3" w:rsidRDefault="00311274" w:rsidP="00F42831">
      <w:pPr>
        <w:spacing w:line="240" w:lineRule="auto"/>
        <w:ind w:left="442"/>
        <w:rPr>
          <w:rFonts w:ascii="TH Sarabun New" w:hAnsi="TH Sarabun New" w:cs="TH Sarabun New"/>
        </w:rPr>
      </w:pPr>
    </w:p>
    <w:p w14:paraId="4C5B85F6" w14:textId="6E2F043C" w:rsidR="009F7BD0" w:rsidRPr="00054FD3" w:rsidRDefault="009F7BD0" w:rsidP="00F42831">
      <w:pPr>
        <w:spacing w:line="240" w:lineRule="auto"/>
        <w:rPr>
          <w:rFonts w:ascii="TH Sarabun New" w:hAnsi="TH Sarabun New" w:cs="TH Sarabun New"/>
          <w:cs/>
        </w:rPr>
        <w:sectPr w:rsidR="009F7BD0" w:rsidRPr="00054FD3" w:rsidSect="00913D7F">
          <w:headerReference w:type="default" r:id="rId17"/>
          <w:footerReference w:type="default" r:id="rId18"/>
          <w:type w:val="continuous"/>
          <w:pgSz w:w="11906" w:h="16838" w:code="9"/>
          <w:pgMar w:top="2160" w:right="1440" w:bottom="1440" w:left="2160" w:header="720" w:footer="720" w:gutter="0"/>
          <w:pgNumType w:fmt="thaiLetters" w:start="1"/>
          <w:cols w:space="720"/>
          <w:docGrid w:linePitch="360"/>
        </w:sectPr>
      </w:pPr>
    </w:p>
    <w:p w14:paraId="611546A0" w14:textId="03C061FB" w:rsidR="00311274" w:rsidRPr="00054FD3" w:rsidRDefault="00311274" w:rsidP="00F42831">
      <w:pPr>
        <w:spacing w:line="240" w:lineRule="auto"/>
        <w:rPr>
          <w:rFonts w:ascii="TH Sarabun New" w:hAnsi="TH Sarabun New" w:cs="TH Sarabun New"/>
          <w:cs/>
        </w:rPr>
      </w:pPr>
    </w:p>
    <w:p w14:paraId="199C5781" w14:textId="1601F439" w:rsidR="005562BF" w:rsidRPr="00054FD3" w:rsidRDefault="005562BF" w:rsidP="00F42831">
      <w:pPr>
        <w:spacing w:line="240" w:lineRule="auto"/>
        <w:rPr>
          <w:rFonts w:ascii="TH Sarabun New" w:hAnsi="TH Sarabun New" w:cs="TH Sarabun New"/>
        </w:rPr>
      </w:pPr>
      <w:r w:rsidRPr="00054FD3">
        <w:rPr>
          <w:rFonts w:ascii="TH Sarabun New" w:hAnsi="TH Sarabun New" w:cs="TH Sarabun New"/>
        </w:rPr>
        <w:br w:type="page"/>
      </w:r>
    </w:p>
    <w:p w14:paraId="5F1DE78D" w14:textId="77777777" w:rsidR="00F42831" w:rsidRPr="00054FD3" w:rsidRDefault="00F42831" w:rsidP="00F42831">
      <w:pPr>
        <w:pStyle w:val="Heading1"/>
        <w:rPr>
          <w:cs/>
        </w:rPr>
        <w:sectPr w:rsidR="00F42831" w:rsidRPr="00054FD3" w:rsidSect="00913D7F">
          <w:headerReference w:type="default" r:id="rId19"/>
          <w:footerReference w:type="default" r:id="rId20"/>
          <w:type w:val="continuous"/>
          <w:pgSz w:w="11906" w:h="16838" w:code="9"/>
          <w:pgMar w:top="2160" w:right="1440" w:bottom="1440" w:left="2160" w:header="720" w:footer="720" w:gutter="0"/>
          <w:pgNumType w:start="1"/>
          <w:cols w:space="720"/>
          <w:docGrid w:linePitch="360"/>
        </w:sectPr>
      </w:pPr>
    </w:p>
    <w:p w14:paraId="797CA3E2" w14:textId="316FF89A" w:rsidR="006E0AC5" w:rsidRPr="00054FD3" w:rsidRDefault="006E0AC5" w:rsidP="00717B90">
      <w:pPr>
        <w:pStyle w:val="Heading1"/>
      </w:pPr>
    </w:p>
    <w:p w14:paraId="4D6DD874" w14:textId="658BA3A3" w:rsidR="009300D5" w:rsidRPr="00054FD3" w:rsidRDefault="009300D5" w:rsidP="009300D5">
      <w:pPr>
        <w:jc w:val="center"/>
        <w:rPr>
          <w:rFonts w:ascii="TH Sarabun New" w:hAnsi="TH Sarabun New" w:cs="TH Sarabun New"/>
          <w:b/>
          <w:bCs/>
          <w:sz w:val="40"/>
          <w:szCs w:val="40"/>
          <w:cs/>
        </w:rPr>
      </w:pPr>
      <w:r w:rsidRPr="00054FD3">
        <w:rPr>
          <w:rFonts w:ascii="TH Sarabun New" w:hAnsi="TH Sarabun New" w:cs="TH Sarabun New"/>
          <w:b/>
          <w:bCs/>
          <w:sz w:val="40"/>
          <w:szCs w:val="40"/>
          <w:cs/>
        </w:rPr>
        <w:t>บทนำ</w:t>
      </w:r>
    </w:p>
    <w:p w14:paraId="7C1B7AC6" w14:textId="77777777" w:rsidR="00C7505D" w:rsidRPr="00054FD3" w:rsidRDefault="00C7505D" w:rsidP="00F42831">
      <w:pPr>
        <w:spacing w:line="240" w:lineRule="auto"/>
        <w:jc w:val="center"/>
        <w:rPr>
          <w:rFonts w:ascii="TH Sarabun New" w:hAnsi="TH Sarabun New" w:cs="TH Sarabun New"/>
          <w:b/>
          <w:bCs/>
          <w:sz w:val="32"/>
          <w:szCs w:val="32"/>
        </w:rPr>
      </w:pPr>
    </w:p>
    <w:p w14:paraId="4409118C" w14:textId="77777777" w:rsidR="0013152D" w:rsidRPr="00054FD3" w:rsidRDefault="00717B90" w:rsidP="0013152D">
      <w:pPr>
        <w:pStyle w:val="Heading2"/>
        <w:spacing w:before="0" w:after="0" w:line="240" w:lineRule="auto"/>
        <w:rPr>
          <w:rStyle w:val="Heading2Char"/>
          <w:b/>
          <w:bCs/>
          <w:color w:val="auto"/>
        </w:rPr>
      </w:pPr>
      <w:r w:rsidRPr="00054FD3">
        <w:rPr>
          <w:rStyle w:val="Heading2Char"/>
          <w:b/>
          <w:bCs/>
          <w:color w:val="auto"/>
          <w:cs/>
        </w:rPr>
        <w:t>ความเป็นมาและความสำคัญของปัญหา</w:t>
      </w:r>
    </w:p>
    <w:p w14:paraId="3291F8CA" w14:textId="5079F65D" w:rsidR="00717B90" w:rsidRPr="00054FD3" w:rsidRDefault="00717B90" w:rsidP="00EC3698">
      <w:pPr>
        <w:pStyle w:val="Paragraph"/>
        <w:rPr>
          <w:b/>
          <w:bCs/>
        </w:rPr>
      </w:pPr>
      <w:r w:rsidRPr="00054FD3">
        <w:rPr>
          <w:cs/>
        </w:rPr>
        <w:t>บริษัท เค ดี ดี ไอ (ประเทศไทย) จำกัด (</w:t>
      </w:r>
      <w:r w:rsidRPr="00054FD3">
        <w:t xml:space="preserve">KDDI Thailand) </w:t>
      </w:r>
      <w:r w:rsidRPr="00054FD3">
        <w:rPr>
          <w:cs/>
        </w:rPr>
        <w:t xml:space="preserve">เป็นบริษัทในเครือของ </w:t>
      </w:r>
      <w:r w:rsidRPr="00054FD3">
        <w:t xml:space="preserve">KDDI Corporation </w:t>
      </w:r>
      <w:r w:rsidRPr="00054FD3">
        <w:rPr>
          <w:cs/>
        </w:rPr>
        <w:t>หนึ่งในบริษัทโทรคมนาคมชั้นนำระดับโลกจากประเทศญี่ปุ่น</w:t>
      </w:r>
      <w:r w:rsidRPr="00054FD3">
        <w:rPr>
          <w:rFonts w:ascii="Arial" w:hAnsi="Arial" w:cs="Arial" w:hint="cs"/>
          <w:cs/>
        </w:rPr>
        <w:t> </w:t>
      </w:r>
      <w:r w:rsidRPr="00054FD3">
        <w:t xml:space="preserve">KDDI Thailand </w:t>
      </w:r>
      <w:r w:rsidRPr="00054FD3">
        <w:rPr>
          <w:cs/>
        </w:rPr>
        <w:t>มีความเชี่ยวชาญในการให้บริการด้านเทคโนโลยีสารสนเทศและการสื่อสาร</w:t>
      </w:r>
      <w:r w:rsidRPr="00054FD3">
        <w:rPr>
          <w:rFonts w:ascii="Arial" w:hAnsi="Arial" w:cs="Arial" w:hint="cs"/>
          <w:cs/>
        </w:rPr>
        <w:t> </w:t>
      </w:r>
      <w:r w:rsidRPr="00054FD3">
        <w:rPr>
          <w:cs/>
        </w:rPr>
        <w:t>(</w:t>
      </w:r>
      <w:r w:rsidRPr="00054FD3">
        <w:t>ICT)</w:t>
      </w:r>
      <w:r w:rsidRPr="00054FD3">
        <w:rPr>
          <w:rFonts w:ascii="Arial" w:hAnsi="Arial" w:cs="Arial"/>
        </w:rPr>
        <w:t> </w:t>
      </w:r>
      <w:r w:rsidRPr="00054FD3">
        <w:rPr>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054FD3">
        <w:rPr>
          <w:rFonts w:ascii="Arial" w:hAnsi="Arial" w:cs="Arial" w:hint="cs"/>
          <w:cs/>
        </w:rPr>
        <w:t> </w:t>
      </w:r>
      <w:r w:rsidRPr="00054FD3">
        <w:rPr>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B9A9CEA" w:rsidR="00717B90" w:rsidRPr="00054FD3" w:rsidRDefault="00070D2C" w:rsidP="00EC3698">
      <w:pPr>
        <w:pStyle w:val="Paragraph"/>
      </w:pPr>
      <w:r w:rsidRPr="00054FD3">
        <w:rPr>
          <w:cs/>
        </w:rPr>
        <w:tab/>
      </w:r>
      <w:r w:rsidR="00717B90" w:rsidRPr="00054FD3">
        <w:rPr>
          <w:cs/>
        </w:rPr>
        <w:t>ในปัจจุบันเทคโนโลยีมีการพัฒนาอย่างรวดเร็วและระบบเครือข่ายมีความซับซ้อนมากขึ้น</w:t>
      </w:r>
      <w:r w:rsidR="00717B90" w:rsidRPr="00054FD3">
        <w:rPr>
          <w:rFonts w:ascii="Arial" w:hAnsi="Arial" w:cs="Arial" w:hint="cs"/>
          <w:cs/>
        </w:rPr>
        <w:t> </w:t>
      </w:r>
      <w:r w:rsidR="00717B90" w:rsidRPr="00054FD3">
        <w:rPr>
          <w:cs/>
        </w:rPr>
        <w:t xml:space="preserve">การตั้งค่าและบริหารจัดการอุปกรณ์เครือข่าย อาทิเช่น อุปกรณ์ </w:t>
      </w:r>
      <w:r w:rsidR="00717B90" w:rsidRPr="00054FD3">
        <w:t xml:space="preserve">Switch </w:t>
      </w:r>
      <w:r w:rsidR="00717B90" w:rsidRPr="00054FD3">
        <w:rPr>
          <w:cs/>
        </w:rPr>
        <w:t xml:space="preserve">ของ </w:t>
      </w:r>
      <w:r w:rsidR="00717B90" w:rsidRPr="00054FD3">
        <w:t xml:space="preserve">Cisco </w:t>
      </w:r>
      <w:r w:rsidR="00717B90" w:rsidRPr="00054FD3">
        <w:rPr>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054FD3">
        <w:rPr>
          <w:rFonts w:ascii="Arial" w:hAnsi="Arial" w:cs="Arial" w:hint="cs"/>
          <w:cs/>
        </w:rPr>
        <w:t> </w:t>
      </w:r>
      <w:r w:rsidR="00717B90" w:rsidRPr="00054FD3">
        <w:rPr>
          <w:cs/>
        </w:rPr>
        <w:t>โดยเฉพาะอย่างยิ่งเมื่อระบบเครือข่ายมีขนาดใหญ่และมีอุปกรณ์จำนวนมาก</w:t>
      </w:r>
      <w:r w:rsidR="00717B90" w:rsidRPr="00054FD3">
        <w:rPr>
          <w:rFonts w:ascii="Arial" w:hAnsi="Arial" w:cs="Arial" w:hint="cs"/>
          <w:cs/>
        </w:rPr>
        <w:t> </w:t>
      </w:r>
      <w:r w:rsidR="00717B90" w:rsidRPr="00054FD3">
        <w:rPr>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054FD3">
        <w:rPr>
          <w:rFonts w:ascii="Arial" w:hAnsi="Arial" w:cs="Arial" w:hint="cs"/>
          <w:cs/>
        </w:rPr>
        <w:t> </w:t>
      </w:r>
      <w:r w:rsidR="00717B90" w:rsidRPr="00054FD3">
        <w:rPr>
          <w:cs/>
        </w:rPr>
        <w:t>ส่งผลเสียต่อความน่าเชื่อถือและประสิทธิภาพของธุรกิจ</w:t>
      </w:r>
      <w:r w:rsidR="00717B90" w:rsidRPr="00054FD3">
        <w:rPr>
          <w:rFonts w:ascii="Arial" w:hAnsi="Arial" w:cs="Arial" w:hint="cs"/>
          <w:cs/>
        </w:rPr>
        <w:t> </w:t>
      </w:r>
      <w:r w:rsidR="00717B90" w:rsidRPr="00054FD3">
        <w:rPr>
          <w:cs/>
        </w:rPr>
        <w:t>ดังนั้น การหาวิธีการที่ช่วยลดความซับซ้อนและเพิ่มประสิทธิภาพในการตั้งค่าอุปกรณ์เครือข่ายจึงเป็นสิ่งที่จำเป็นอย่างยิ่ง</w:t>
      </w:r>
      <w:r w:rsidR="00717B90" w:rsidRPr="00054FD3">
        <w:rPr>
          <w:cs/>
        </w:rPr>
        <w:tab/>
      </w:r>
    </w:p>
    <w:p w14:paraId="28312EAB" w14:textId="55942A4B" w:rsidR="00717B90" w:rsidRPr="00054FD3" w:rsidRDefault="00070D2C" w:rsidP="00EC3698">
      <w:pPr>
        <w:pStyle w:val="Paragraph"/>
      </w:pPr>
      <w:r w:rsidRPr="00054FD3">
        <w:rPr>
          <w:cs/>
        </w:rPr>
        <w:tab/>
      </w:r>
      <w:r w:rsidR="00717B90" w:rsidRPr="00054FD3">
        <w:rPr>
          <w:cs/>
        </w:rPr>
        <w:t>เพื่อเพิ่มประสิทธิภาพในการให้บริการและลดความซับซ้อนของกระบวนการดังกล่าว</w:t>
      </w:r>
      <w:r w:rsidR="00717B90" w:rsidRPr="00054FD3">
        <w:rPr>
          <w:rFonts w:ascii="Arial" w:hAnsi="Arial" w:cs="Arial" w:hint="cs"/>
          <w:cs/>
        </w:rPr>
        <w:t> </w:t>
      </w:r>
      <w:r w:rsidR="00717B90" w:rsidRPr="00054FD3">
        <w:t xml:space="preserve">KDDI Thailand </w:t>
      </w:r>
      <w:r w:rsidR="00717B90" w:rsidRPr="00054FD3">
        <w:rPr>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054FD3">
        <w:rPr>
          <w:rFonts w:ascii="Arial" w:hAnsi="Arial" w:cs="Arial" w:hint="cs"/>
          <w:cs/>
        </w:rPr>
        <w:t> </w:t>
      </w:r>
      <w:r w:rsidR="00717B90" w:rsidRPr="00054FD3">
        <w:rPr>
          <w:cs/>
        </w:rPr>
        <w:t>ด้วยเหตุนี้ " เว็บแอปพลิเคชั่นช่วยการตั้งค่าอุปกรณ์เครือข่าย "</w:t>
      </w:r>
      <w:r w:rsidR="00717B90" w:rsidRPr="00054FD3">
        <w:rPr>
          <w:rFonts w:ascii="Arial" w:hAnsi="Arial" w:cs="Arial" w:hint="cs"/>
          <w:cs/>
        </w:rPr>
        <w:t> </w:t>
      </w:r>
      <w:r w:rsidR="00717B90" w:rsidRPr="00054FD3">
        <w:rPr>
          <w:cs/>
        </w:rPr>
        <w:t>จัดทำขึ้นมาเป็นโซลูชันที่ตอบสนองต่อความต้องการนี้</w:t>
      </w:r>
      <w:r w:rsidR="00717B90" w:rsidRPr="00054FD3">
        <w:rPr>
          <w:rFonts w:ascii="Arial" w:hAnsi="Arial" w:cs="Arial" w:hint="cs"/>
          <w:cs/>
        </w:rPr>
        <w:t> </w:t>
      </w:r>
      <w:r w:rsidR="00717B90" w:rsidRPr="00054FD3">
        <w:rPr>
          <w:cs/>
        </w:rPr>
        <w:t>แอปพลิเคชันดังกล่าวจะช่วยให้วิศวกรเครือข่ายสามารถตั้งค่าและบริหารจัดการอุปกรณ์ได้ผ่านอินเทอร์เฟซที่ใช้งานง่าย</w:t>
      </w:r>
      <w:r w:rsidR="00717B90" w:rsidRPr="00054FD3">
        <w:rPr>
          <w:rFonts w:ascii="Arial" w:hAnsi="Arial" w:cs="Arial" w:hint="cs"/>
          <w:cs/>
        </w:rPr>
        <w:t> </w:t>
      </w:r>
      <w:r w:rsidR="00717B90" w:rsidRPr="00054FD3">
        <w:rPr>
          <w:cs/>
        </w:rPr>
        <w:t>มีฟังก์ชันการสร้างและจัดการเทมเพลตการตั้งค่าที่สามารถนำมาใช้ซ้ำได้</w:t>
      </w:r>
      <w:r w:rsidR="00717B90" w:rsidRPr="00054FD3">
        <w:rPr>
          <w:rFonts w:ascii="Arial" w:hAnsi="Arial" w:cs="Arial" w:hint="cs"/>
          <w:cs/>
        </w:rPr>
        <w:t> </w:t>
      </w:r>
      <w:r w:rsidR="00717B90" w:rsidRPr="00054FD3">
        <w:rPr>
          <w:cs/>
        </w:rPr>
        <w:t>ลดความจำเป็นในการใช้คำสั่ง</w:t>
      </w:r>
      <w:r w:rsidR="00717B90" w:rsidRPr="00054FD3">
        <w:rPr>
          <w:rFonts w:ascii="Arial" w:hAnsi="Arial" w:cs="Arial" w:hint="cs"/>
          <w:cs/>
        </w:rPr>
        <w:t> </w:t>
      </w:r>
      <w:r w:rsidR="00717B90" w:rsidRPr="00054FD3">
        <w:t>CLI</w:t>
      </w:r>
      <w:r w:rsidR="00717B90" w:rsidRPr="00054FD3">
        <w:rPr>
          <w:rFonts w:ascii="Arial" w:hAnsi="Arial" w:cs="Arial"/>
        </w:rPr>
        <w:t> </w:t>
      </w:r>
      <w:r w:rsidR="00717B90" w:rsidRPr="00054FD3">
        <w:rPr>
          <w:cs/>
        </w:rPr>
        <w:t>ที่ซับซ้อน</w:t>
      </w:r>
      <w:r w:rsidR="00717B90" w:rsidRPr="00054FD3">
        <w:rPr>
          <w:rFonts w:ascii="Arial" w:hAnsi="Arial" w:cs="Arial" w:hint="cs"/>
          <w:cs/>
        </w:rPr>
        <w:t> </w:t>
      </w:r>
      <w:r w:rsidR="00717B90" w:rsidRPr="00054FD3">
        <w:rPr>
          <w:cs/>
        </w:rPr>
        <w:t>เพิ่มความรวดเร็วในการปฏิบัติงาน</w:t>
      </w:r>
      <w:r w:rsidR="00717B90" w:rsidRPr="00054FD3">
        <w:rPr>
          <w:rFonts w:ascii="Arial" w:hAnsi="Arial" w:cs="Arial" w:hint="cs"/>
          <w:cs/>
        </w:rPr>
        <w:t> </w:t>
      </w:r>
      <w:r w:rsidR="00717B90" w:rsidRPr="00054FD3">
        <w:rPr>
          <w:cs/>
        </w:rPr>
        <w:t>และลดความเสี่ยงของความผิดพลาด</w:t>
      </w:r>
      <w:r w:rsidR="00717B90" w:rsidRPr="00054FD3">
        <w:rPr>
          <w:rFonts w:ascii="Arial" w:hAnsi="Arial" w:cs="Arial" w:hint="cs"/>
          <w:cs/>
        </w:rPr>
        <w:t> </w:t>
      </w:r>
      <w:r w:rsidR="00717B90" w:rsidRPr="00054FD3">
        <w:rPr>
          <w:cs/>
        </w:rPr>
        <w:t>นอกจากนี้ แอปพลิเคชันยังมีความสามารถในการตรวจสอบสถานะของอุปกรณ์เครือข่ายแบบเรียลไทม์</w:t>
      </w:r>
      <w:r w:rsidR="00717B90" w:rsidRPr="00054FD3">
        <w:rPr>
          <w:rFonts w:ascii="Arial" w:hAnsi="Arial" w:cs="Arial" w:hint="cs"/>
          <w:cs/>
        </w:rPr>
        <w:t> </w:t>
      </w:r>
      <w:r w:rsidR="00717B90" w:rsidRPr="00054FD3">
        <w:rPr>
          <w:cs/>
        </w:rPr>
        <w:t>ทำให้สามารถตอบสนองต่อปัญหาที่เกิดขึ้นได้อย่างรวดเร็ว</w:t>
      </w:r>
      <w:r w:rsidR="00717B90" w:rsidRPr="00054FD3">
        <w:rPr>
          <w:rFonts w:ascii="Arial" w:hAnsi="Arial" w:cs="Arial" w:hint="cs"/>
          <w:cs/>
        </w:rPr>
        <w:t> </w:t>
      </w:r>
      <w:r w:rsidR="00717B90" w:rsidRPr="00054FD3">
        <w:rPr>
          <w:cs/>
        </w:rPr>
        <w:t>ซึ่งทั้งหมดนี้จะช่วยเสริมสร้างขีดความสามารถของ</w:t>
      </w:r>
      <w:r w:rsidR="00717B90" w:rsidRPr="00054FD3">
        <w:rPr>
          <w:rFonts w:ascii="Arial" w:hAnsi="Arial" w:cs="Arial" w:hint="cs"/>
          <w:cs/>
        </w:rPr>
        <w:t> </w:t>
      </w:r>
      <w:r w:rsidR="00717B90" w:rsidRPr="00054FD3">
        <w:t xml:space="preserve">KDDI </w:t>
      </w:r>
      <w:r w:rsidR="00717B90" w:rsidRPr="00054FD3">
        <w:lastRenderedPageBreak/>
        <w:t>Thailand</w:t>
      </w:r>
      <w:r w:rsidR="00717B90" w:rsidRPr="00054FD3">
        <w:rPr>
          <w:rFonts w:ascii="Arial" w:hAnsi="Arial" w:cs="Arial"/>
        </w:rPr>
        <w:t> </w:t>
      </w:r>
      <w:r w:rsidR="00717B90" w:rsidRPr="00054FD3">
        <w:rPr>
          <w:cs/>
        </w:rPr>
        <w:t>ในการให้บริการด้านระบบเครือข่ายที่มีคุณภาพสูง</w:t>
      </w:r>
      <w:r w:rsidR="00717B90" w:rsidRPr="00054FD3">
        <w:rPr>
          <w:rFonts w:ascii="Arial" w:hAnsi="Arial" w:cs="Arial" w:hint="cs"/>
          <w:cs/>
        </w:rPr>
        <w:t> </w:t>
      </w:r>
      <w:r w:rsidR="00717B90" w:rsidRPr="00054FD3">
        <w:rPr>
          <w:cs/>
        </w:rPr>
        <w:t>ตอบสนองความต้องการของลูกค้าในยุคที่เทคโนโลยีเปลี่ยนแปลงอย่างรวดเร็ว</w:t>
      </w:r>
      <w:r w:rsidR="00717B90" w:rsidRPr="00054FD3">
        <w:rPr>
          <w:rFonts w:ascii="Arial" w:hAnsi="Arial" w:cs="Arial" w:hint="cs"/>
          <w:cs/>
        </w:rPr>
        <w:t> </w:t>
      </w:r>
      <w:r w:rsidR="00717B90" w:rsidRPr="00054FD3">
        <w:rPr>
          <w:cs/>
        </w:rPr>
        <w:t>และ</w:t>
      </w:r>
      <w:r w:rsidRPr="00054FD3">
        <w:rPr>
          <w:cs/>
        </w:rPr>
        <w:t xml:space="preserve"> สนับสนุนการเติบโตของธุรกิจในระยะยาว</w:t>
      </w:r>
    </w:p>
    <w:p w14:paraId="5A10DF28" w14:textId="77777777" w:rsidR="00054FD3" w:rsidRPr="00054FD3" w:rsidRDefault="00054FD3" w:rsidP="00070D2C">
      <w:pPr>
        <w:tabs>
          <w:tab w:val="left" w:pos="720"/>
          <w:tab w:val="left" w:pos="1080"/>
        </w:tabs>
        <w:spacing w:line="240" w:lineRule="auto"/>
        <w:jc w:val="thaiDistribute"/>
        <w:rPr>
          <w:rFonts w:ascii="TH Sarabun New" w:hAnsi="TH Sarabun New" w:cs="TH Sarabun New"/>
          <w:sz w:val="32"/>
          <w:szCs w:val="32"/>
        </w:rPr>
      </w:pPr>
    </w:p>
    <w:p w14:paraId="01ED2C51" w14:textId="18965C00" w:rsidR="00717B90" w:rsidRPr="00054FD3" w:rsidRDefault="005E5C51" w:rsidP="00054FD3">
      <w:pPr>
        <w:pStyle w:val="Heading2"/>
        <w:spacing w:before="0" w:after="0"/>
        <w:rPr>
          <w:b w:val="0"/>
          <w:bCs/>
        </w:rPr>
      </w:pPr>
      <w:r w:rsidRPr="00054FD3">
        <w:rPr>
          <w:bCs/>
          <w:cs/>
        </w:rPr>
        <w:t>วัตถุประสงค์</w:t>
      </w:r>
    </w:p>
    <w:p w14:paraId="47EEBE79" w14:textId="26F7C174" w:rsidR="005E5C51" w:rsidRPr="00054FD3" w:rsidRDefault="005E5C51" w:rsidP="00054FD3">
      <w:pPr>
        <w:pStyle w:val="Heading3"/>
      </w:pPr>
      <w:r w:rsidRPr="00054FD3">
        <w:rPr>
          <w:cs/>
        </w:rPr>
        <w:t>เพื่อลดภาระของวิศวกรในการตั้งค่าคำสั่งของอุปกรณ์เครือข่าย</w:t>
      </w:r>
      <w:r w:rsidRPr="00054FD3">
        <w:rPr>
          <w:cs/>
        </w:rPr>
        <w:tab/>
      </w:r>
    </w:p>
    <w:p w14:paraId="7279EEC2" w14:textId="10D6EB97" w:rsidR="005E5C51" w:rsidRPr="00054FD3" w:rsidRDefault="005E5C51" w:rsidP="00054FD3">
      <w:pPr>
        <w:pStyle w:val="Heading3"/>
      </w:pPr>
      <w:r w:rsidRPr="00054FD3">
        <w:rPr>
          <w:cs/>
        </w:rPr>
        <w:t>เพื่อประหยัดเวลาในตั้งค่าตัวอุปกรณ์เครือข่าย</w:t>
      </w:r>
      <w:r w:rsidRPr="00054FD3">
        <w:rPr>
          <w:cs/>
        </w:rPr>
        <w:tab/>
      </w:r>
      <w:r w:rsidRPr="00054FD3">
        <w:rPr>
          <w:cs/>
        </w:rPr>
        <w:tab/>
      </w:r>
    </w:p>
    <w:p w14:paraId="18B535FD" w14:textId="4A5C1954" w:rsidR="005E5C51" w:rsidRPr="00054FD3" w:rsidRDefault="005E5C51" w:rsidP="00054FD3">
      <w:pPr>
        <w:pStyle w:val="Heading3"/>
      </w:pPr>
      <w:r w:rsidRPr="00054FD3">
        <w:rPr>
          <w:cs/>
        </w:rPr>
        <w:t>เพื่อลดความผิดพลาดของวิศวกรในการตั้งค่าตัวอุปกรณ์เครือข่าย</w:t>
      </w:r>
      <w:r w:rsidRPr="00054FD3">
        <w:tab/>
      </w:r>
    </w:p>
    <w:p w14:paraId="6EC48D71" w14:textId="77777777" w:rsidR="001B6093" w:rsidRPr="00054FD3" w:rsidRDefault="001B6093" w:rsidP="00054FD3">
      <w:pPr>
        <w:rPr>
          <w:rFonts w:ascii="TH Sarabun New" w:hAnsi="TH Sarabun New" w:cs="TH Sarabun New"/>
          <w:sz w:val="32"/>
          <w:szCs w:val="32"/>
        </w:rPr>
      </w:pPr>
    </w:p>
    <w:p w14:paraId="1E9D9658" w14:textId="621C5902" w:rsidR="00717B90" w:rsidRPr="00054FD3" w:rsidRDefault="005E5C51" w:rsidP="00054FD3">
      <w:pPr>
        <w:pStyle w:val="Heading2"/>
        <w:spacing w:before="0" w:after="0"/>
        <w:rPr>
          <w:b w:val="0"/>
          <w:bCs/>
        </w:rPr>
      </w:pPr>
      <w:r w:rsidRPr="00054FD3">
        <w:rPr>
          <w:bCs/>
          <w:cs/>
        </w:rPr>
        <w:t>ขอบเขตของการทำโครงงานสหกิจ</w:t>
      </w:r>
    </w:p>
    <w:p w14:paraId="77147898" w14:textId="25B248A6" w:rsidR="00141F38" w:rsidRPr="00054FD3" w:rsidRDefault="001B6093" w:rsidP="00054FD3">
      <w:pPr>
        <w:pStyle w:val="Heading3"/>
      </w:pPr>
      <w:r w:rsidRPr="00054FD3">
        <w:rPr>
          <w:cs/>
        </w:rPr>
        <w:t xml:space="preserve">โปรแกรมสามารถ </w:t>
      </w:r>
      <w:r w:rsidRPr="00054FD3">
        <w:t xml:space="preserve">Initial </w:t>
      </w:r>
      <w:r w:rsidRPr="00054FD3">
        <w:rPr>
          <w:cs/>
        </w:rPr>
        <w:t>เพื่อตั้งค่าอุปกรณ์เบื้องต้นได้ ( ผู้รับผิดชอบ จักรพรรดิ )</w:t>
      </w:r>
    </w:p>
    <w:p w14:paraId="65A3B45C" w14:textId="375E35A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เชื่อมต่อกับ </w:t>
      </w:r>
      <w:r w:rsidRPr="00054FD3">
        <w:rPr>
          <w:rFonts w:ascii="TH Sarabun New" w:hAnsi="TH Sarabun New" w:cs="TH Sarabun New"/>
          <w:sz w:val="32"/>
          <w:szCs w:val="32"/>
        </w:rPr>
        <w:t xml:space="preserve">Serial port </w:t>
      </w:r>
      <w:r w:rsidRPr="00054FD3">
        <w:rPr>
          <w:rFonts w:ascii="TH Sarabun New" w:hAnsi="TH Sarabun New" w:cs="TH Sarabun New"/>
          <w:sz w:val="32"/>
          <w:szCs w:val="32"/>
          <w:cs/>
        </w:rPr>
        <w:t>ของคอมพิวเตอร์</w:t>
      </w:r>
    </w:p>
    <w:p w14:paraId="11665747" w14:textId="77777777"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ค่า </w:t>
      </w:r>
      <w:r w:rsidRPr="00054FD3">
        <w:rPr>
          <w:rFonts w:ascii="TH Sarabun New" w:hAnsi="TH Sarabun New" w:cs="TH Sarabun New"/>
          <w:sz w:val="32"/>
          <w:szCs w:val="32"/>
        </w:rPr>
        <w:t xml:space="preserve">config </w:t>
      </w:r>
      <w:r w:rsidRPr="00054FD3">
        <w:rPr>
          <w:rFonts w:ascii="TH Sarabun New" w:hAnsi="TH Sarabun New" w:cs="TH Sarabun New"/>
          <w:sz w:val="32"/>
          <w:szCs w:val="32"/>
          <w:cs/>
        </w:rPr>
        <w:t xml:space="preserve">ที่เป็น </w:t>
      </w:r>
      <w:r w:rsidRPr="00054FD3">
        <w:rPr>
          <w:rFonts w:ascii="TH Sarabun New" w:hAnsi="TH Sarabun New" w:cs="TH Sarabun New"/>
          <w:sz w:val="32"/>
          <w:szCs w:val="32"/>
        </w:rPr>
        <w:t xml:space="preserve">plain Text </w:t>
      </w:r>
      <w:r w:rsidRPr="00054FD3">
        <w:rPr>
          <w:rFonts w:ascii="TH Sarabun New" w:hAnsi="TH Sarabun New" w:cs="TH Sarabun New"/>
          <w:sz w:val="32"/>
          <w:szCs w:val="32"/>
          <w:cs/>
        </w:rPr>
        <w:t xml:space="preserve">เพื่อ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ลงอุปกรณ์ </w:t>
      </w:r>
      <w:r w:rsidRPr="00054FD3">
        <w:rPr>
          <w:rFonts w:ascii="TH Sarabun New" w:hAnsi="TH Sarabun New" w:cs="TH Sarabun New"/>
          <w:sz w:val="32"/>
          <w:szCs w:val="32"/>
        </w:rPr>
        <w:t xml:space="preserve">network </w:t>
      </w:r>
      <w:r w:rsidRPr="00054FD3">
        <w:rPr>
          <w:rFonts w:ascii="TH Sarabun New" w:hAnsi="TH Sarabun New" w:cs="TH Sarabun New"/>
          <w:sz w:val="32"/>
          <w:szCs w:val="32"/>
          <w:cs/>
        </w:rPr>
        <w:t>ได้</w:t>
      </w:r>
    </w:p>
    <w:p w14:paraId="0056149A" w14:textId="16456B6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แสดงข้อมูลใด ๆ ก็ได้จากการ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จากข้อ </w:t>
      </w:r>
      <w:r w:rsidR="00C20656" w:rsidRPr="00054FD3">
        <w:rPr>
          <w:rFonts w:ascii="TH Sarabun New" w:hAnsi="TH Sarabun New" w:cs="TH Sarabun New"/>
          <w:sz w:val="32"/>
          <w:szCs w:val="32"/>
        </w:rPr>
        <w:t>1.3.</w:t>
      </w:r>
      <w:r w:rsidRPr="00054FD3">
        <w:rPr>
          <w:rFonts w:ascii="TH Sarabun New" w:hAnsi="TH Sarabun New" w:cs="TH Sarabun New"/>
          <w:sz w:val="32"/>
          <w:szCs w:val="32"/>
          <w:cs/>
        </w:rPr>
        <w:t xml:space="preserve">1.2 </w:t>
      </w:r>
    </w:p>
    <w:p w14:paraId="0C5519C8" w14:textId="003568AB" w:rsidR="001C64F3" w:rsidRPr="00054FD3" w:rsidRDefault="001C64F3" w:rsidP="00054FD3">
      <w:pPr>
        <w:pStyle w:val="Heading3"/>
      </w:pPr>
      <w:r w:rsidRPr="00054FD3">
        <w:rPr>
          <w:cs/>
        </w:rPr>
        <w:t xml:space="preserve">โปรแกรมสามารถ </w:t>
      </w:r>
      <w:r w:rsidRPr="00054FD3">
        <w:t xml:space="preserve">Remote </w:t>
      </w:r>
      <w:r w:rsidRPr="00054FD3">
        <w:rPr>
          <w:cs/>
        </w:rPr>
        <w:t xml:space="preserve">เข้าไปที่อุปกรณ์โดยใช้ </w:t>
      </w:r>
      <w:r w:rsidRPr="00054FD3">
        <w:t xml:space="preserve">Protocol SSH ( </w:t>
      </w:r>
      <w:r w:rsidRPr="00054FD3">
        <w:rPr>
          <w:cs/>
        </w:rPr>
        <w:t>ผู้รับผิดชอบ จักรพรรดิ )</w:t>
      </w:r>
    </w:p>
    <w:p w14:paraId="4F2E817B" w14:textId="587A3B7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สามารถเก็บค่า</w:t>
      </w:r>
      <w:r w:rsidR="00C20656" w:rsidRPr="00054FD3">
        <w:rPr>
          <w:rFonts w:ascii="TH Sarabun New" w:hAnsi="TH Sarabun New" w:cs="TH Sarabun New"/>
          <w:sz w:val="32"/>
          <w:szCs w:val="32"/>
        </w:rPr>
        <w:t xml:space="preserve"> Back-up Config</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อุปกรณ์ได้</w:t>
      </w:r>
      <w:r w:rsidR="00C20656" w:rsidRPr="00054FD3">
        <w:rPr>
          <w:rFonts w:ascii="TH Sarabun New" w:hAnsi="TH Sarabun New" w:cs="TH Sarabun New"/>
          <w:sz w:val="32"/>
          <w:szCs w:val="32"/>
        </w:rPr>
        <w:t xml:space="preserve"> </w:t>
      </w:r>
    </w:p>
    <w:p w14:paraId="13190EDC" w14:textId="77777777" w:rsidR="00141F38" w:rsidRPr="00054FD3" w:rsidRDefault="00141F38" w:rsidP="00054FD3">
      <w:pPr>
        <w:pStyle w:val="Heading3"/>
      </w:pPr>
      <w:r w:rsidRPr="00054FD3">
        <w:rPr>
          <w:cs/>
        </w:rPr>
        <w:t xml:space="preserve">โปรแกรมสามารถมองหาอุปกรณ์จาก </w:t>
      </w:r>
      <w:r w:rsidRPr="00054FD3">
        <w:t xml:space="preserve">Ip Address </w:t>
      </w:r>
      <w:r w:rsidRPr="00054FD3">
        <w:rPr>
          <w:cs/>
        </w:rPr>
        <w:t>ที่ผู้ใช้งานกำหนดให้ ( ผู้รับผิดชอบ จักรพรรดิ )</w:t>
      </w:r>
    </w:p>
    <w:p w14:paraId="16337A29" w14:textId="323BDA69" w:rsidR="001C64F3" w:rsidRPr="00054FD3" w:rsidRDefault="001C64F3" w:rsidP="00054FD3">
      <w:pPr>
        <w:pStyle w:val="Heading3"/>
      </w:pPr>
      <w:r w:rsidRPr="00054FD3">
        <w:rPr>
          <w:cs/>
        </w:rPr>
        <w:t xml:space="preserve">มีหน้า </w:t>
      </w:r>
      <w:r w:rsidRPr="00054FD3">
        <w:t xml:space="preserve">Dashboard  ( </w:t>
      </w:r>
      <w:r w:rsidRPr="00054FD3">
        <w:rPr>
          <w:cs/>
        </w:rPr>
        <w:t>ผู้รับผิดชอบ จักรพรรดิ )</w:t>
      </w:r>
    </w:p>
    <w:p w14:paraId="780AB294" w14:textId="698D3D77" w:rsidR="001C64F3" w:rsidRPr="00054FD3" w:rsidRDefault="001C64F3"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สามารถผลอุปกรณ์ที่ได้จากการค้นหาในข้อที่</w:t>
      </w:r>
      <w:r w:rsidRPr="00054FD3">
        <w:rPr>
          <w:rFonts w:ascii="TH Sarabun New" w:hAnsi="TH Sarabun New" w:cs="TH Sarabun New"/>
          <w:color w:val="000000" w:themeColor="text1"/>
          <w:sz w:val="32"/>
          <w:szCs w:val="32"/>
        </w:rPr>
        <w:t xml:space="preserve"> </w:t>
      </w:r>
      <w:r w:rsidR="00C20656" w:rsidRPr="00054FD3">
        <w:rPr>
          <w:rFonts w:ascii="TH Sarabun New" w:hAnsi="TH Sarabun New" w:cs="TH Sarabun New"/>
          <w:color w:val="000000" w:themeColor="text1"/>
          <w:sz w:val="32"/>
          <w:szCs w:val="32"/>
        </w:rPr>
        <w:t>1.3.3</w:t>
      </w:r>
    </w:p>
    <w:p w14:paraId="68EE14CF" w14:textId="749055F1" w:rsidR="00C20656" w:rsidRPr="00054FD3" w:rsidRDefault="00C20656" w:rsidP="00054FD3">
      <w:pPr>
        <w:pStyle w:val="Heading5"/>
        <w:spacing w:before="0" w:after="0"/>
        <w:rPr>
          <w:rFonts w:cs="TH Sarabun New"/>
          <w:szCs w:val="32"/>
        </w:rPr>
      </w:pPr>
      <w:r w:rsidRPr="00054FD3">
        <w:rPr>
          <w:rFonts w:cs="TH Sarabun New"/>
          <w:szCs w:val="32"/>
          <w:cs/>
        </w:rPr>
        <w:t xml:space="preserve">แสดง </w:t>
      </w:r>
      <w:r w:rsidRPr="00054FD3">
        <w:rPr>
          <w:rFonts w:cs="TH Sarabun New"/>
          <w:szCs w:val="32"/>
        </w:rPr>
        <w:t>I</w:t>
      </w:r>
      <w:r w:rsidR="00DE7E81">
        <w:rPr>
          <w:rFonts w:cs="TH Sarabun New"/>
          <w:szCs w:val="32"/>
        </w:rPr>
        <w:t>P</w:t>
      </w:r>
      <w:r w:rsidRPr="00054FD3">
        <w:rPr>
          <w:rFonts w:cs="TH Sarabun New"/>
          <w:szCs w:val="32"/>
        </w:rPr>
        <w:t xml:space="preserve"> Model S/N Hostname Firmware</w:t>
      </w:r>
    </w:p>
    <w:p w14:paraId="78A94235" w14:textId="6F467473" w:rsidR="00F10BC6" w:rsidRPr="00054FD3" w:rsidRDefault="00C20656"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โปรแกรมสามารถแสดงผลรายละเอียดของอุปกรณ์แต่ละตัว</w:t>
      </w:r>
    </w:p>
    <w:p w14:paraId="0B81BCE8" w14:textId="1BE21C99" w:rsidR="00C20656" w:rsidRPr="00054FD3" w:rsidRDefault="00C20656" w:rsidP="00054FD3">
      <w:pPr>
        <w:pStyle w:val="Heading5"/>
        <w:spacing w:before="0" w:after="0"/>
        <w:rPr>
          <w:rFonts w:cs="TH Sarabun New"/>
          <w:szCs w:val="32"/>
        </w:rPr>
      </w:pPr>
      <w:r w:rsidRPr="00054FD3">
        <w:rPr>
          <w:rFonts w:cs="TH Sarabun New"/>
          <w:szCs w:val="32"/>
          <w:cs/>
        </w:rPr>
        <w:lastRenderedPageBreak/>
        <w:t>จะมีการแสดง</w:t>
      </w:r>
      <w:r w:rsidRPr="00054FD3">
        <w:rPr>
          <w:rFonts w:cs="TH Sarabun New"/>
          <w:szCs w:val="32"/>
        </w:rPr>
        <w:t xml:space="preserve"> Show Status</w:t>
      </w:r>
      <w:r w:rsidRPr="00054FD3">
        <w:rPr>
          <w:rFonts w:cs="TH Sarabun New"/>
          <w:szCs w:val="32"/>
          <w:cs/>
        </w:rPr>
        <w:t xml:space="preserve"> อุณหภูมิ จำนวนและปริมาณการใช้งาน</w:t>
      </w:r>
      <w:r w:rsidRPr="00054FD3">
        <w:rPr>
          <w:rFonts w:cs="TH Sarabun New"/>
          <w:szCs w:val="32"/>
        </w:rPr>
        <w:t xml:space="preserve"> CPU Ram Disk</w:t>
      </w:r>
    </w:p>
    <w:p w14:paraId="06649021" w14:textId="6E4C83E4" w:rsidR="00752D1E" w:rsidRPr="00054FD3" w:rsidRDefault="00C20656"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ของอุปกรณ์</w:t>
      </w:r>
    </w:p>
    <w:p w14:paraId="4CFD9C93" w14:textId="4C3449CC" w:rsidR="00752D1E" w:rsidRPr="00054FD3" w:rsidRDefault="00752D1E"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อุปกรณ์</w:t>
      </w:r>
    </w:p>
    <w:p w14:paraId="52EADF04" w14:textId="3B45C0AF" w:rsidR="00752D1E" w:rsidRPr="00054FD3" w:rsidRDefault="00752D1E" w:rsidP="00054FD3">
      <w:pPr>
        <w:pStyle w:val="Heading5"/>
        <w:spacing w:before="0" w:after="0"/>
        <w:rPr>
          <w:rFonts w:cs="TH Sarabun New"/>
          <w:szCs w:val="32"/>
        </w:rPr>
      </w:pPr>
      <w:r w:rsidRPr="00054FD3">
        <w:rPr>
          <w:rFonts w:cs="TH Sarabun New"/>
          <w:szCs w:val="32"/>
          <w:cs/>
        </w:rPr>
        <w:t xml:space="preserve">จะมีการ </w:t>
      </w:r>
      <w:r w:rsidRPr="00054FD3">
        <w:rPr>
          <w:rFonts w:cs="TH Sarabun New"/>
          <w:szCs w:val="32"/>
        </w:rPr>
        <w:t xml:space="preserve">show </w:t>
      </w:r>
      <w:proofErr w:type="spellStart"/>
      <w:r w:rsidRPr="00054FD3">
        <w:rPr>
          <w:rFonts w:cs="TH Sarabun New"/>
          <w:szCs w:val="32"/>
        </w:rPr>
        <w:t>Vlan</w:t>
      </w:r>
      <w:proofErr w:type="spellEnd"/>
      <w:r w:rsidRPr="00054FD3">
        <w:rPr>
          <w:rFonts w:cs="TH Sarabun New"/>
          <w:szCs w:val="32"/>
        </w:rPr>
        <w:t xml:space="preserve"> database </w:t>
      </w:r>
      <w:r w:rsidRPr="00054FD3">
        <w:rPr>
          <w:rFonts w:cs="TH Sarabun New"/>
          <w:szCs w:val="32"/>
          <w:cs/>
        </w:rPr>
        <w:t xml:space="preserve">และ </w:t>
      </w:r>
      <w:proofErr w:type="spellStart"/>
      <w:r w:rsidRPr="00054FD3">
        <w:rPr>
          <w:rFonts w:cs="TH Sarabun New"/>
          <w:szCs w:val="32"/>
        </w:rPr>
        <w:t>Vlan</w:t>
      </w:r>
      <w:proofErr w:type="spellEnd"/>
      <w:r w:rsidRPr="00054FD3">
        <w:rPr>
          <w:rFonts w:cs="TH Sarabun New"/>
          <w:szCs w:val="32"/>
        </w:rPr>
        <w:t xml:space="preserve"> port Assignment, port status</w:t>
      </w:r>
    </w:p>
    <w:p w14:paraId="2BC740C7" w14:textId="77777777" w:rsidR="00752D1E" w:rsidRPr="00054FD3" w:rsidRDefault="00752D1E" w:rsidP="00054FD3">
      <w:pPr>
        <w:pStyle w:val="Heading3"/>
      </w:pPr>
      <w:r w:rsidRPr="00054FD3">
        <w:rPr>
          <w:cs/>
        </w:rPr>
        <w:t xml:space="preserve">มีหน้าสำหรับสร้าง </w:t>
      </w:r>
      <w:r w:rsidRPr="00054FD3">
        <w:t xml:space="preserve">Template </w:t>
      </w:r>
      <w:r w:rsidRPr="00054FD3">
        <w:rPr>
          <w:cs/>
        </w:rPr>
        <w:t xml:space="preserve">เพื่อสร้าง </w:t>
      </w:r>
      <w:r w:rsidRPr="00054FD3">
        <w:t xml:space="preserve">script </w:t>
      </w:r>
      <w:r w:rsidRPr="00054FD3">
        <w:rPr>
          <w:cs/>
        </w:rPr>
        <w:t xml:space="preserve">สำหรับ </w:t>
      </w:r>
      <w:r w:rsidRPr="00054FD3">
        <w:t xml:space="preserve">add </w:t>
      </w:r>
      <w:r w:rsidRPr="00054FD3">
        <w:rPr>
          <w:cs/>
        </w:rPr>
        <w:t xml:space="preserve">ให้กับอุปกรณ์และสามารถ </w:t>
      </w:r>
      <w:r w:rsidRPr="00054FD3">
        <w:t xml:space="preserve">add </w:t>
      </w:r>
      <w:r w:rsidRPr="00054FD3">
        <w:rPr>
          <w:cs/>
        </w:rPr>
        <w:t xml:space="preserve">ให้กับอุปกรณ์ที่ละตัวหรือหลายตัวได้  ( ผู้รับผิดชอบ วัชรากร ) ( รองรับเฉพาะ </w:t>
      </w:r>
      <w:r w:rsidRPr="00054FD3">
        <w:t xml:space="preserve">Switch cisco Model </w:t>
      </w:r>
      <w:r w:rsidRPr="00054FD3">
        <w:rPr>
          <w:cs/>
        </w:rPr>
        <w:t>9200 )</w:t>
      </w:r>
    </w:p>
    <w:p w14:paraId="2B474E7E" w14:textId="77777777" w:rsidR="00F10BC6" w:rsidRPr="00054FD3" w:rsidRDefault="00752D1E"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Template </w:t>
      </w:r>
      <w:r w:rsidRPr="00054FD3">
        <w:rPr>
          <w:rFonts w:ascii="TH Sarabun New" w:hAnsi="TH Sarabun New" w:cs="TH Sarabun New"/>
          <w:sz w:val="32"/>
          <w:szCs w:val="32"/>
          <w:cs/>
        </w:rPr>
        <w:t>ฟังก์ชั่นที่จะสามารถสร้างได้</w:t>
      </w:r>
    </w:p>
    <w:p w14:paraId="245F7808" w14:textId="6BC20B6C" w:rsidR="00F10BC6" w:rsidRPr="00054FD3" w:rsidRDefault="00752D1E" w:rsidP="00054FD3">
      <w:pPr>
        <w:pStyle w:val="Heading5"/>
        <w:spacing w:before="0" w:after="0"/>
        <w:rPr>
          <w:rFonts w:cs="TH Sarabun New"/>
          <w:szCs w:val="32"/>
        </w:rPr>
      </w:pPr>
      <w:r w:rsidRPr="00054FD3">
        <w:rPr>
          <w:rFonts w:cs="TH Sarabun New"/>
          <w:szCs w:val="32"/>
        </w:rPr>
        <w:t xml:space="preserve">Template name </w:t>
      </w:r>
      <w:r w:rsidRPr="00054FD3">
        <w:rPr>
          <w:rFonts w:cs="TH Sarabun New"/>
          <w:szCs w:val="32"/>
          <w:cs/>
        </w:rPr>
        <w:t xml:space="preserve">และ </w:t>
      </w:r>
      <w:r w:rsidRPr="00054FD3">
        <w:rPr>
          <w:rFonts w:cs="TH Sarabun New"/>
          <w:szCs w:val="32"/>
        </w:rPr>
        <w:t>description</w:t>
      </w:r>
    </w:p>
    <w:p w14:paraId="666F7049" w14:textId="77777777" w:rsidR="00F10BC6" w:rsidRPr="00054FD3" w:rsidRDefault="00752D1E" w:rsidP="00054FD3">
      <w:pPr>
        <w:pStyle w:val="Heading5"/>
        <w:spacing w:before="0" w:after="0"/>
        <w:rPr>
          <w:rFonts w:cs="TH Sarabun New"/>
          <w:szCs w:val="32"/>
        </w:rPr>
      </w:pPr>
      <w:r w:rsidRPr="00054FD3">
        <w:rPr>
          <w:rFonts w:cs="TH Sarabun New"/>
          <w:szCs w:val="32"/>
        </w:rPr>
        <w:t>Hostname Configuration</w:t>
      </w:r>
    </w:p>
    <w:p w14:paraId="03C54458" w14:textId="26F9F7DE" w:rsidR="00752D1E" w:rsidRPr="00054FD3" w:rsidRDefault="00752D1E" w:rsidP="00054FD3">
      <w:pPr>
        <w:pStyle w:val="Heading5"/>
        <w:spacing w:before="0" w:after="0"/>
        <w:rPr>
          <w:rFonts w:cs="TH Sarabun New"/>
          <w:szCs w:val="32"/>
        </w:rPr>
      </w:pPr>
      <w:proofErr w:type="spellStart"/>
      <w:r w:rsidRPr="00054FD3">
        <w:rPr>
          <w:rFonts w:cs="TH Sarabun New"/>
          <w:szCs w:val="32"/>
        </w:rPr>
        <w:t>Vlan</w:t>
      </w:r>
      <w:proofErr w:type="spellEnd"/>
      <w:r w:rsidRPr="00054FD3">
        <w:rPr>
          <w:rFonts w:cs="TH Sarabun New"/>
          <w:szCs w:val="32"/>
        </w:rPr>
        <w:t xml:space="preserve"> Configuration</w:t>
      </w:r>
    </w:p>
    <w:p w14:paraId="28DC1AB8" w14:textId="67591225"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 xml:space="preserve">สร้าง </w:t>
      </w:r>
      <w:r w:rsidRPr="00054FD3">
        <w:rPr>
          <w:rFonts w:ascii="TH Sarabun New" w:hAnsi="TH Sarabun New" w:cs="TH Sarabun New"/>
        </w:rPr>
        <w:t>VLAN</w:t>
      </w:r>
    </w:p>
    <w:p w14:paraId="56C8FD4C" w14:textId="50F84603"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ชื่อ</w:t>
      </w:r>
      <w:r w:rsidRPr="00054FD3">
        <w:rPr>
          <w:rFonts w:ascii="TH Sarabun New" w:hAnsi="TH Sarabun New" w:cs="TH Sarabun New"/>
        </w:rPr>
        <w:t xml:space="preserve"> VLAN</w:t>
      </w:r>
    </w:p>
    <w:p w14:paraId="6316123F" w14:textId="7DC2A5C7"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w:t>
      </w:r>
      <w:r w:rsidRPr="00054FD3">
        <w:rPr>
          <w:rFonts w:ascii="TH Sarabun New" w:hAnsi="TH Sarabun New" w:cs="TH Sarabun New"/>
        </w:rPr>
        <w:t xml:space="preserve"> IP Address VLAN</w:t>
      </w:r>
    </w:p>
    <w:p w14:paraId="22DF034C" w14:textId="4040FDA5" w:rsidR="001B6093" w:rsidRPr="00054FD3" w:rsidRDefault="008013C3" w:rsidP="00054FD3">
      <w:pPr>
        <w:pStyle w:val="Heading5"/>
        <w:spacing w:before="0" w:after="0"/>
        <w:rPr>
          <w:rFonts w:cs="TH Sarabun New"/>
          <w:szCs w:val="32"/>
        </w:rPr>
      </w:pPr>
      <w:r w:rsidRPr="00054FD3">
        <w:rPr>
          <w:rFonts w:cs="TH Sarabun New"/>
          <w:szCs w:val="32"/>
        </w:rPr>
        <w:t xml:space="preserve">STP </w:t>
      </w:r>
      <w:proofErr w:type="gramStart"/>
      <w:r w:rsidRPr="00054FD3">
        <w:rPr>
          <w:rFonts w:cs="TH Sarabun New"/>
          <w:szCs w:val="32"/>
          <w:cs/>
        </w:rPr>
        <w:t xml:space="preserve">( </w:t>
      </w:r>
      <w:r w:rsidRPr="00054FD3">
        <w:rPr>
          <w:rFonts w:cs="TH Sarabun New"/>
          <w:szCs w:val="32"/>
        </w:rPr>
        <w:t xml:space="preserve"> Spanning</w:t>
      </w:r>
      <w:proofErr w:type="gramEnd"/>
      <w:r w:rsidRPr="00054FD3">
        <w:rPr>
          <w:rFonts w:cs="TH Sarabun New"/>
          <w:szCs w:val="32"/>
        </w:rPr>
        <w:t xml:space="preserve"> Tree Protocol </w:t>
      </w:r>
      <w:r w:rsidRPr="00054FD3">
        <w:rPr>
          <w:rFonts w:cs="TH Sarabun New"/>
          <w:szCs w:val="32"/>
          <w:cs/>
        </w:rPr>
        <w:t xml:space="preserve"> )</w:t>
      </w:r>
    </w:p>
    <w:p w14:paraId="0B720792" w14:textId="3E9C2475" w:rsidR="008013C3" w:rsidRPr="00054FD3" w:rsidRDefault="008013C3" w:rsidP="00054FD3">
      <w:pPr>
        <w:pStyle w:val="Heading5"/>
        <w:spacing w:before="0" w:after="0"/>
        <w:rPr>
          <w:rFonts w:cs="TH Sarabun New"/>
          <w:szCs w:val="32"/>
        </w:rPr>
      </w:pPr>
      <w:r w:rsidRPr="00054FD3">
        <w:rPr>
          <w:rFonts w:cs="TH Sarabun New"/>
          <w:szCs w:val="32"/>
        </w:rPr>
        <w:t>VTP Mode</w:t>
      </w:r>
    </w:p>
    <w:p w14:paraId="3BEE9C47" w14:textId="4B5D5210" w:rsidR="008013C3" w:rsidRPr="00054FD3" w:rsidRDefault="008013C3" w:rsidP="00054FD3">
      <w:pPr>
        <w:pStyle w:val="Heading5"/>
        <w:spacing w:before="0" w:after="0"/>
        <w:rPr>
          <w:rFonts w:cs="TH Sarabun New"/>
          <w:szCs w:val="32"/>
        </w:rPr>
      </w:pPr>
      <w:r w:rsidRPr="00054FD3">
        <w:rPr>
          <w:rFonts w:cs="TH Sarabun New"/>
          <w:szCs w:val="32"/>
        </w:rPr>
        <w:t>Port Security</w:t>
      </w:r>
    </w:p>
    <w:p w14:paraId="74434D0B" w14:textId="57AB8968" w:rsidR="008013C3" w:rsidRPr="00054FD3" w:rsidRDefault="008013C3" w:rsidP="00054FD3">
      <w:pPr>
        <w:pStyle w:val="Heading5"/>
        <w:spacing w:before="0" w:after="0"/>
        <w:rPr>
          <w:rFonts w:cs="TH Sarabun New"/>
          <w:szCs w:val="32"/>
        </w:rPr>
      </w:pPr>
      <w:r w:rsidRPr="00054FD3">
        <w:rPr>
          <w:rFonts w:cs="TH Sarabun New"/>
          <w:szCs w:val="32"/>
        </w:rPr>
        <w:t>Interface Port</w:t>
      </w:r>
    </w:p>
    <w:p w14:paraId="62098415" w14:textId="3281F468" w:rsidR="008013C3" w:rsidRPr="00054FD3" w:rsidRDefault="008013C3" w:rsidP="00054FD3">
      <w:pPr>
        <w:pStyle w:val="Style2"/>
        <w:rPr>
          <w:rFonts w:ascii="TH Sarabun New" w:hAnsi="TH Sarabun New" w:cs="TH Sarabun New"/>
        </w:rPr>
      </w:pPr>
      <w:r w:rsidRPr="00054FD3">
        <w:rPr>
          <w:rFonts w:ascii="TH Sarabun New" w:hAnsi="TH Sarabun New" w:cs="TH Sarabun New"/>
        </w:rPr>
        <w:t xml:space="preserve">Switch mode </w:t>
      </w:r>
      <w:proofErr w:type="gramStart"/>
      <w:r w:rsidRPr="00054FD3">
        <w:rPr>
          <w:rFonts w:ascii="TH Sarabun New" w:hAnsi="TH Sarabun New" w:cs="TH Sarabun New"/>
          <w:cs/>
        </w:rPr>
        <w:t xml:space="preserve">( </w:t>
      </w:r>
      <w:r w:rsidRPr="00054FD3">
        <w:rPr>
          <w:rFonts w:ascii="TH Sarabun New" w:hAnsi="TH Sarabun New" w:cs="TH Sarabun New"/>
        </w:rPr>
        <w:t>Access</w:t>
      </w:r>
      <w:proofErr w:type="gramEnd"/>
      <w:r w:rsidRPr="00054FD3">
        <w:rPr>
          <w:rFonts w:ascii="TH Sarabun New" w:hAnsi="TH Sarabun New" w:cs="TH Sarabun New"/>
        </w:rPr>
        <w:t xml:space="preserve"> , Trunk </w:t>
      </w:r>
      <w:r w:rsidRPr="00054FD3">
        <w:rPr>
          <w:rFonts w:ascii="TH Sarabun New" w:hAnsi="TH Sarabun New" w:cs="TH Sarabun New"/>
          <w:cs/>
        </w:rPr>
        <w:t>)</w:t>
      </w:r>
    </w:p>
    <w:p w14:paraId="5FA08BA8" w14:textId="07E464D2" w:rsidR="008013C3" w:rsidRPr="00DE7E81" w:rsidRDefault="008013C3" w:rsidP="00DE7E81">
      <w:pPr>
        <w:pStyle w:val="Heading5"/>
        <w:spacing w:before="0" w:after="0"/>
        <w:rPr>
          <w:rFonts w:cs="TH Sarabun New"/>
          <w:szCs w:val="32"/>
        </w:rPr>
      </w:pPr>
      <w:r w:rsidRPr="00054FD3">
        <w:rPr>
          <w:rFonts w:cs="TH Sarabun New"/>
          <w:szCs w:val="32"/>
        </w:rPr>
        <w:t>IP Default gateway</w:t>
      </w:r>
    </w:p>
    <w:p w14:paraId="2F3FEBE6" w14:textId="77777777" w:rsidR="008013C3" w:rsidRPr="00054FD3" w:rsidRDefault="008013C3" w:rsidP="00054FD3">
      <w:pPr>
        <w:pStyle w:val="Heading3"/>
      </w:pPr>
      <w:r w:rsidRPr="00054FD3">
        <w:rPr>
          <w:cs/>
        </w:rPr>
        <w:t xml:space="preserve">หน้า </w:t>
      </w:r>
      <w:r w:rsidRPr="00054FD3">
        <w:t xml:space="preserve">Template list </w:t>
      </w:r>
      <w:r w:rsidRPr="00054FD3">
        <w:rPr>
          <w:cs/>
        </w:rPr>
        <w:t xml:space="preserve">แสดง </w:t>
      </w:r>
      <w:r w:rsidRPr="00054FD3">
        <w:t xml:space="preserve">Template </w:t>
      </w:r>
      <w:r w:rsidRPr="00054FD3">
        <w:rPr>
          <w:cs/>
        </w:rPr>
        <w:t>ที่มีอยู่ ( ผู้รับผิดชอบ วัชรากร )</w:t>
      </w:r>
    </w:p>
    <w:p w14:paraId="16A01348" w14:textId="33AE5E9B" w:rsidR="008013C3" w:rsidRPr="00054FD3" w:rsidRDefault="008013C3" w:rsidP="00054FD3">
      <w:pPr>
        <w:pStyle w:val="Heading44"/>
        <w:numPr>
          <w:ilvl w:val="3"/>
          <w:numId w:val="8"/>
        </w:numPr>
        <w:rPr>
          <w:rFonts w:ascii="TH Sarabun New" w:hAnsi="TH Sarabun New" w:cs="TH Sarabun New"/>
          <w:sz w:val="32"/>
          <w:szCs w:val="32"/>
        </w:rPr>
      </w:pPr>
      <w:r w:rsidRPr="00054FD3">
        <w:rPr>
          <w:rFonts w:ascii="TH Sarabun New" w:hAnsi="TH Sarabun New" w:cs="TH Sarabun New"/>
          <w:sz w:val="32"/>
          <w:szCs w:val="32"/>
          <w:cs/>
        </w:rPr>
        <w:t xml:space="preserve">มีฟังก์ชั่นสำหรับ </w:t>
      </w:r>
      <w:r w:rsidR="0006541A" w:rsidRPr="00054FD3">
        <w:rPr>
          <w:rFonts w:ascii="TH Sarabun New" w:hAnsi="TH Sarabun New" w:cs="TH Sarabun New"/>
          <w:sz w:val="32"/>
          <w:szCs w:val="32"/>
        </w:rPr>
        <w:t>U</w:t>
      </w:r>
      <w:r w:rsidRPr="00054FD3">
        <w:rPr>
          <w:rFonts w:ascii="TH Sarabun New" w:hAnsi="TH Sarabun New" w:cs="TH Sarabun New"/>
          <w:sz w:val="32"/>
          <w:szCs w:val="32"/>
        </w:rPr>
        <w:t xml:space="preserve">pload template </w:t>
      </w:r>
    </w:p>
    <w:p w14:paraId="14B24386" w14:textId="2EBDA0C9" w:rsidR="008013C3" w:rsidRPr="00054FD3" w:rsidRDefault="008013C3" w:rsidP="00054FD3">
      <w:pPr>
        <w:pStyle w:val="Heading3"/>
      </w:pPr>
      <w:r w:rsidRPr="00054FD3">
        <w:rPr>
          <w:cs/>
        </w:rPr>
        <w:t>หน้า</w:t>
      </w:r>
      <w:r w:rsidRPr="00054FD3">
        <w:t xml:space="preserve"> Deploy</w:t>
      </w:r>
      <w:r w:rsidR="0006541A" w:rsidRPr="00054FD3">
        <w:t>ment</w:t>
      </w:r>
      <w:r w:rsidRPr="00054FD3">
        <w:t xml:space="preserve"> </w:t>
      </w:r>
      <w:r w:rsidRPr="00054FD3">
        <w:rPr>
          <w:cs/>
        </w:rPr>
        <w:t>อุปกรณ์ (</w:t>
      </w:r>
      <w:r w:rsidRPr="00054FD3">
        <w:t xml:space="preserve"> </w:t>
      </w:r>
      <w:r w:rsidRPr="00054FD3">
        <w:rPr>
          <w:cs/>
        </w:rPr>
        <w:t>ผู้รับผิดชอบ วัชรากร</w:t>
      </w:r>
      <w:r w:rsidRPr="00054FD3">
        <w:t xml:space="preserve"> </w:t>
      </w:r>
      <w:r w:rsidRPr="00054FD3">
        <w:rPr>
          <w:cs/>
        </w:rPr>
        <w:t>)</w:t>
      </w:r>
    </w:p>
    <w:p w14:paraId="7EF7FFA0" w14:textId="07D68DFA" w:rsidR="0006541A" w:rsidRPr="00054FD3" w:rsidRDefault="0006541A"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List </w:t>
      </w:r>
      <w:r w:rsidRPr="00054FD3">
        <w:rPr>
          <w:rFonts w:ascii="TH Sarabun New" w:hAnsi="TH Sarabun New" w:cs="TH Sarabun New"/>
          <w:sz w:val="32"/>
          <w:szCs w:val="32"/>
          <w:cs/>
        </w:rPr>
        <w:t xml:space="preserve">อุปกรณ์ที่มองเห็นสำหรับให้ </w:t>
      </w:r>
      <w:r w:rsidRPr="00054FD3">
        <w:rPr>
          <w:rFonts w:ascii="TH Sarabun New" w:hAnsi="TH Sarabun New" w:cs="TH Sarabun New"/>
          <w:sz w:val="32"/>
          <w:szCs w:val="32"/>
        </w:rPr>
        <w:t xml:space="preserve">User </w:t>
      </w:r>
      <w:r w:rsidRPr="00054FD3">
        <w:rPr>
          <w:rFonts w:ascii="TH Sarabun New" w:hAnsi="TH Sarabun New" w:cs="TH Sarabun New"/>
          <w:sz w:val="32"/>
          <w:szCs w:val="32"/>
          <w:cs/>
        </w:rPr>
        <w:t xml:space="preserve">เลือก </w:t>
      </w:r>
      <w:proofErr w:type="gramStart"/>
      <w:r w:rsidRPr="00054FD3">
        <w:rPr>
          <w:rFonts w:ascii="TH Sarabun New" w:hAnsi="TH Sarabun New" w:cs="TH Sarabun New"/>
          <w:sz w:val="32"/>
          <w:szCs w:val="32"/>
          <w:cs/>
        </w:rPr>
        <w:t>(</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1</w:t>
      </w:r>
      <w:proofErr w:type="gramEnd"/>
      <w:r w:rsidRPr="00054FD3">
        <w:rPr>
          <w:rFonts w:ascii="TH Sarabun New" w:hAnsi="TH Sarabun New" w:cs="TH Sarabun New"/>
          <w:sz w:val="32"/>
          <w:szCs w:val="32"/>
        </w:rPr>
        <w:t xml:space="preserve"> Template </w:t>
      </w: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assign </w:t>
      </w:r>
      <w:r w:rsidRPr="00054FD3">
        <w:rPr>
          <w:rFonts w:ascii="TH Sarabun New" w:hAnsi="TH Sarabun New" w:cs="TH Sarabun New"/>
          <w:sz w:val="32"/>
          <w:szCs w:val="32"/>
          <w:cs/>
        </w:rPr>
        <w:t>ได้มากกว่า 1 อุปกรณ์</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w:t>
      </w:r>
    </w:p>
    <w:p w14:paraId="37EED37F" w14:textId="1BB2BE5C" w:rsidR="008013C3" w:rsidRPr="00054FD3" w:rsidRDefault="0006541A" w:rsidP="00101026">
      <w:pPr>
        <w:pStyle w:val="Heading44"/>
        <w:rPr>
          <w:rFonts w:ascii="TH Sarabun New" w:hAnsi="TH Sarabun New" w:cs="TH Sarabun New"/>
          <w:sz w:val="32"/>
          <w:szCs w:val="32"/>
        </w:rPr>
      </w:pPr>
      <w:r w:rsidRPr="00054FD3">
        <w:rPr>
          <w:rFonts w:ascii="TH Sarabun New" w:hAnsi="TH Sarabun New" w:cs="TH Sarabun New"/>
          <w:sz w:val="32"/>
          <w:szCs w:val="32"/>
        </w:rPr>
        <w:lastRenderedPageBreak/>
        <w:t>List Template Configuration</w:t>
      </w:r>
      <w:r w:rsidRPr="00054FD3">
        <w:rPr>
          <w:rFonts w:ascii="TH Sarabun New" w:hAnsi="TH Sarabun New" w:cs="TH Sarabun New"/>
          <w:sz w:val="32"/>
          <w:szCs w:val="32"/>
          <w:cs/>
        </w:rPr>
        <w:t xml:space="preserve"> เพื่อให้</w:t>
      </w:r>
      <w:r w:rsidRPr="00054FD3">
        <w:rPr>
          <w:rFonts w:ascii="TH Sarabun New" w:hAnsi="TH Sarabun New" w:cs="TH Sarabun New"/>
          <w:sz w:val="32"/>
          <w:szCs w:val="32"/>
        </w:rPr>
        <w:t xml:space="preserve"> User </w:t>
      </w:r>
      <w:r w:rsidRPr="00054FD3">
        <w:rPr>
          <w:rFonts w:ascii="TH Sarabun New" w:hAnsi="TH Sarabun New" w:cs="TH Sarabun New"/>
          <w:sz w:val="32"/>
          <w:szCs w:val="32"/>
          <w:cs/>
        </w:rPr>
        <w:t>ทำการเลือก</w:t>
      </w:r>
    </w:p>
    <w:p w14:paraId="4A1AE7B3" w14:textId="20428FE7"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หน้าสรุปผล </w:t>
      </w:r>
      <w:r w:rsidRPr="00054FD3">
        <w:rPr>
          <w:rFonts w:ascii="TH Sarabun New" w:hAnsi="TH Sarabun New" w:cs="TH Sarabun New"/>
          <w:sz w:val="32"/>
          <w:szCs w:val="32"/>
        </w:rPr>
        <w:t xml:space="preserve">Pre-Deployment </w:t>
      </w:r>
      <w:r w:rsidR="0006541A" w:rsidRPr="00054FD3">
        <w:rPr>
          <w:rFonts w:ascii="TH Sarabun New" w:hAnsi="TH Sarabun New" w:cs="TH Sarabun New"/>
          <w:sz w:val="32"/>
          <w:szCs w:val="32"/>
          <w:cs/>
        </w:rPr>
        <w:t>เพื่อสรุปให้แน่ใจว่าจะทำการ</w:t>
      </w:r>
      <w:r w:rsidR="0006541A" w:rsidRPr="00054FD3">
        <w:rPr>
          <w:rFonts w:ascii="TH Sarabun New" w:hAnsi="TH Sarabun New" w:cs="TH Sarabun New"/>
          <w:sz w:val="32"/>
          <w:szCs w:val="32"/>
        </w:rPr>
        <w:t xml:space="preserve"> Deploy </w:t>
      </w:r>
      <w:r w:rsidR="0006541A" w:rsidRPr="00054FD3">
        <w:rPr>
          <w:rFonts w:ascii="TH Sarabun New" w:hAnsi="TH Sarabun New" w:cs="TH Sarabun New"/>
          <w:sz w:val="32"/>
          <w:szCs w:val="32"/>
          <w:cs/>
        </w:rPr>
        <w:t>โดยใช้</w:t>
      </w:r>
      <w:r w:rsidR="0006541A" w:rsidRPr="00054FD3">
        <w:rPr>
          <w:rFonts w:ascii="TH Sarabun New" w:hAnsi="TH Sarabun New" w:cs="TH Sarabun New"/>
          <w:sz w:val="32"/>
          <w:szCs w:val="32"/>
        </w:rPr>
        <w:t xml:space="preserve"> Template</w:t>
      </w:r>
      <w:r w:rsidR="0006541A" w:rsidRPr="00054FD3">
        <w:rPr>
          <w:rFonts w:ascii="TH Sarabun New" w:hAnsi="TH Sarabun New" w:cs="TH Sarabun New"/>
          <w:sz w:val="32"/>
          <w:szCs w:val="32"/>
          <w:cs/>
        </w:rPr>
        <w:t xml:space="preserve"> ที่เลือกมาดังกล่าว</w:t>
      </w:r>
    </w:p>
    <w:p w14:paraId="41F83D34" w14:textId="411FCF50" w:rsidR="0006541A" w:rsidRPr="00DE7E81" w:rsidRDefault="0006541A" w:rsidP="00101026">
      <w:pPr>
        <w:pStyle w:val="Heading5"/>
        <w:spacing w:before="0" w:after="0"/>
        <w:rPr>
          <w:rFonts w:cs="TH Sarabun New"/>
          <w:sz w:val="44"/>
          <w:szCs w:val="32"/>
        </w:rPr>
      </w:pPr>
      <w:r w:rsidRPr="00DE7E81">
        <w:rPr>
          <w:rFonts w:cs="TH Sarabun New"/>
          <w:sz w:val="44"/>
          <w:szCs w:val="32"/>
          <w:cs/>
        </w:rPr>
        <w:t>สามารถเรียกดู ค่าอุปกรณ์หลังจากส่งคำสั่งไปแล้วได้</w:t>
      </w:r>
    </w:p>
    <w:p w14:paraId="6013A061" w14:textId="79845F40" w:rsidR="008013C3" w:rsidRPr="00054FD3" w:rsidRDefault="00070D2C" w:rsidP="00101026">
      <w:pPr>
        <w:pStyle w:val="Heading3"/>
      </w:pPr>
      <w:r w:rsidRPr="00054FD3">
        <w:rPr>
          <w:cs/>
        </w:rPr>
        <w:t>โปรแกรม</w:t>
      </w:r>
      <w:r w:rsidR="008013C3" w:rsidRPr="00054FD3">
        <w:rPr>
          <w:cs/>
        </w:rPr>
        <w:t xml:space="preserve">สามารถ </w:t>
      </w:r>
      <w:r w:rsidR="008013C3" w:rsidRPr="00054FD3">
        <w:t>Update Firmware</w:t>
      </w:r>
      <w:r w:rsidRPr="00054FD3">
        <w:rPr>
          <w:cs/>
        </w:rPr>
        <w:t xml:space="preserve"> ได้</w:t>
      </w:r>
      <w:r w:rsidR="008013C3" w:rsidRPr="00054FD3">
        <w:rPr>
          <w:cs/>
        </w:rPr>
        <w:t xml:space="preserve"> ( ผู้รับผิดชอบ วัชรากร )</w:t>
      </w:r>
    </w:p>
    <w:p w14:paraId="0F23DB34" w14:textId="149B08F7" w:rsidR="00070D2C" w:rsidRPr="00054FD3" w:rsidRDefault="008013C3" w:rsidP="00101026">
      <w:pPr>
        <w:pStyle w:val="Heading3"/>
      </w:pPr>
      <w:r w:rsidRPr="00054FD3">
        <w:t xml:space="preserve">Logging History </w:t>
      </w:r>
      <w:proofErr w:type="gramStart"/>
      <w:r w:rsidRPr="00054FD3">
        <w:t xml:space="preserve">( </w:t>
      </w:r>
      <w:r w:rsidRPr="00054FD3">
        <w:rPr>
          <w:cs/>
        </w:rPr>
        <w:t>ผู้รับผิดชอบ</w:t>
      </w:r>
      <w:proofErr w:type="gramEnd"/>
      <w:r w:rsidRPr="00054FD3">
        <w:rPr>
          <w:cs/>
        </w:rPr>
        <w:t xml:space="preserve"> จักรพรรดิ )</w:t>
      </w:r>
    </w:p>
    <w:p w14:paraId="2E3CA087" w14:textId="383E59F2"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แสดงประวัติเวลาการ </w:t>
      </w:r>
      <w:r w:rsidRPr="00054FD3">
        <w:rPr>
          <w:rFonts w:ascii="TH Sarabun New" w:hAnsi="TH Sarabun New" w:cs="TH Sarabun New"/>
          <w:sz w:val="32"/>
          <w:szCs w:val="32"/>
        </w:rPr>
        <w:t>Deploy Config</w:t>
      </w:r>
    </w:p>
    <w:p w14:paraId="14AD08A1" w14:textId="2978A87A" w:rsidR="00101026"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จะมีปุ่ม</w:t>
      </w:r>
      <w:r w:rsidR="00D53D20" w:rsidRPr="00054FD3">
        <w:rPr>
          <w:rFonts w:ascii="TH Sarabun New" w:hAnsi="TH Sarabun New" w:cs="TH Sarabun New"/>
          <w:sz w:val="32"/>
          <w:szCs w:val="32"/>
        </w:rPr>
        <w:t xml:space="preserve"> </w:t>
      </w:r>
      <w:r w:rsidR="00D53D20" w:rsidRPr="00054FD3">
        <w:rPr>
          <w:rFonts w:ascii="TH Sarabun New" w:hAnsi="TH Sarabun New" w:cs="TH Sarabun New"/>
          <w:sz w:val="32"/>
          <w:szCs w:val="32"/>
          <w:cs/>
        </w:rPr>
        <w:t>แสดงประวัติค่าที่ส่งไปยัง</w:t>
      </w:r>
      <w:r w:rsidRPr="00054FD3">
        <w:rPr>
          <w:rFonts w:ascii="TH Sarabun New" w:hAnsi="TH Sarabun New" w:cs="TH Sarabun New"/>
          <w:sz w:val="32"/>
          <w:szCs w:val="32"/>
          <w:cs/>
        </w:rPr>
        <w:t>อุปกรณ์เครือข่า</w:t>
      </w:r>
      <w:r w:rsidR="00101026">
        <w:rPr>
          <w:rFonts w:ascii="TH Sarabun New" w:hAnsi="TH Sarabun New" w:cs="TH Sarabun New" w:hint="cs"/>
          <w:sz w:val="32"/>
          <w:szCs w:val="32"/>
          <w:cs/>
        </w:rPr>
        <w:t>ย</w:t>
      </w:r>
    </w:p>
    <w:p w14:paraId="0F326414" w14:textId="77777777" w:rsidR="00101026" w:rsidRPr="00101026" w:rsidRDefault="00101026" w:rsidP="00101026">
      <w:pPr>
        <w:pStyle w:val="Heading44"/>
        <w:numPr>
          <w:ilvl w:val="0"/>
          <w:numId w:val="0"/>
        </w:numPr>
        <w:rPr>
          <w:rFonts w:ascii="TH Sarabun New" w:hAnsi="TH Sarabun New" w:cs="TH Sarabun New"/>
          <w:sz w:val="32"/>
          <w:szCs w:val="32"/>
        </w:rPr>
      </w:pPr>
    </w:p>
    <w:p w14:paraId="1CAD84CA" w14:textId="4472AE1D" w:rsidR="00101026" w:rsidRPr="00101026" w:rsidRDefault="00101026" w:rsidP="00101026">
      <w:pPr>
        <w:pStyle w:val="Heading2"/>
        <w:spacing w:before="0" w:after="0"/>
        <w:rPr>
          <w:b w:val="0"/>
          <w:bCs/>
        </w:rPr>
      </w:pPr>
      <w:r w:rsidRPr="00101026">
        <w:rPr>
          <w:rFonts w:hint="cs"/>
          <w:b w:val="0"/>
          <w:bCs/>
          <w:cs/>
        </w:rPr>
        <w:t>วิธีการดำเนินงาน</w:t>
      </w:r>
    </w:p>
    <w:p w14:paraId="6355FE75" w14:textId="3588A60D" w:rsidR="00101026" w:rsidRPr="00101026" w:rsidRDefault="00101026" w:rsidP="00101026">
      <w:pPr>
        <w:pStyle w:val="Heading3"/>
      </w:pPr>
      <w:r w:rsidRPr="00101026">
        <w:rPr>
          <w:cs/>
        </w:rPr>
        <w:t xml:space="preserve">ศึกษาการทำ </w:t>
      </w:r>
      <w:r w:rsidRPr="00101026">
        <w:t xml:space="preserve">Serial com-port </w:t>
      </w:r>
      <w:r w:rsidRPr="00101026">
        <w:rPr>
          <w:cs/>
        </w:rPr>
        <w:t xml:space="preserve">ของอุปกรณ์ผ่าน </w:t>
      </w:r>
      <w:r w:rsidRPr="00101026">
        <w:t>Web Server</w:t>
      </w:r>
    </w:p>
    <w:p w14:paraId="750FC710" w14:textId="565721FB" w:rsidR="00101026" w:rsidRPr="00101026" w:rsidRDefault="00101026" w:rsidP="00101026">
      <w:pPr>
        <w:pStyle w:val="Heading3"/>
      </w:pPr>
      <w:r w:rsidRPr="00101026">
        <w:rPr>
          <w:cs/>
        </w:rPr>
        <w:t xml:space="preserve">ศึกษาการใช้ </w:t>
      </w:r>
      <w:r w:rsidRPr="00101026">
        <w:t xml:space="preserve">API </w:t>
      </w:r>
      <w:r w:rsidRPr="00101026">
        <w:rPr>
          <w:cs/>
        </w:rPr>
        <w:t xml:space="preserve">หรือ </w:t>
      </w:r>
      <w:r w:rsidRPr="00101026">
        <w:t xml:space="preserve">Tools </w:t>
      </w:r>
      <w:r w:rsidRPr="00101026">
        <w:rPr>
          <w:cs/>
        </w:rPr>
        <w:t xml:space="preserve">ที่เกี่ยวข้องกับ </w:t>
      </w:r>
      <w:r w:rsidRPr="00101026">
        <w:t>Web Application</w:t>
      </w:r>
    </w:p>
    <w:p w14:paraId="7954949D" w14:textId="2A65B159" w:rsidR="00101026" w:rsidRPr="00101026" w:rsidRDefault="00101026" w:rsidP="00101026">
      <w:pPr>
        <w:pStyle w:val="Heading3"/>
      </w:pPr>
      <w:r w:rsidRPr="00101026">
        <w:rPr>
          <w:cs/>
        </w:rPr>
        <w:t xml:space="preserve">ศึกษาการใช้คำสั่งในตัวอุปกรณ์เครือข่ายของ </w:t>
      </w:r>
      <w:r w:rsidRPr="00101026">
        <w:t>Product Cisco</w:t>
      </w:r>
    </w:p>
    <w:p w14:paraId="3CD64924" w14:textId="710BDA4B" w:rsidR="00101026" w:rsidRPr="00101026" w:rsidRDefault="00101026" w:rsidP="00101026">
      <w:pPr>
        <w:pStyle w:val="Heading3"/>
      </w:pPr>
      <w:r w:rsidRPr="00101026">
        <w:rPr>
          <w:cs/>
        </w:rPr>
        <w:t xml:space="preserve">ศึกษาการทำ </w:t>
      </w:r>
      <w:r w:rsidRPr="00101026">
        <w:t xml:space="preserve">Web Server </w:t>
      </w:r>
      <w:r w:rsidRPr="00101026">
        <w:rPr>
          <w:cs/>
        </w:rPr>
        <w:t xml:space="preserve">ในการนำเว็บแอปพลิเคชั่นขึ้นไปบน </w:t>
      </w:r>
      <w:r w:rsidRPr="00101026">
        <w:t>Server</w:t>
      </w:r>
    </w:p>
    <w:p w14:paraId="1373F3B4" w14:textId="2F02D50F" w:rsidR="00101026" w:rsidRPr="00101026" w:rsidRDefault="00101026" w:rsidP="00101026">
      <w:pPr>
        <w:pStyle w:val="Heading3"/>
      </w:pPr>
      <w:r w:rsidRPr="00101026">
        <w:rPr>
          <w:cs/>
        </w:rPr>
        <w:t xml:space="preserve">ศึกษาวิธีการใช้งาน </w:t>
      </w:r>
      <w:r w:rsidRPr="00101026">
        <w:t xml:space="preserve">OID </w:t>
      </w:r>
      <w:r w:rsidRPr="00101026">
        <w:rPr>
          <w:cs/>
        </w:rPr>
        <w:t>เพื่อดึงค่าสถานะของอุปกรณ์และสถานะต่าง ๆ มาแสดงผ</w:t>
      </w:r>
      <w:r>
        <w:rPr>
          <w:rFonts w:hint="cs"/>
          <w:cs/>
        </w:rPr>
        <w:t>ล</w:t>
      </w:r>
    </w:p>
    <w:p w14:paraId="62590001" w14:textId="62AF4C8F" w:rsidR="00101026" w:rsidRPr="00101026" w:rsidRDefault="00101026" w:rsidP="00101026">
      <w:pPr>
        <w:pStyle w:val="Heading3"/>
      </w:pPr>
      <w:r w:rsidRPr="00101026">
        <w:rPr>
          <w:cs/>
        </w:rPr>
        <w:t xml:space="preserve">ศึกษาวิธีการสแกนหาอุปกรณ์ภายในวง </w:t>
      </w:r>
      <w:r w:rsidRPr="00101026">
        <w:t xml:space="preserve">Network </w:t>
      </w:r>
    </w:p>
    <w:p w14:paraId="0B62085F" w14:textId="5BE86A1A" w:rsidR="00101026" w:rsidRPr="00101026" w:rsidRDefault="00101026" w:rsidP="00101026">
      <w:pPr>
        <w:pStyle w:val="Heading3"/>
      </w:pPr>
      <w:r w:rsidRPr="00101026">
        <w:rPr>
          <w:cs/>
        </w:rPr>
        <w:t xml:space="preserve">ศึกษาการใช้ </w:t>
      </w:r>
      <w:r w:rsidRPr="00101026">
        <w:t xml:space="preserve">Database </w:t>
      </w:r>
      <w:r w:rsidRPr="00101026">
        <w:rPr>
          <w:cs/>
        </w:rPr>
        <w:t>ในการเก็บรูปแบบชุดคำสั่งเพื่อง่ายต่อการตั้งค่าในครั้งถัดไ</w:t>
      </w:r>
      <w:r w:rsidRPr="00101026">
        <w:rPr>
          <w:cs/>
        </w:rPr>
        <w:tab/>
      </w:r>
    </w:p>
    <w:p w14:paraId="4AE7EE77" w14:textId="539F5626" w:rsidR="00101026" w:rsidRPr="00101026" w:rsidRDefault="00101026" w:rsidP="00101026">
      <w:pPr>
        <w:pStyle w:val="Heading3"/>
      </w:pPr>
      <w:r w:rsidRPr="00101026">
        <w:rPr>
          <w:cs/>
        </w:rPr>
        <w:t xml:space="preserve">ออกแบบหน้าตา </w:t>
      </w:r>
      <w:r w:rsidRPr="00101026">
        <w:t>User Interface</w:t>
      </w:r>
    </w:p>
    <w:p w14:paraId="3EB42FC9" w14:textId="2EE0A75E" w:rsidR="00101026" w:rsidRPr="00101026" w:rsidRDefault="00101026" w:rsidP="00101026">
      <w:pPr>
        <w:pStyle w:val="Heading3"/>
      </w:pPr>
      <w:r w:rsidRPr="00101026">
        <w:rPr>
          <w:cs/>
        </w:rPr>
        <w:t xml:space="preserve">ทำการพัฒนาส่วนที่ติดต่อกับอุปกรณ์สวิช ( </w:t>
      </w:r>
      <w:r w:rsidRPr="00101026">
        <w:t xml:space="preserve">Switch ) Layer </w:t>
      </w:r>
      <w:r w:rsidRPr="00101026">
        <w:rPr>
          <w:cs/>
        </w:rPr>
        <w:t>2</w:t>
      </w:r>
    </w:p>
    <w:p w14:paraId="219A02B8" w14:textId="1D21A5C1" w:rsidR="00101026" w:rsidRPr="00101026" w:rsidRDefault="00101026" w:rsidP="00101026">
      <w:pPr>
        <w:pStyle w:val="Heading3"/>
      </w:pPr>
      <w:r w:rsidRPr="00101026">
        <w:rPr>
          <w:cs/>
        </w:rPr>
        <w:t xml:space="preserve">ทำการพัฒนาหน้าต่าง </w:t>
      </w:r>
      <w:r w:rsidRPr="00101026">
        <w:t>User Interface</w:t>
      </w:r>
    </w:p>
    <w:p w14:paraId="2C67185F" w14:textId="324749E0" w:rsidR="00101026" w:rsidRPr="00101026" w:rsidRDefault="00101026" w:rsidP="00101026">
      <w:pPr>
        <w:pStyle w:val="Heading3"/>
      </w:pPr>
      <w:r w:rsidRPr="00101026">
        <w:rPr>
          <w:cs/>
        </w:rPr>
        <w:t xml:space="preserve">สร้างส่วนเชื่อมต่อ </w:t>
      </w:r>
      <w:r w:rsidRPr="00101026">
        <w:t xml:space="preserve">Back-end </w:t>
      </w:r>
      <w:r w:rsidRPr="00101026">
        <w:rPr>
          <w:cs/>
        </w:rPr>
        <w:t xml:space="preserve">และ </w:t>
      </w:r>
      <w:r w:rsidRPr="00101026">
        <w:t>Front-end</w:t>
      </w:r>
      <w:r w:rsidRPr="00101026">
        <w:tab/>
      </w:r>
    </w:p>
    <w:p w14:paraId="0A1ED1F3" w14:textId="5FF3C422" w:rsidR="00101026" w:rsidRPr="00101026" w:rsidRDefault="00101026" w:rsidP="00101026">
      <w:pPr>
        <w:pStyle w:val="Heading3"/>
      </w:pPr>
      <w:r w:rsidRPr="00101026">
        <w:rPr>
          <w:cs/>
        </w:rPr>
        <w:t>ปรับปรุง แก้ไข และทดสอบประสิทธิภาพของระบบ</w:t>
      </w:r>
    </w:p>
    <w:p w14:paraId="5B691E28" w14:textId="1BB6490D" w:rsidR="00101026" w:rsidRPr="00101026" w:rsidRDefault="00101026" w:rsidP="00101026">
      <w:pPr>
        <w:pStyle w:val="Heading3"/>
      </w:pPr>
      <w:r w:rsidRPr="00101026">
        <w:rPr>
          <w:cs/>
        </w:rPr>
        <w:t>นำไปใช้จริง และแก้ไขข้อผิดพลาด</w:t>
      </w:r>
    </w:p>
    <w:p w14:paraId="61F5AAFF" w14:textId="28024A57" w:rsidR="00101026" w:rsidRDefault="00101026" w:rsidP="00101026">
      <w:pPr>
        <w:pStyle w:val="Heading3"/>
      </w:pPr>
      <w:r w:rsidRPr="00101026">
        <w:rPr>
          <w:cs/>
        </w:rPr>
        <w:t>จัดทำรูปเล่มโครงงานสหกิจ</w:t>
      </w:r>
    </w:p>
    <w:p w14:paraId="14B9691D" w14:textId="77777777" w:rsidR="00101026" w:rsidRPr="00101026" w:rsidRDefault="00101026" w:rsidP="00101026">
      <w:pPr>
        <w:rPr>
          <w:rFonts w:cstheme="minorBidi"/>
        </w:rPr>
      </w:pPr>
    </w:p>
    <w:p w14:paraId="1D74AE45" w14:textId="5EE95D19" w:rsidR="0013152D" w:rsidRDefault="0013152D" w:rsidP="00054FD3">
      <w:pPr>
        <w:pStyle w:val="Heading2"/>
        <w:spacing w:before="0" w:after="0"/>
        <w:rPr>
          <w:b w:val="0"/>
          <w:bCs/>
          <w:lang w:val="en-GB"/>
        </w:rPr>
      </w:pPr>
      <w:r w:rsidRPr="00054FD3">
        <w:rPr>
          <w:b w:val="0"/>
          <w:bCs/>
          <w:cs/>
          <w:lang w:val="en-GB"/>
        </w:rPr>
        <w:lastRenderedPageBreak/>
        <w:t>ทรัพยากรที่ใช้</w:t>
      </w:r>
    </w:p>
    <w:p w14:paraId="463BB762" w14:textId="16303CFC" w:rsidR="00101026" w:rsidRPr="00101026" w:rsidRDefault="00101026" w:rsidP="00101026">
      <w:pPr>
        <w:pStyle w:val="Heading3"/>
        <w:rPr>
          <w:lang w:val="en-GB"/>
        </w:rPr>
      </w:pPr>
      <w:r w:rsidRPr="00101026">
        <w:rPr>
          <w:lang w:val="en-GB"/>
        </w:rPr>
        <w:t>Python</w:t>
      </w:r>
    </w:p>
    <w:p w14:paraId="7BF70915" w14:textId="599AC7EB" w:rsidR="00101026" w:rsidRPr="00101026" w:rsidRDefault="00101026" w:rsidP="00101026">
      <w:pPr>
        <w:pStyle w:val="Heading3"/>
        <w:rPr>
          <w:lang w:val="en-GB"/>
        </w:rPr>
      </w:pPr>
      <w:proofErr w:type="spellStart"/>
      <w:proofErr w:type="gramStart"/>
      <w:r w:rsidRPr="00101026">
        <w:rPr>
          <w:lang w:val="en-GB"/>
        </w:rPr>
        <w:t>Netmiko</w:t>
      </w:r>
      <w:proofErr w:type="spellEnd"/>
      <w:r w:rsidRPr="00101026">
        <w:rPr>
          <w:lang w:val="en-GB"/>
        </w:rPr>
        <w:t xml:space="preserve"> ,</w:t>
      </w:r>
      <w:proofErr w:type="gramEnd"/>
      <w:r w:rsidRPr="00101026">
        <w:rPr>
          <w:lang w:val="en-GB"/>
        </w:rPr>
        <w:t xml:space="preserve"> </w:t>
      </w:r>
      <w:proofErr w:type="spellStart"/>
      <w:r w:rsidRPr="00101026">
        <w:rPr>
          <w:lang w:val="en-GB"/>
        </w:rPr>
        <w:t>Paramiko</w:t>
      </w:r>
      <w:proofErr w:type="spellEnd"/>
    </w:p>
    <w:p w14:paraId="4F246CB4" w14:textId="0185CEE1" w:rsidR="00101026" w:rsidRPr="00101026" w:rsidRDefault="00101026" w:rsidP="00101026">
      <w:pPr>
        <w:pStyle w:val="Heading3"/>
        <w:rPr>
          <w:lang w:val="en-GB"/>
        </w:rPr>
      </w:pPr>
      <w:r w:rsidRPr="00101026">
        <w:rPr>
          <w:lang w:val="en-GB"/>
        </w:rPr>
        <w:t>Flask</w:t>
      </w:r>
    </w:p>
    <w:p w14:paraId="436B1BD1" w14:textId="420DAE7C" w:rsidR="00101026" w:rsidRPr="00101026" w:rsidRDefault="00101026" w:rsidP="00101026">
      <w:pPr>
        <w:pStyle w:val="Heading3"/>
        <w:rPr>
          <w:lang w:val="en-GB"/>
        </w:rPr>
      </w:pPr>
      <w:proofErr w:type="spellStart"/>
      <w:r w:rsidRPr="00101026">
        <w:rPr>
          <w:lang w:val="en-GB"/>
        </w:rPr>
        <w:t>PySerial</w:t>
      </w:r>
      <w:proofErr w:type="spellEnd"/>
    </w:p>
    <w:p w14:paraId="7F170660" w14:textId="5D204EE1" w:rsidR="00101026" w:rsidRPr="00101026" w:rsidRDefault="00101026" w:rsidP="00101026">
      <w:pPr>
        <w:pStyle w:val="Heading3"/>
        <w:tabs>
          <w:tab w:val="left" w:pos="1800"/>
        </w:tabs>
        <w:rPr>
          <w:lang w:val="en-GB"/>
        </w:rPr>
      </w:pPr>
      <w:r w:rsidRPr="00101026">
        <w:rPr>
          <w:lang w:val="en-GB"/>
        </w:rPr>
        <w:t xml:space="preserve">JavaScript </w:t>
      </w:r>
    </w:p>
    <w:p w14:paraId="315C8ED5" w14:textId="7A771D13" w:rsidR="00101026" w:rsidRPr="00101026" w:rsidRDefault="00101026" w:rsidP="00101026">
      <w:pPr>
        <w:pStyle w:val="Heading3"/>
        <w:rPr>
          <w:lang w:val="en-GB"/>
        </w:rPr>
      </w:pPr>
      <w:r w:rsidRPr="00101026">
        <w:rPr>
          <w:lang w:val="en-GB"/>
        </w:rPr>
        <w:t>HTML</w:t>
      </w:r>
    </w:p>
    <w:p w14:paraId="46E041E4" w14:textId="3811C309" w:rsidR="00101026" w:rsidRPr="00101026" w:rsidRDefault="00101026" w:rsidP="00101026">
      <w:pPr>
        <w:pStyle w:val="Heading3"/>
        <w:rPr>
          <w:lang w:val="en-GB"/>
        </w:rPr>
      </w:pPr>
      <w:r w:rsidRPr="00101026">
        <w:rPr>
          <w:lang w:val="en-GB"/>
        </w:rPr>
        <w:t>CSS</w:t>
      </w:r>
    </w:p>
    <w:p w14:paraId="244CB0BB" w14:textId="71ECBB90" w:rsidR="00101026" w:rsidRPr="00101026" w:rsidRDefault="00101026" w:rsidP="00101026">
      <w:pPr>
        <w:pStyle w:val="Heading3"/>
        <w:rPr>
          <w:lang w:val="en-GB"/>
        </w:rPr>
      </w:pPr>
      <w:r w:rsidRPr="00101026">
        <w:rPr>
          <w:lang w:val="en-GB"/>
        </w:rPr>
        <w:t>Database</w:t>
      </w:r>
    </w:p>
    <w:p w14:paraId="2D24B4CD" w14:textId="49DB1BCA" w:rsidR="00101026" w:rsidRPr="00101026" w:rsidRDefault="00101026" w:rsidP="00101026">
      <w:pPr>
        <w:pStyle w:val="Heading3"/>
        <w:rPr>
          <w:lang w:val="en-GB"/>
        </w:rPr>
      </w:pPr>
      <w:r w:rsidRPr="00101026">
        <w:rPr>
          <w:cs/>
          <w:lang w:val="en-GB"/>
        </w:rPr>
        <w:t xml:space="preserve">อุปกรณ์เครือข่าย </w:t>
      </w:r>
      <w:r w:rsidRPr="00101026">
        <w:rPr>
          <w:lang w:val="en-GB"/>
        </w:rPr>
        <w:t>Switch Layer 2 Product Cisco</w:t>
      </w:r>
    </w:p>
    <w:p w14:paraId="7438DF28" w14:textId="75C5E215" w:rsidR="00101026" w:rsidRPr="00101026" w:rsidRDefault="00101026" w:rsidP="00101026">
      <w:pPr>
        <w:pStyle w:val="Heading3"/>
        <w:rPr>
          <w:lang w:val="en-GB"/>
        </w:rPr>
      </w:pPr>
      <w:r w:rsidRPr="00101026">
        <w:rPr>
          <w:cs/>
          <w:lang w:val="en-GB"/>
        </w:rPr>
        <w:t xml:space="preserve">เครื่องอุปกรณ์ </w:t>
      </w:r>
      <w:r w:rsidRPr="00101026">
        <w:rPr>
          <w:lang w:val="en-GB"/>
        </w:rPr>
        <w:t>Server</w:t>
      </w:r>
    </w:p>
    <w:p w14:paraId="44D5F4B2" w14:textId="035B1BB6" w:rsidR="00101026" w:rsidRPr="00101026" w:rsidRDefault="00101026" w:rsidP="00101026">
      <w:pPr>
        <w:pStyle w:val="Heading3"/>
        <w:rPr>
          <w:lang w:val="en-GB"/>
        </w:rPr>
      </w:pPr>
      <w:r w:rsidRPr="00101026">
        <w:rPr>
          <w:cs/>
          <w:lang w:val="en-GB"/>
        </w:rPr>
        <w:t xml:space="preserve">อุปกรณ์ </w:t>
      </w:r>
      <w:r w:rsidRPr="00101026">
        <w:rPr>
          <w:lang w:val="en-GB"/>
        </w:rPr>
        <w:t xml:space="preserve">Firewall Product </w:t>
      </w:r>
      <w:proofErr w:type="spellStart"/>
      <w:r w:rsidRPr="00101026">
        <w:rPr>
          <w:lang w:val="en-GB"/>
        </w:rPr>
        <w:t>Fortigate</w:t>
      </w:r>
      <w:proofErr w:type="spellEnd"/>
    </w:p>
    <w:p w14:paraId="5F19318B" w14:textId="33025DDB" w:rsidR="00101026" w:rsidRPr="00101026" w:rsidRDefault="00101026" w:rsidP="00101026">
      <w:pPr>
        <w:pStyle w:val="Heading3"/>
        <w:rPr>
          <w:lang w:val="en-GB"/>
        </w:rPr>
      </w:pPr>
      <w:r w:rsidRPr="00101026">
        <w:rPr>
          <w:cs/>
          <w:lang w:val="en-GB"/>
        </w:rPr>
        <w:t xml:space="preserve">สาย </w:t>
      </w:r>
      <w:r w:rsidRPr="00101026">
        <w:rPr>
          <w:lang w:val="en-GB"/>
        </w:rPr>
        <w:t>Serial Console</w:t>
      </w:r>
    </w:p>
    <w:p w14:paraId="648E9C60" w14:textId="13B6A6CB" w:rsidR="00101026" w:rsidRPr="00101026" w:rsidRDefault="00101026" w:rsidP="00101026">
      <w:pPr>
        <w:pStyle w:val="Heading3"/>
        <w:rPr>
          <w:lang w:val="en-GB"/>
        </w:rPr>
      </w:pPr>
      <w:r w:rsidRPr="00101026">
        <w:rPr>
          <w:cs/>
          <w:lang w:val="en-GB"/>
        </w:rPr>
        <w:t xml:space="preserve">โปรแกรม </w:t>
      </w:r>
      <w:r w:rsidRPr="00101026">
        <w:rPr>
          <w:lang w:val="en-GB"/>
        </w:rPr>
        <w:t xml:space="preserve">Visual Studio </w:t>
      </w:r>
      <w:r w:rsidRPr="00101026">
        <w:rPr>
          <w:cs/>
          <w:lang w:val="en-GB"/>
        </w:rPr>
        <w:t xml:space="preserve">และ </w:t>
      </w:r>
      <w:r w:rsidRPr="00101026">
        <w:rPr>
          <w:lang w:val="en-GB"/>
        </w:rPr>
        <w:t xml:space="preserve">Extension </w:t>
      </w:r>
      <w:r w:rsidRPr="00101026">
        <w:rPr>
          <w:cs/>
          <w:lang w:val="en-GB"/>
        </w:rPr>
        <w:t>ที่เกี่ยวข้อง</w:t>
      </w:r>
    </w:p>
    <w:p w14:paraId="4E120AE1" w14:textId="4E6CFD41" w:rsidR="00101026" w:rsidRPr="00101026" w:rsidRDefault="00101026" w:rsidP="00101026">
      <w:pPr>
        <w:pStyle w:val="Heading3"/>
        <w:rPr>
          <w:lang w:val="en-GB"/>
        </w:rPr>
      </w:pPr>
      <w:r w:rsidRPr="00101026">
        <w:rPr>
          <w:cs/>
          <w:lang w:val="en-GB"/>
        </w:rPr>
        <w:t>เครื่องคอมพิวเตอร์</w:t>
      </w:r>
    </w:p>
    <w:p w14:paraId="25384B2F" w14:textId="057B7217" w:rsidR="00101026" w:rsidRPr="00101026" w:rsidRDefault="00101026" w:rsidP="00101026">
      <w:pPr>
        <w:pStyle w:val="Heading3"/>
        <w:rPr>
          <w:lang w:val="en-GB"/>
        </w:rPr>
      </w:pPr>
      <w:r w:rsidRPr="00101026">
        <w:rPr>
          <w:lang w:val="en-GB"/>
        </w:rPr>
        <w:t>MIB browser</w:t>
      </w:r>
    </w:p>
    <w:p w14:paraId="1BF4A684" w14:textId="6B29D853" w:rsidR="00054FD3" w:rsidRPr="00101026" w:rsidRDefault="00101026" w:rsidP="00101026">
      <w:pPr>
        <w:pStyle w:val="Heading3"/>
        <w:rPr>
          <w:lang w:val="en-GB"/>
        </w:rPr>
      </w:pPr>
      <w:r w:rsidRPr="00101026">
        <w:rPr>
          <w:lang w:val="en-GB"/>
        </w:rPr>
        <w:t>Microsoft word</w:t>
      </w:r>
    </w:p>
    <w:p w14:paraId="7A2EEFD1" w14:textId="09328F8C" w:rsidR="0013152D" w:rsidRPr="00054FD3" w:rsidRDefault="0013152D" w:rsidP="00054FD3">
      <w:pPr>
        <w:pStyle w:val="Heading2"/>
        <w:spacing w:before="0" w:after="0"/>
        <w:rPr>
          <w:b w:val="0"/>
          <w:bCs/>
          <w:lang w:val="en-GB"/>
        </w:rPr>
      </w:pPr>
      <w:r w:rsidRPr="00054FD3">
        <w:rPr>
          <w:b w:val="0"/>
          <w:bCs/>
          <w:cs/>
          <w:lang w:val="en-GB"/>
        </w:rPr>
        <w:t>ประโยชน์ที่คาดว่าจะได้รับ</w:t>
      </w:r>
    </w:p>
    <w:p w14:paraId="324CDEFA" w14:textId="5E54F006" w:rsidR="0013152D" w:rsidRPr="00054FD3" w:rsidRDefault="0013152D" w:rsidP="00054FD3">
      <w:pPr>
        <w:pStyle w:val="Heading3"/>
      </w:pPr>
      <w:r w:rsidRPr="00054FD3">
        <w:rPr>
          <w:cs/>
        </w:rPr>
        <w:t>สามารถลดเวลาในการตั้งค่าอุปกรณ์เครือข่าย</w:t>
      </w:r>
      <w:r w:rsidRPr="00054FD3">
        <w:rPr>
          <w:cs/>
        </w:rPr>
        <w:tab/>
      </w:r>
    </w:p>
    <w:p w14:paraId="1E382D6F" w14:textId="36A63ECB" w:rsidR="0013152D" w:rsidRPr="00054FD3" w:rsidRDefault="0013152D" w:rsidP="00054FD3">
      <w:pPr>
        <w:pStyle w:val="Heading3"/>
      </w:pPr>
      <w:r w:rsidRPr="00054FD3">
        <w:rPr>
          <w:cs/>
        </w:rPr>
        <w:t>สามารถแบ่งเบาภาระของวิศวกรในการตั้งค่าอุปกรณ์เครือข่าย</w:t>
      </w:r>
    </w:p>
    <w:p w14:paraId="7BE03CC6" w14:textId="3970B535" w:rsidR="0013152D" w:rsidRPr="00054FD3" w:rsidRDefault="0013152D" w:rsidP="00054FD3">
      <w:pPr>
        <w:pStyle w:val="Heading3"/>
      </w:pPr>
      <w:r w:rsidRPr="00054FD3">
        <w:rPr>
          <w:cs/>
        </w:rPr>
        <w:t>สามารถลดความผิดพลาดในการตั้งค่าอุปกรณ์เครือข่าย</w:t>
      </w:r>
      <w:r w:rsidRPr="00054FD3">
        <w:rPr>
          <w:cs/>
        </w:rPr>
        <w:tab/>
      </w:r>
    </w:p>
    <w:p w14:paraId="6C26F8B5" w14:textId="77777777" w:rsidR="003F77E9" w:rsidRPr="00054FD3" w:rsidRDefault="003F77E9" w:rsidP="00F42831">
      <w:pPr>
        <w:spacing w:line="240" w:lineRule="auto"/>
        <w:rPr>
          <w:rFonts w:ascii="TH Sarabun New" w:hAnsi="TH Sarabun New" w:cs="TH Sarabun New"/>
          <w:sz w:val="32"/>
          <w:szCs w:val="32"/>
          <w:cs/>
        </w:rPr>
      </w:pPr>
    </w:p>
    <w:p w14:paraId="489D5697" w14:textId="5355ED57" w:rsidR="0032288B" w:rsidRPr="00B95DA0" w:rsidRDefault="0032288B" w:rsidP="00B95DA0">
      <w:pPr>
        <w:spacing w:line="240" w:lineRule="auto"/>
        <w:rPr>
          <w:rFonts w:ascii="TH Sarabun New" w:eastAsia="TH SarabunPSK" w:hAnsi="TH Sarabun New" w:cs="TH Sarabun New"/>
          <w:b/>
          <w:bCs/>
          <w:sz w:val="40"/>
          <w:szCs w:val="40"/>
          <w:cs/>
        </w:rPr>
        <w:sectPr w:rsidR="0032288B" w:rsidRPr="00B95DA0" w:rsidSect="00F42831">
          <w:headerReference w:type="default" r:id="rId21"/>
          <w:type w:val="continuous"/>
          <w:pgSz w:w="11906" w:h="16838" w:code="9"/>
          <w:pgMar w:top="2160" w:right="1440" w:bottom="1440" w:left="2160" w:header="720" w:footer="720" w:gutter="0"/>
          <w:cols w:space="720"/>
          <w:docGrid w:linePitch="360"/>
        </w:sectPr>
      </w:pPr>
    </w:p>
    <w:p w14:paraId="7E89E00C" w14:textId="0AB79186" w:rsidR="00E00A15" w:rsidRPr="00054FD3" w:rsidRDefault="00E00A15" w:rsidP="00F42831">
      <w:pPr>
        <w:pStyle w:val="Heading1"/>
      </w:pPr>
    </w:p>
    <w:p w14:paraId="2E9BA7D3" w14:textId="248224C4" w:rsidR="00A94C32" w:rsidRPr="00054FD3" w:rsidRDefault="00A94C32" w:rsidP="00A94C32">
      <w:pPr>
        <w:jc w:val="center"/>
        <w:rPr>
          <w:rFonts w:ascii="TH Sarabun New" w:hAnsi="TH Sarabun New" w:cs="TH Sarabun New"/>
          <w:b/>
          <w:bCs/>
          <w:sz w:val="40"/>
          <w:szCs w:val="40"/>
        </w:rPr>
      </w:pPr>
      <w:bookmarkStart w:id="45" w:name="_Toc179937835"/>
      <w:bookmarkStart w:id="46" w:name="_Toc179998674"/>
      <w:bookmarkStart w:id="47" w:name="_Toc180004263"/>
      <w:bookmarkStart w:id="48" w:name="_Toc180028027"/>
      <w:bookmarkStart w:id="49" w:name="_Toc182152147"/>
      <w:bookmarkStart w:id="50" w:name="_Toc182152184"/>
      <w:bookmarkStart w:id="51" w:name="_Toc182152426"/>
      <w:bookmarkStart w:id="52" w:name="_Toc184982251"/>
      <w:r w:rsidRPr="00054FD3">
        <w:rPr>
          <w:rFonts w:ascii="TH Sarabun New" w:eastAsia="TH SarabunPSK" w:hAnsi="TH Sarabun New" w:cs="TH Sarabun New"/>
          <w:b/>
          <w:bCs/>
          <w:sz w:val="40"/>
          <w:szCs w:val="40"/>
          <w:cs/>
        </w:rPr>
        <w:t>แนวคิดทฤษฎี และงานวิจัยที่เกี่ยวข้อง</w:t>
      </w:r>
      <w:bookmarkEnd w:id="45"/>
      <w:bookmarkEnd w:id="46"/>
      <w:bookmarkEnd w:id="47"/>
      <w:bookmarkEnd w:id="48"/>
      <w:bookmarkEnd w:id="49"/>
      <w:bookmarkEnd w:id="50"/>
      <w:bookmarkEnd w:id="51"/>
      <w:bookmarkEnd w:id="52"/>
    </w:p>
    <w:p w14:paraId="79206933" w14:textId="77777777" w:rsidR="00886E96" w:rsidRPr="00054FD3" w:rsidRDefault="00886E96" w:rsidP="00F42831">
      <w:pPr>
        <w:tabs>
          <w:tab w:val="left" w:pos="720"/>
          <w:tab w:val="left" w:pos="1080"/>
        </w:tabs>
        <w:spacing w:line="240" w:lineRule="auto"/>
        <w:jc w:val="center"/>
        <w:rPr>
          <w:rFonts w:ascii="TH Sarabun New" w:eastAsia="TH SarabunPSK" w:hAnsi="TH Sarabun New" w:cs="TH Sarabun New"/>
          <w:b/>
          <w:bCs/>
          <w:sz w:val="32"/>
          <w:szCs w:val="32"/>
        </w:rPr>
      </w:pPr>
    </w:p>
    <w:p w14:paraId="4C3E9282" w14:textId="54A08218" w:rsidR="00E00A15" w:rsidRPr="00054FD3" w:rsidRDefault="0013152D" w:rsidP="00054FD3">
      <w:pPr>
        <w:pStyle w:val="Heading2"/>
        <w:spacing w:before="0" w:after="0"/>
        <w:rPr>
          <w:bCs/>
        </w:rPr>
      </w:pPr>
      <w:r w:rsidRPr="00054FD3">
        <w:rPr>
          <w:rStyle w:val="Heading2Char"/>
          <w:b/>
          <w:bCs/>
          <w:color w:val="auto"/>
          <w:cs/>
        </w:rPr>
        <w:t>โปรแกรม</w:t>
      </w:r>
      <w:r w:rsidRPr="00054FD3">
        <w:rPr>
          <w:rStyle w:val="Heading2Char"/>
          <w:b/>
          <w:bCs/>
          <w:color w:val="auto"/>
        </w:rPr>
        <w:t xml:space="preserve"> </w:t>
      </w:r>
      <w:r w:rsidRPr="00054FD3">
        <w:rPr>
          <w:bCs/>
        </w:rPr>
        <w:t>Visual Studio Code</w:t>
      </w:r>
    </w:p>
    <w:p w14:paraId="04D9C840" w14:textId="25970E26" w:rsidR="00550E4B" w:rsidRDefault="00E47991" w:rsidP="00935601">
      <w:pPr>
        <w:pStyle w:val="Paragraph"/>
      </w:pPr>
      <w:r w:rsidRPr="00054FD3">
        <w:t xml:space="preserve">Visual Studio Code </w:t>
      </w:r>
      <w:r w:rsidRPr="00054FD3">
        <w:rPr>
          <w:cs/>
        </w:rPr>
        <w:t xml:space="preserve">หรือ </w:t>
      </w:r>
      <w:proofErr w:type="spellStart"/>
      <w:r w:rsidRPr="00054FD3">
        <w:t>VSCode</w:t>
      </w:r>
      <w:proofErr w:type="spellEnd"/>
      <w:r w:rsidRPr="00054FD3">
        <w:t xml:space="preserve"> </w:t>
      </w:r>
      <w:r w:rsidRPr="00054FD3">
        <w:rPr>
          <w:cs/>
        </w:rPr>
        <w:t xml:space="preserve">เป็นโปรแกรม </w:t>
      </w:r>
      <w:r w:rsidRPr="00054FD3">
        <w:t xml:space="preserve">Code Editor </w:t>
      </w:r>
      <w:r w:rsidRPr="00054FD3">
        <w:rPr>
          <w:cs/>
        </w:rPr>
        <w:t xml:space="preserve">ที่ใช้ในการแก้ไขและปรับแต่งโค้ด จากบริษัทไมโครซอฟต์ มีการพัฒนาออกมาในรูปแบบของ </w:t>
      </w:r>
      <w:r w:rsidRPr="00054FD3">
        <w:t xml:space="preserve">Open Source </w:t>
      </w:r>
      <w:r w:rsidRPr="00054FD3">
        <w:rPr>
          <w:cs/>
        </w:rPr>
        <w:t xml:space="preserve">จึงสามารถนำมาใช้งานได้แบบฟรี ๆ ซึ่ง </w:t>
      </w:r>
      <w:r w:rsidRPr="00054FD3">
        <w:t xml:space="preserve">Visual Studio Code </w:t>
      </w:r>
      <w:r w:rsidRPr="00054FD3">
        <w:rPr>
          <w:cs/>
        </w:rPr>
        <w:t xml:space="preserve">นั้น เหมาะสำหรับนักพัฒนาโปรแกรมที่ต้องการใช้งานข้ามแพลตฟอร์ม รองรับการใช้งานทั้งบน </w:t>
      </w:r>
      <w:r w:rsidRPr="00054FD3">
        <w:t xml:space="preserve">Windows, macOS, </w:t>
      </w:r>
      <w:r w:rsidRPr="00054FD3">
        <w:rPr>
          <w:cs/>
        </w:rPr>
        <w:t xml:space="preserve">และ </w:t>
      </w:r>
      <w:r w:rsidRPr="00054FD3">
        <w:t xml:space="preserve">Linux </w:t>
      </w:r>
      <w:r w:rsidRPr="00054FD3">
        <w:rPr>
          <w:cs/>
        </w:rPr>
        <w:t>สนับสนุนทั้งภาษา</w:t>
      </w:r>
      <w:r w:rsidRPr="00054FD3">
        <w:t xml:space="preserve">JavaScript, TypeScript </w:t>
      </w:r>
      <w:r w:rsidRPr="00054FD3">
        <w:rPr>
          <w:cs/>
        </w:rPr>
        <w:t xml:space="preserve">และ </w:t>
      </w:r>
      <w:r w:rsidRPr="00054FD3">
        <w:t xml:space="preserve">Node.js </w:t>
      </w:r>
      <w:r w:rsidRPr="00054FD3">
        <w:rPr>
          <w:cs/>
        </w:rPr>
        <w:t xml:space="preserve">สามารถเชื่อมต่อกับ </w:t>
      </w:r>
      <w:r w:rsidRPr="00054FD3">
        <w:t xml:space="preserve">Git </w:t>
      </w:r>
      <w:r w:rsidRPr="00054FD3">
        <w:rPr>
          <w:cs/>
        </w:rPr>
        <w:t xml:space="preserve">ได้ นำมาใช้งานได้ง่ายไม่ซับซ้อนมีเครื่องมือเสริมต่าง ๆ ให้เลือกใช้อย่างมากมาย ไม่ว่าจะเป็น </w:t>
      </w:r>
      <w:r w:rsidRPr="00054FD3">
        <w:t xml:space="preserve">1. </w:t>
      </w:r>
      <w:r w:rsidRPr="00054FD3">
        <w:rPr>
          <w:cs/>
        </w:rPr>
        <w:t xml:space="preserve">การเปิดใช้งานภาษาอื่น ๆ ทั้งภาษา </w:t>
      </w:r>
      <w:r w:rsidRPr="00054FD3">
        <w:t xml:space="preserve">C++, C#, Java, Python, PHP </w:t>
      </w:r>
      <w:r w:rsidRPr="00054FD3">
        <w:rPr>
          <w:cs/>
        </w:rPr>
        <w:t xml:space="preserve">เป็นต้น </w:t>
      </w:r>
      <w:r w:rsidRPr="00054FD3">
        <w:rPr>
          <w:cs/>
        </w:rPr>
        <w:fldChar w:fldCharType="begin"/>
      </w:r>
      <w:r w:rsidRPr="00054FD3">
        <w:instrText xml:space="preserve"> ADDIN ZOTERO_ITEM CSL_CITATION {"citationID":"yrT7wqrq","properties":{"formattedCitation":"(GaMeDeV, 2565)","plainCitation":"(GaMeDeV, 2565)","noteIndex":0},"citationItems":[{"id":9,"uris":["http://zotero.org/users/local/AXDCNvNq/items/LB87PV8I"],"itemData":{"id":9,"type":"webpage","title":"Vscode </w:instrText>
      </w:r>
      <w:r w:rsidRPr="00054FD3">
        <w:rPr>
          <w:cs/>
        </w:rPr>
        <w:instrText xml:space="preserve">คือ อะไร </w:instrText>
      </w:r>
      <w:r w:rsidRPr="00054FD3">
        <w:instrText xml:space="preserve">?","URL":"https://codingonblog.com/what-is-vscode-codingonblog/","author":[{"family":"GaMeDeV","given":""}],"issued":{"date-parts":[["2565",6,5]]}}}],"schema":"https://github.com/citation-style-language/schema/raw/master/csl-citation.json"} </w:instrText>
      </w:r>
      <w:r w:rsidRPr="00054FD3">
        <w:rPr>
          <w:cs/>
        </w:rPr>
        <w:fldChar w:fldCharType="separate"/>
      </w:r>
      <w:r w:rsidRPr="00054FD3">
        <w:t>(</w:t>
      </w:r>
      <w:r w:rsidR="00054FD3" w:rsidRPr="00054FD3">
        <w:t xml:space="preserve"> </w:t>
      </w:r>
      <w:r w:rsidRPr="00054FD3">
        <w:t>GaMeDeV, 2565 )</w:t>
      </w:r>
      <w:r w:rsidRPr="00054FD3">
        <w:rPr>
          <w:cs/>
        </w:rPr>
        <w:fldChar w:fldCharType="end"/>
      </w:r>
    </w:p>
    <w:p w14:paraId="20084C2F" w14:textId="77777777" w:rsidR="0039083D" w:rsidRPr="00054FD3" w:rsidRDefault="0039083D" w:rsidP="0039083D">
      <w:pPr>
        <w:pStyle w:val="Paragraph"/>
        <w:ind w:firstLine="0"/>
      </w:pPr>
    </w:p>
    <w:p w14:paraId="135BFECB" w14:textId="192362B5" w:rsidR="00550E4B" w:rsidRPr="00054FD3" w:rsidRDefault="00550E4B" w:rsidP="00054FD3">
      <w:pPr>
        <w:pStyle w:val="Heading2"/>
        <w:spacing w:before="0" w:after="0"/>
        <w:rPr>
          <w:bCs/>
        </w:rPr>
      </w:pPr>
      <w:r w:rsidRPr="00054FD3">
        <w:rPr>
          <w:bCs/>
        </w:rPr>
        <w:t>Python</w:t>
      </w:r>
    </w:p>
    <w:p w14:paraId="4D0B65FF" w14:textId="60F815C0" w:rsidR="00BE519F" w:rsidRPr="00BE519F" w:rsidRDefault="00BE519F" w:rsidP="00BE519F">
      <w:pPr>
        <w:pStyle w:val="Paragraph"/>
        <w:rPr>
          <w:rFonts w:cs="Times New Roman"/>
        </w:rPr>
      </w:pPr>
      <w:r w:rsidRPr="00BE519F">
        <w:rPr>
          <w:rFonts w:cs="Times New Roman"/>
        </w:rPr>
        <w:t xml:space="preserve">Python </w:t>
      </w:r>
      <w:r w:rsidRPr="00BE519F">
        <w:rPr>
          <w:cs/>
        </w:rPr>
        <w:t>เป็นภาษาการเขียนโปรแกรมเชิงวัตถุประสงค์ทั่วไประดับสูง</w:t>
      </w:r>
      <w:r>
        <w:rPr>
          <w:rFonts w:hint="cs"/>
          <w:cs/>
        </w:rPr>
        <w:t xml:space="preserve"> </w:t>
      </w:r>
      <w:proofErr w:type="gramStart"/>
      <w:r>
        <w:rPr>
          <w:rFonts w:hint="cs"/>
          <w:cs/>
        </w:rPr>
        <w:t xml:space="preserve">( </w:t>
      </w:r>
      <w:r>
        <w:t>H</w:t>
      </w:r>
      <w:r w:rsidRPr="00BE519F">
        <w:t>igh</w:t>
      </w:r>
      <w:proofErr w:type="gramEnd"/>
      <w:r w:rsidRPr="00BE519F">
        <w:t>-level</w:t>
      </w:r>
      <w:r>
        <w:rPr>
          <w:rFonts w:hint="cs"/>
          <w:cs/>
        </w:rPr>
        <w:t xml:space="preserve"> )</w:t>
      </w:r>
      <w:r w:rsidRPr="00BE519F">
        <w:rPr>
          <w:cs/>
        </w:rPr>
        <w:t xml:space="preserve"> โดยมีปรัชญาการออกแบบที่มุ่งเน้นความสามารถในการอ่านโค้ดผ่านการใช้การเยื้องบรรทัดอย่างมีนัยสำคัญ</w:t>
      </w:r>
    </w:p>
    <w:p w14:paraId="4954B33D" w14:textId="43FBD982" w:rsidR="00BE519F" w:rsidRDefault="00BE519F" w:rsidP="00BE519F">
      <w:pPr>
        <w:pStyle w:val="Paragraph"/>
      </w:pPr>
      <w:r w:rsidRPr="00BE519F">
        <w:rPr>
          <w:rFonts w:cs="Times New Roman"/>
        </w:rPr>
        <w:t xml:space="preserve">Python </w:t>
      </w:r>
      <w:r w:rsidRPr="00BE519F">
        <w:rPr>
          <w:cs/>
        </w:rPr>
        <w:t xml:space="preserve">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proofErr w:type="gramStart"/>
      <w:r w:rsidRPr="00BE519F">
        <w:rPr>
          <w:cs/>
        </w:rPr>
        <w:t>(</w:t>
      </w:r>
      <w:r>
        <w:t xml:space="preserve"> </w:t>
      </w:r>
      <w:r>
        <w:rPr>
          <w:rFonts w:cs="Times New Roman"/>
        </w:rPr>
        <w:t>P</w:t>
      </w:r>
      <w:r w:rsidRPr="00BE519F">
        <w:rPr>
          <w:rFonts w:cs="Times New Roman"/>
        </w:rPr>
        <w:t>rocedural</w:t>
      </w:r>
      <w:proofErr w:type="gramEnd"/>
      <w:r w:rsidRPr="00BE519F">
        <w:rPr>
          <w:rFonts w:cs="Times New Roman"/>
        </w:rPr>
        <w:t xml:space="preserve"> programming</w:t>
      </w:r>
      <w:r>
        <w:rPr>
          <w:rFonts w:cs="Times New Roman"/>
        </w:rPr>
        <w:t xml:space="preserve"> </w:t>
      </w:r>
      <w:r w:rsidRPr="00BE519F">
        <w:rPr>
          <w:rFonts w:cs="Times New Roman"/>
        </w:rPr>
        <w:t xml:space="preserve">), </w:t>
      </w:r>
      <w:r w:rsidRPr="00BE519F">
        <w:rPr>
          <w:cs/>
        </w:rPr>
        <w:t>เชิงวัตถุ (</w:t>
      </w:r>
      <w:r>
        <w:t xml:space="preserve"> </w:t>
      </w:r>
      <w:r>
        <w:rPr>
          <w:rFonts w:cs="Times New Roman"/>
        </w:rPr>
        <w:t>O</w:t>
      </w:r>
      <w:r w:rsidRPr="00BE519F">
        <w:rPr>
          <w:rFonts w:cs="Times New Roman"/>
        </w:rPr>
        <w:t>bject-oriented programming</w:t>
      </w:r>
      <w:r>
        <w:rPr>
          <w:rFonts w:cs="Times New Roman"/>
        </w:rPr>
        <w:t xml:space="preserve"> </w:t>
      </w:r>
      <w:r w:rsidRPr="00BE519F">
        <w:rPr>
          <w:rFonts w:cs="Times New Roman"/>
        </w:rPr>
        <w:t xml:space="preserve">) </w:t>
      </w:r>
      <w:r w:rsidRPr="00BE519F">
        <w:rPr>
          <w:cs/>
        </w:rPr>
        <w:t>และเชิงฟังก์ชัน (</w:t>
      </w:r>
      <w:r>
        <w:t xml:space="preserve"> </w:t>
      </w:r>
      <w:r>
        <w:rPr>
          <w:rFonts w:cs="Times New Roman"/>
        </w:rPr>
        <w:t>F</w:t>
      </w:r>
      <w:r w:rsidRPr="00BE519F">
        <w:rPr>
          <w:rFonts w:cs="Times New Roman"/>
        </w:rPr>
        <w:t>unctional programming</w:t>
      </w:r>
      <w:r>
        <w:rPr>
          <w:rFonts w:cs="Times New Roman"/>
        </w:rPr>
        <w:t xml:space="preserve"> </w:t>
      </w:r>
      <w:r w:rsidRPr="00BE519F">
        <w:rPr>
          <w:rFonts w:cs="Times New Roman"/>
        </w:rPr>
        <w:t xml:space="preserve">) </w:t>
      </w:r>
      <w:r w:rsidRPr="00BE519F">
        <w:rPr>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t xml:space="preserve"> </w:t>
      </w:r>
      <w:r>
        <w:rPr>
          <w:rFonts w:hint="cs"/>
          <w:cs/>
        </w:rPr>
        <w:t>(</w:t>
      </w:r>
      <w:r>
        <w:t>“</w:t>
      </w:r>
      <w:r w:rsidRPr="00BE519F">
        <w:t>Python (programming language)</w:t>
      </w:r>
      <w:r>
        <w:t>,” 2025</w:t>
      </w:r>
      <w:r>
        <w:rPr>
          <w:rFonts w:hint="cs"/>
          <w:cs/>
        </w:rPr>
        <w:t>)</w:t>
      </w:r>
    </w:p>
    <w:p w14:paraId="2E58EB6C" w14:textId="77777777" w:rsidR="0039083D" w:rsidRPr="00BE519F" w:rsidRDefault="0039083D" w:rsidP="0039083D">
      <w:pPr>
        <w:pStyle w:val="Paragraph"/>
        <w:ind w:firstLine="0"/>
        <w:rPr>
          <w:rFonts w:cs="Times New Roman"/>
          <w:cs/>
        </w:rPr>
      </w:pPr>
    </w:p>
    <w:p w14:paraId="78853788" w14:textId="394B0C05" w:rsidR="00550E4B" w:rsidRPr="00054FD3" w:rsidRDefault="00550E4B" w:rsidP="00054FD3">
      <w:pPr>
        <w:pStyle w:val="Heading2"/>
        <w:spacing w:before="0" w:after="0"/>
        <w:rPr>
          <w:bCs/>
          <w:sz w:val="24"/>
        </w:rPr>
      </w:pPr>
      <w:r w:rsidRPr="00054FD3">
        <w:rPr>
          <w:bCs/>
        </w:rPr>
        <w:t>Flask</w:t>
      </w:r>
      <w:r w:rsidRPr="00054FD3">
        <w:rPr>
          <w:bCs/>
          <w:cs/>
        </w:rPr>
        <w:t xml:space="preserve"> </w:t>
      </w:r>
      <w:r w:rsidR="00E47991" w:rsidRPr="00054FD3">
        <w:rPr>
          <w:bCs/>
        </w:rPr>
        <w:t>–</w:t>
      </w:r>
      <w:r w:rsidRPr="00054FD3">
        <w:rPr>
          <w:bCs/>
          <w:cs/>
        </w:rPr>
        <w:t xml:space="preserve"> </w:t>
      </w:r>
      <w:r w:rsidRPr="00054FD3">
        <w:rPr>
          <w:bCs/>
          <w:sz w:val="24"/>
          <w:cs/>
        </w:rPr>
        <w:t>เครื่องมือพัฒนาเว็บไซต์</w:t>
      </w:r>
    </w:p>
    <w:p w14:paraId="455772EE" w14:textId="5298764A" w:rsidR="00184066" w:rsidRPr="00935601" w:rsidRDefault="00184066" w:rsidP="00935601">
      <w:pPr>
        <w:pStyle w:val="Paragraph"/>
      </w:pPr>
      <w:r w:rsidRPr="00935601">
        <w:rPr>
          <w:rFonts w:hint="cs"/>
          <w:cs/>
        </w:rPr>
        <w:t>การพัฒนาเว็บไซต์ด้วย</w:t>
      </w:r>
      <w:r w:rsidRPr="00935601">
        <w:rPr>
          <w:cs/>
        </w:rPr>
        <w:t xml:space="preserve"> </w:t>
      </w:r>
      <w:r w:rsidRPr="00935601">
        <w:t xml:space="preserve">Python </w:t>
      </w:r>
      <w:r w:rsidRPr="00935601">
        <w:rPr>
          <w:rFonts w:hint="cs"/>
          <w:cs/>
        </w:rPr>
        <w:t>โดยใช้</w:t>
      </w:r>
      <w:r w:rsidRPr="00935601">
        <w:rPr>
          <w:cs/>
        </w:rPr>
        <w:t xml:space="preserve"> </w:t>
      </w:r>
      <w:r w:rsidRPr="00935601">
        <w:t xml:space="preserve">Flask </w:t>
      </w:r>
      <w:r w:rsidRPr="00935601">
        <w:rPr>
          <w:rFonts w:hint="cs"/>
          <w:cs/>
        </w:rPr>
        <w:t>ถือเป็นจุดเริ่มต้นที่ดีสำหรับผู้ที่สนใจด้าน</w:t>
      </w:r>
      <w:r w:rsidRPr="00935601">
        <w:rPr>
          <w:cs/>
        </w:rPr>
        <w:t xml:space="preserve"> </w:t>
      </w:r>
      <w:r w:rsidRPr="00935601">
        <w:t xml:space="preserve">Web Development </w:t>
      </w:r>
      <w:r w:rsidRPr="00935601">
        <w:rPr>
          <w:rFonts w:hint="cs"/>
          <w:cs/>
        </w:rPr>
        <w:t>ซึ่งเป็นสายงานที่ได้รับความนิยมอย่างแพร่หลายในปัจจุบัน</w:t>
      </w:r>
      <w:r w:rsidRPr="00935601">
        <w:rPr>
          <w:cs/>
        </w:rPr>
        <w:t xml:space="preserve"> </w:t>
      </w:r>
      <w:r w:rsidRPr="00935601">
        <w:rPr>
          <w:rFonts w:hint="cs"/>
          <w:cs/>
        </w:rPr>
        <w:t>เนื่องจาก</w:t>
      </w:r>
      <w:r w:rsidRPr="00935601">
        <w:rPr>
          <w:cs/>
        </w:rPr>
        <w:t xml:space="preserve"> </w:t>
      </w:r>
      <w:r w:rsidRPr="00935601">
        <w:t xml:space="preserve">Flask </w:t>
      </w:r>
      <w:r w:rsidRPr="00935601">
        <w:rPr>
          <w:rFonts w:hint="cs"/>
          <w:cs/>
        </w:rPr>
        <w:t>เป็นเฟรมเวิร์กที่มีความเรียบง่าย</w:t>
      </w:r>
      <w:r w:rsidRPr="00935601">
        <w:rPr>
          <w:cs/>
        </w:rPr>
        <w:t xml:space="preserve"> </w:t>
      </w:r>
      <w:r w:rsidRPr="00935601">
        <w:rPr>
          <w:rFonts w:hint="cs"/>
          <w:cs/>
        </w:rPr>
        <w:t>ไม่ซับซ้อน</w:t>
      </w:r>
      <w:r w:rsidRPr="00935601">
        <w:rPr>
          <w:cs/>
        </w:rPr>
        <w:t xml:space="preserve"> </w:t>
      </w:r>
      <w:r w:rsidRPr="00935601">
        <w:rPr>
          <w:rFonts w:hint="cs"/>
          <w:cs/>
        </w:rPr>
        <w:t>และให้อิสระแก่ผู้พัฒนาในการออกแบบโครงสร้างและการทำงานของแอปพลิเคชันได้ตามต้องการ</w:t>
      </w:r>
      <w:r w:rsidRPr="00935601">
        <w:rPr>
          <w:cs/>
        </w:rPr>
        <w:t xml:space="preserve"> </w:t>
      </w:r>
      <w:r w:rsidRPr="00935601">
        <w:rPr>
          <w:rFonts w:hint="cs"/>
          <w:cs/>
        </w:rPr>
        <w:t>โดยไม่ถูกจำกัดด้วยข้อบังคับที่ตายตัวเหมือนเฟรมเวิร์กขนาดใหญ่</w:t>
      </w:r>
      <w:r w:rsidRPr="00935601">
        <w:rPr>
          <w:cs/>
        </w:rPr>
        <w:t xml:space="preserve"> </w:t>
      </w:r>
      <w:r w:rsidRPr="00935601">
        <w:rPr>
          <w:rFonts w:hint="cs"/>
          <w:cs/>
        </w:rPr>
        <w:t>ทำให้</w:t>
      </w:r>
      <w:r w:rsidRPr="00935601">
        <w:rPr>
          <w:cs/>
        </w:rPr>
        <w:t xml:space="preserve"> </w:t>
      </w:r>
      <w:r w:rsidRPr="00935601">
        <w:t xml:space="preserve">Flask </w:t>
      </w:r>
      <w:r w:rsidRPr="00935601">
        <w:rPr>
          <w:rFonts w:hint="cs"/>
          <w:cs/>
        </w:rPr>
        <w:t>เหมาะสำหรับการพัฒนาเว็บไซต์ทุกประเภท</w:t>
      </w:r>
      <w:r w:rsidRPr="00935601">
        <w:rPr>
          <w:cs/>
        </w:rPr>
        <w:t xml:space="preserve"> </w:t>
      </w:r>
      <w:r w:rsidRPr="00935601">
        <w:rPr>
          <w:rFonts w:hint="cs"/>
          <w:cs/>
        </w:rPr>
        <w:t>ตั้งแต่เว็บแอปพลิเคชันขนาดเล็ก</w:t>
      </w:r>
      <w:r w:rsidRPr="00935601">
        <w:rPr>
          <w:cs/>
        </w:rPr>
        <w:t xml:space="preserve"> </w:t>
      </w:r>
      <w:r w:rsidRPr="00935601">
        <w:rPr>
          <w:rFonts w:hint="cs"/>
          <w:cs/>
        </w:rPr>
        <w:t>ไปจนถึงเว็บที่มีโครงสร้างซับซ้อน</w:t>
      </w:r>
      <w:r w:rsidRPr="00935601">
        <w:rPr>
          <w:cs/>
        </w:rPr>
        <w:t xml:space="preserve"> </w:t>
      </w:r>
      <w:r w:rsidRPr="00935601">
        <w:rPr>
          <w:rFonts w:hint="cs"/>
          <w:cs/>
        </w:rPr>
        <w:t>อีกทั้งยังสามารถนำไปใช้พัฒนา</w:t>
      </w:r>
      <w:r w:rsidRPr="00935601">
        <w:rPr>
          <w:cs/>
        </w:rPr>
        <w:t xml:space="preserve"> </w:t>
      </w:r>
      <w:r w:rsidRPr="00935601">
        <w:t xml:space="preserve">API </w:t>
      </w:r>
      <w:r w:rsidRPr="00935601">
        <w:rPr>
          <w:rFonts w:hint="cs"/>
          <w:cs/>
        </w:rPr>
        <w:t>สำหรับเชื่อมต่อระบบต่าง</w:t>
      </w:r>
      <w:r w:rsidRPr="00935601">
        <w:rPr>
          <w:cs/>
        </w:rPr>
        <w:t xml:space="preserve"> </w:t>
      </w:r>
      <w:r w:rsidRPr="00935601">
        <w:rPr>
          <w:rFonts w:hint="cs"/>
          <w:cs/>
        </w:rPr>
        <w:t>ๆ</w:t>
      </w:r>
      <w:r w:rsidRPr="00935601">
        <w:rPr>
          <w:cs/>
        </w:rPr>
        <w:t xml:space="preserve"> </w:t>
      </w:r>
      <w:r w:rsidRPr="00935601">
        <w:rPr>
          <w:rFonts w:hint="cs"/>
          <w:cs/>
        </w:rPr>
        <w:t>ได้</w:t>
      </w:r>
      <w:r w:rsidRPr="00935601">
        <w:rPr>
          <w:rFonts w:hint="cs"/>
          <w:cs/>
        </w:rPr>
        <w:lastRenderedPageBreak/>
        <w:t>อย่างสะดวก</w:t>
      </w:r>
      <w:r w:rsidRPr="00935601">
        <w:rPr>
          <w:cs/>
        </w:rPr>
        <w:t xml:space="preserve"> </w:t>
      </w:r>
      <w:r w:rsidRPr="00935601">
        <w:rPr>
          <w:rFonts w:hint="cs"/>
          <w:cs/>
        </w:rPr>
        <w:t>การออกแบบ</w:t>
      </w:r>
      <w:r w:rsidRPr="00935601">
        <w:rPr>
          <w:cs/>
        </w:rPr>
        <w:t xml:space="preserve"> </w:t>
      </w:r>
      <w:r w:rsidRPr="00935601">
        <w:t xml:space="preserve">Flask </w:t>
      </w:r>
      <w:r w:rsidRPr="00935601">
        <w:rPr>
          <w:rFonts w:hint="cs"/>
          <w:cs/>
        </w:rPr>
        <w:t>มีแนวคิดที่เน้นความเรียบง่ายและความยืดหยุ่น</w:t>
      </w:r>
      <w:r w:rsidRPr="00935601">
        <w:rPr>
          <w:cs/>
        </w:rPr>
        <w:t xml:space="preserve"> </w:t>
      </w:r>
      <w:r w:rsidRPr="00935601">
        <w:rPr>
          <w:rFonts w:hint="cs"/>
          <w:cs/>
        </w:rPr>
        <w:t>โดยไม่บังคับให้ต้องใช้เครื่องมือหรือไลบรารีเฉพาะ</w:t>
      </w:r>
      <w:r w:rsidRPr="00935601">
        <w:rPr>
          <w:cs/>
        </w:rPr>
        <w:t xml:space="preserve"> </w:t>
      </w:r>
      <w:r w:rsidRPr="00935601">
        <w:rPr>
          <w:rFonts w:hint="cs"/>
          <w:cs/>
        </w:rPr>
        <w:t>แต่สามารถเลือกใช้ไลบรารีเสริมได้ตามความต้องการ</w:t>
      </w:r>
    </w:p>
    <w:p w14:paraId="2F312766" w14:textId="612E3AB2" w:rsidR="00184066" w:rsidRDefault="00184066" w:rsidP="00935601">
      <w:pPr>
        <w:pStyle w:val="Paragraph"/>
      </w:pPr>
      <w:r w:rsidRPr="00935601">
        <w:rPr>
          <w:rFonts w:hint="cs"/>
          <w:cs/>
        </w:rPr>
        <w:t>นักพัฒนาที่เลือกใช้</w:t>
      </w:r>
      <w:r w:rsidRPr="00935601">
        <w:rPr>
          <w:cs/>
        </w:rPr>
        <w:t xml:space="preserve"> </w:t>
      </w:r>
      <w:r w:rsidRPr="00935601">
        <w:t xml:space="preserve">Flask </w:t>
      </w:r>
      <w:r w:rsidRPr="00935601">
        <w:rPr>
          <w:rFonts w:hint="cs"/>
          <w:cs/>
        </w:rPr>
        <w:t>สามารถออกแบบเว็บไซต์ได้อย่างอิสระ</w:t>
      </w:r>
      <w:r w:rsidRPr="00935601">
        <w:rPr>
          <w:cs/>
        </w:rPr>
        <w:t xml:space="preserve"> </w:t>
      </w:r>
      <w:r w:rsidRPr="00935601">
        <w:rPr>
          <w:rFonts w:hint="cs"/>
          <w:cs/>
        </w:rPr>
        <w:t>โดยไม่ต้องพึ่งพาโครงสร้างที่ซับซ้อนของเฟรมเวิร์กอื่น</w:t>
      </w:r>
      <w:r w:rsidRPr="00935601">
        <w:rPr>
          <w:cs/>
        </w:rPr>
        <w:t xml:space="preserve"> </w:t>
      </w:r>
      <w:r w:rsidRPr="00935601">
        <w:rPr>
          <w:rFonts w:hint="cs"/>
          <w:cs/>
        </w:rPr>
        <w:t>ทำให้เหมาะสำหรับผู้ที่ต้องการพัฒนาแอปพลิเคชันที่มีขนาดเล็กถึงขนาดกลาง</w:t>
      </w:r>
      <w:r w:rsidRPr="00935601">
        <w:rPr>
          <w:cs/>
        </w:rPr>
        <w:t xml:space="preserve"> </w:t>
      </w:r>
      <w:r w:rsidRPr="00935601">
        <w:rPr>
          <w:rFonts w:hint="cs"/>
          <w:cs/>
        </w:rPr>
        <w:t>รวมถึงสามารถขยายระบบให้รองรับการใช้งานที่ซับซ้อนมากขึ้นได้ในภายหลัง</w:t>
      </w:r>
      <w:r w:rsidRPr="00935601">
        <w:rPr>
          <w:cs/>
        </w:rPr>
        <w:t xml:space="preserve"> </w:t>
      </w:r>
      <w:r w:rsidRPr="00935601">
        <w:t xml:space="preserve">Flask </w:t>
      </w:r>
      <w:r w:rsidRPr="00935601">
        <w:rPr>
          <w:rFonts w:hint="cs"/>
          <w:cs/>
        </w:rPr>
        <w:t>รองรับการทำงานร่วมกับฐานข้อมูลได้หลายประเภท</w:t>
      </w:r>
      <w:r w:rsidRPr="00935601">
        <w:rPr>
          <w:cs/>
        </w:rPr>
        <w:t xml:space="preserve"> </w:t>
      </w:r>
      <w:r w:rsidRPr="00935601">
        <w:rPr>
          <w:rFonts w:hint="cs"/>
          <w:cs/>
        </w:rPr>
        <w:t>ไม่ว่าจะเป็น</w:t>
      </w:r>
      <w:r w:rsidRPr="00935601">
        <w:rPr>
          <w:cs/>
        </w:rPr>
        <w:t xml:space="preserve"> </w:t>
      </w:r>
      <w:r w:rsidRPr="00935601">
        <w:t xml:space="preserve">SQLite, MySQL, PostgreSQL </w:t>
      </w:r>
      <w:r w:rsidRPr="00935601">
        <w:rPr>
          <w:rFonts w:hint="cs"/>
          <w:cs/>
        </w:rPr>
        <w:t>หรือ</w:t>
      </w:r>
      <w:r w:rsidRPr="00935601">
        <w:rPr>
          <w:cs/>
        </w:rPr>
        <w:t xml:space="preserve"> </w:t>
      </w:r>
      <w:r w:rsidRPr="00935601">
        <w:t xml:space="preserve">NoSQL </w:t>
      </w:r>
      <w:r w:rsidRPr="00935601">
        <w:rPr>
          <w:rFonts w:hint="cs"/>
          <w:cs/>
        </w:rPr>
        <w:t>เช่น</w:t>
      </w:r>
      <w:r w:rsidRPr="00935601">
        <w:rPr>
          <w:cs/>
        </w:rPr>
        <w:t xml:space="preserve"> </w:t>
      </w:r>
      <w:r w:rsidRPr="00935601">
        <w:t xml:space="preserve">MongoDB </w:t>
      </w:r>
      <w:r w:rsidRPr="00935601">
        <w:rPr>
          <w:rFonts w:hint="cs"/>
          <w:cs/>
        </w:rPr>
        <w:t>ผ่านการใช้งานร่วมกับ</w:t>
      </w:r>
      <w:r w:rsidRPr="00935601">
        <w:rPr>
          <w:cs/>
        </w:rPr>
        <w:t xml:space="preserve"> </w:t>
      </w:r>
      <w:proofErr w:type="spellStart"/>
      <w:r w:rsidRPr="00935601">
        <w:t>SQLAlchemy</w:t>
      </w:r>
      <w:proofErr w:type="spellEnd"/>
      <w:r w:rsidRPr="00935601">
        <w:t xml:space="preserve"> </w:t>
      </w:r>
      <w:r w:rsidRPr="00935601">
        <w:rPr>
          <w:rFonts w:hint="cs"/>
          <w:cs/>
        </w:rPr>
        <w:t>ซึ่งเป็นไลบรารียอดนิยมสำหรับการจัดการฐานข้อมูล</w:t>
      </w:r>
      <w:r w:rsidRPr="00935601">
        <w:rPr>
          <w:cs/>
        </w:rPr>
        <w:t xml:space="preserve"> </w:t>
      </w:r>
      <w:r w:rsidRPr="00935601">
        <w:rPr>
          <w:rFonts w:hint="cs"/>
          <w:cs/>
        </w:rPr>
        <w:t>นอกจากนี้</w:t>
      </w:r>
      <w:r w:rsidRPr="00935601">
        <w:rPr>
          <w:cs/>
        </w:rPr>
        <w:t xml:space="preserve"> </w:t>
      </w:r>
      <w:r w:rsidRPr="00935601">
        <w:t xml:space="preserve">Flask </w:t>
      </w:r>
      <w:r w:rsidRPr="00935601">
        <w:rPr>
          <w:rFonts w:hint="cs"/>
          <w:cs/>
        </w:rPr>
        <w:t>ยังสามารถรองรับการใช้งานร่วมกับไลบรารีอื่น</w:t>
      </w:r>
      <w:r w:rsidRPr="00935601">
        <w:rPr>
          <w:cs/>
        </w:rPr>
        <w:t xml:space="preserve"> </w:t>
      </w:r>
      <w:r w:rsidRPr="00935601">
        <w:rPr>
          <w:rFonts w:hint="cs"/>
          <w:cs/>
        </w:rPr>
        <w:t>ๆ</w:t>
      </w:r>
      <w:r w:rsidRPr="00935601">
        <w:rPr>
          <w:cs/>
        </w:rPr>
        <w:t xml:space="preserve"> </w:t>
      </w:r>
      <w:r w:rsidRPr="00935601">
        <w:rPr>
          <w:rFonts w:hint="cs"/>
          <w:cs/>
        </w:rPr>
        <w:t>ที่ใช้ในการจัดการระบบ</w:t>
      </w:r>
      <w:r w:rsidRPr="00935601">
        <w:rPr>
          <w:cs/>
        </w:rPr>
        <w:t xml:space="preserve"> </w:t>
      </w:r>
      <w:r w:rsidRPr="00935601">
        <w:t xml:space="preserve">Authentication, </w:t>
      </w:r>
      <w:r w:rsidRPr="00935601">
        <w:rPr>
          <w:rFonts w:hint="cs"/>
          <w:cs/>
        </w:rPr>
        <w:t>การยืนยันตัวตนของผู้ใช้</w:t>
      </w:r>
      <w:r w:rsidRPr="00935601">
        <w:rPr>
          <w:cs/>
        </w:rPr>
        <w:t xml:space="preserve"> </w:t>
      </w:r>
      <w:r w:rsidRPr="00935601">
        <w:rPr>
          <w:rFonts w:hint="cs"/>
          <w:cs/>
        </w:rPr>
        <w:t>รวมถึงการพัฒนา</w:t>
      </w:r>
      <w:r w:rsidRPr="00935601">
        <w:rPr>
          <w:cs/>
        </w:rPr>
        <w:t xml:space="preserve"> </w:t>
      </w:r>
      <w:r w:rsidRPr="00935601">
        <w:t xml:space="preserve">API </w:t>
      </w:r>
      <w:r w:rsidRPr="00935601">
        <w:rPr>
          <w:rFonts w:hint="cs"/>
          <w:cs/>
        </w:rPr>
        <w:t>ที่สามารถใช้ร่วมกับแอปพลิเคชันอื่นได้</w:t>
      </w:r>
      <w:r w:rsidR="006E32BA" w:rsidRPr="00935601">
        <w:rPr>
          <w:rFonts w:hint="cs"/>
          <w:cs/>
        </w:rPr>
        <w:t xml:space="preserve"> </w:t>
      </w:r>
      <w:r w:rsidR="006E32BA" w:rsidRPr="00935601">
        <w:t>(“Flask (Web Framework),” 2025)</w:t>
      </w:r>
    </w:p>
    <w:p w14:paraId="3338FD50" w14:textId="77777777" w:rsidR="0039083D" w:rsidRPr="00935601" w:rsidRDefault="0039083D" w:rsidP="0039083D">
      <w:pPr>
        <w:pStyle w:val="Paragraph"/>
        <w:ind w:firstLine="0"/>
      </w:pPr>
    </w:p>
    <w:p w14:paraId="492AFB82" w14:textId="1B5F51A3" w:rsidR="00E47991" w:rsidRPr="00054FD3" w:rsidRDefault="00E47991" w:rsidP="00054FD3">
      <w:pPr>
        <w:pStyle w:val="Heading2"/>
        <w:spacing w:before="0" w:after="0"/>
      </w:pPr>
      <w:r w:rsidRPr="00054FD3">
        <w:t>JavaScript</w:t>
      </w:r>
    </w:p>
    <w:p w14:paraId="5678B860" w14:textId="7DB79096" w:rsidR="00550E4B" w:rsidRDefault="00EC3698" w:rsidP="00EC3698">
      <w:pPr>
        <w:pStyle w:val="Paragraph"/>
      </w:pPr>
      <w:r w:rsidRPr="00EC3698">
        <w:t xml:space="preserve">JavaScript </w:t>
      </w:r>
      <w:r w:rsidRPr="00EC3698">
        <w:rPr>
          <w:rFonts w:hint="cs"/>
          <w:cs/>
        </w:rPr>
        <w:t>คือ</w:t>
      </w:r>
      <w:r w:rsidRPr="00EC3698">
        <w:rPr>
          <w:cs/>
        </w:rPr>
        <w:t xml:space="preserve"> </w:t>
      </w:r>
      <w:r w:rsidRPr="00EC3698">
        <w:rPr>
          <w:rFonts w:hint="cs"/>
          <w:cs/>
        </w:rPr>
        <w:t>สำหรับการเขียนโปรแกรมบนระบบอินเทอร์เน็ต</w:t>
      </w:r>
      <w:r w:rsidRPr="00EC3698">
        <w:rPr>
          <w:cs/>
        </w:rPr>
        <w:t xml:space="preserve"> </w:t>
      </w:r>
      <w:r w:rsidRPr="00EC3698">
        <w:rPr>
          <w:rFonts w:hint="cs"/>
          <w:cs/>
        </w:rPr>
        <w:t>ที่กำลังได้รับความนิยมอย่างสูง</w:t>
      </w:r>
      <w:r w:rsidRPr="00EC3698">
        <w:rPr>
          <w:cs/>
        </w:rPr>
        <w:t xml:space="preserve"> </w:t>
      </w:r>
      <w:r w:rsidRPr="00EC3698">
        <w:t xml:space="preserve">Java JavaScript </w:t>
      </w:r>
      <w:r w:rsidRPr="00EC3698">
        <w:rPr>
          <w:rFonts w:hint="cs"/>
          <w:cs/>
        </w:rPr>
        <w:t>เป็น</w:t>
      </w:r>
      <w:r w:rsidRPr="00EC3698">
        <w:rPr>
          <w:cs/>
        </w:rPr>
        <w:t xml:space="preserve"> </w:t>
      </w:r>
      <w:r w:rsidRPr="00EC3698">
        <w:rPr>
          <w:rFonts w:hint="cs"/>
          <w:cs/>
        </w:rPr>
        <w:t>ภาษาสคริปต์เชิงวัตถุ</w:t>
      </w:r>
      <w:r w:rsidRPr="00EC3698">
        <w:rPr>
          <w:cs/>
        </w:rPr>
        <w:t xml:space="preserve"> (</w:t>
      </w:r>
      <w:r w:rsidRPr="00EC3698">
        <w:rPr>
          <w:rFonts w:hint="cs"/>
          <w:cs/>
        </w:rPr>
        <w:t>ที่เรียกกันว่า</w:t>
      </w:r>
      <w:r w:rsidRPr="00EC3698">
        <w:rPr>
          <w:cs/>
        </w:rPr>
        <w:t xml:space="preserve"> "</w:t>
      </w:r>
      <w:r w:rsidRPr="00EC3698">
        <w:rPr>
          <w:rFonts w:hint="cs"/>
          <w:cs/>
        </w:rPr>
        <w:t>สคริปต์</w:t>
      </w:r>
      <w:r w:rsidRPr="00EC3698">
        <w:rPr>
          <w:cs/>
        </w:rPr>
        <w:t>" (</w:t>
      </w:r>
      <w:r w:rsidRPr="00EC3698">
        <w:t xml:space="preserve">script) </w:t>
      </w:r>
      <w:r w:rsidRPr="00EC3698">
        <w:rPr>
          <w:rFonts w:hint="cs"/>
          <w:cs/>
        </w:rPr>
        <w:t>ซึ่งในการสร้างและพัฒนาเว็บไซต์</w:t>
      </w:r>
      <w:r w:rsidRPr="00EC3698">
        <w:rPr>
          <w:cs/>
        </w:rPr>
        <w:t xml:space="preserve"> (</w:t>
      </w:r>
      <w:r w:rsidRPr="00EC3698">
        <w:rPr>
          <w:rFonts w:hint="cs"/>
          <w:cs/>
        </w:rPr>
        <w:t>ใช่ร่วมกับ</w:t>
      </w:r>
      <w:r w:rsidRPr="00EC3698">
        <w:rPr>
          <w:cs/>
        </w:rPr>
        <w:t xml:space="preserve"> </w:t>
      </w:r>
      <w:r w:rsidRPr="00EC3698">
        <w:t xml:space="preserve">HTML) </w:t>
      </w:r>
      <w:r w:rsidRPr="00EC3698">
        <w:rPr>
          <w:rFonts w:hint="cs"/>
          <w:cs/>
        </w:rPr>
        <w:t>เพื่อให้เว็บไซต์ของเราดูมีการเคลื่อนไหว</w:t>
      </w:r>
      <w:r w:rsidRPr="00EC3698">
        <w:rPr>
          <w:cs/>
        </w:rPr>
        <w:t xml:space="preserve"> </w:t>
      </w:r>
      <w:r w:rsidRPr="00EC3698">
        <w:rPr>
          <w:rFonts w:hint="cs"/>
          <w:cs/>
        </w:rPr>
        <w:t>สามารถตอบสนองผู้ใช้งานได้มากขึ้น</w:t>
      </w:r>
      <w:r w:rsidRPr="00EC3698">
        <w:rPr>
          <w:cs/>
        </w:rPr>
        <w:t xml:space="preserve"> </w:t>
      </w:r>
      <w:r w:rsidRPr="00EC3698">
        <w:rPr>
          <w:rFonts w:hint="cs"/>
          <w:cs/>
        </w:rPr>
        <w:t>ซึ่งมีวิธีการทำงานในลักษณะ</w:t>
      </w:r>
      <w:r w:rsidRPr="00EC3698">
        <w:rPr>
          <w:cs/>
        </w:rPr>
        <w:t xml:space="preserve"> "</w:t>
      </w:r>
      <w:r w:rsidRPr="00EC3698">
        <w:rPr>
          <w:rFonts w:hint="cs"/>
          <w:cs/>
        </w:rPr>
        <w:t>แปลความและดำเนินงานไปทีละคำสั่ง</w:t>
      </w:r>
      <w:r w:rsidRPr="00EC3698">
        <w:rPr>
          <w:cs/>
        </w:rPr>
        <w:t>" (</w:t>
      </w:r>
      <w:r w:rsidRPr="00EC3698">
        <w:t xml:space="preserve">interpret) </w:t>
      </w:r>
      <w:r w:rsidRPr="00EC3698">
        <w:rPr>
          <w:rFonts w:hint="cs"/>
          <w:cs/>
        </w:rPr>
        <w:t>หรือเรียกว่า</w:t>
      </w:r>
      <w:r w:rsidRPr="00EC3698">
        <w:rPr>
          <w:cs/>
        </w:rPr>
        <w:t xml:space="preserve"> </w:t>
      </w:r>
      <w:r w:rsidRPr="00EC3698">
        <w:rPr>
          <w:rFonts w:hint="cs"/>
          <w:cs/>
        </w:rPr>
        <w:t>อ็อบเจ็กโอเรียลเต็ด</w:t>
      </w:r>
      <w:r w:rsidRPr="00EC3698">
        <w:rPr>
          <w:cs/>
        </w:rPr>
        <w:t xml:space="preserve"> (</w:t>
      </w:r>
      <w:r w:rsidRPr="00EC3698">
        <w:t xml:space="preserve">Object Oriented Programming) </w:t>
      </w:r>
      <w:r w:rsidRPr="00EC3698">
        <w:rPr>
          <w:rFonts w:hint="cs"/>
          <w:cs/>
        </w:rPr>
        <w:t>ที่มีเป้าหมายในการ</w:t>
      </w:r>
      <w:r w:rsidRPr="00EC3698">
        <w:rPr>
          <w:cs/>
        </w:rPr>
        <w:t xml:space="preserve"> </w:t>
      </w:r>
      <w:r w:rsidRPr="00EC3698">
        <w:rPr>
          <w:rFonts w:hint="cs"/>
          <w:cs/>
        </w:rPr>
        <w:t>ออกแบบและพัฒนาโปรแกรมในระบบอินเทอร์เน็ต</w:t>
      </w:r>
      <w:r w:rsidRPr="00EC3698">
        <w:rPr>
          <w:cs/>
        </w:rPr>
        <w:t xml:space="preserve"> </w:t>
      </w:r>
      <w:r w:rsidRPr="00EC3698">
        <w:rPr>
          <w:rFonts w:hint="cs"/>
          <w:cs/>
        </w:rPr>
        <w:t>สำหรับผู้เขียนด้วยภาษา</w:t>
      </w:r>
      <w:r w:rsidRPr="00EC3698">
        <w:rPr>
          <w:cs/>
        </w:rPr>
        <w:t xml:space="preserve"> </w:t>
      </w:r>
      <w:r w:rsidRPr="00EC3698">
        <w:t xml:space="preserve">HTML </w:t>
      </w:r>
      <w:r w:rsidRPr="00EC3698">
        <w:rPr>
          <w:rFonts w:hint="cs"/>
          <w:cs/>
        </w:rPr>
        <w:t>สามารถทำงานข้ามแพลตฟอร์มได้</w:t>
      </w:r>
      <w:r w:rsidRPr="00EC3698">
        <w:rPr>
          <w:cs/>
        </w:rPr>
        <w:t xml:space="preserve"> </w:t>
      </w:r>
      <w:r w:rsidRPr="00EC3698">
        <w:rPr>
          <w:rFonts w:hint="cs"/>
          <w:cs/>
        </w:rPr>
        <w:t>โดยทำงานร่วมกับ</w:t>
      </w:r>
      <w:r w:rsidRPr="00EC3698">
        <w:rPr>
          <w:cs/>
        </w:rPr>
        <w:t xml:space="preserve"> </w:t>
      </w:r>
      <w:r w:rsidRPr="00EC3698">
        <w:rPr>
          <w:rFonts w:hint="cs"/>
          <w:cs/>
        </w:rPr>
        <w:t>ภาษา</w:t>
      </w:r>
      <w:r w:rsidRPr="00EC3698">
        <w:rPr>
          <w:cs/>
        </w:rPr>
        <w:t xml:space="preserve"> </w:t>
      </w:r>
      <w:r w:rsidRPr="00EC3698">
        <w:t xml:space="preserve">HTML </w:t>
      </w:r>
      <w:r w:rsidRPr="00EC3698">
        <w:rPr>
          <w:rFonts w:hint="cs"/>
          <w:cs/>
        </w:rPr>
        <w:t>และภาษา</w:t>
      </w:r>
      <w:r w:rsidRPr="00EC3698">
        <w:rPr>
          <w:cs/>
        </w:rPr>
        <w:t xml:space="preserve"> </w:t>
      </w:r>
      <w:r w:rsidRPr="00EC3698">
        <w:t xml:space="preserve">Java </w:t>
      </w:r>
      <w:r w:rsidRPr="00EC3698">
        <w:rPr>
          <w:rFonts w:hint="cs"/>
          <w:cs/>
        </w:rPr>
        <w:t>ได้ทั้งทางฝั่งไคลเอนต์</w:t>
      </w:r>
      <w:r w:rsidRPr="00EC3698">
        <w:rPr>
          <w:cs/>
        </w:rPr>
        <w:t xml:space="preserve"> (</w:t>
      </w:r>
      <w:r w:rsidRPr="00EC3698">
        <w:t xml:space="preserve">Client) </w:t>
      </w:r>
      <w:r w:rsidRPr="00EC3698">
        <w:rPr>
          <w:rFonts w:hint="cs"/>
          <w:cs/>
        </w:rPr>
        <w:t>และ</w:t>
      </w:r>
      <w:r w:rsidRPr="00EC3698">
        <w:rPr>
          <w:cs/>
        </w:rPr>
        <w:t xml:space="preserve"> </w:t>
      </w:r>
      <w:r w:rsidRPr="00EC3698">
        <w:rPr>
          <w:rFonts w:hint="cs"/>
          <w:cs/>
        </w:rPr>
        <w:t>ทางฝั่งเซิร์ฟเวอร์</w:t>
      </w:r>
      <w:r w:rsidRPr="00EC3698">
        <w:rPr>
          <w:cs/>
        </w:rPr>
        <w:t xml:space="preserve"> (</w:t>
      </w:r>
      <w:r w:rsidRPr="00EC3698">
        <w:t>Server)</w:t>
      </w:r>
      <w:r>
        <w:rPr>
          <w:rFonts w:hint="cs"/>
          <w:cs/>
        </w:rPr>
        <w:t xml:space="preserve"> ( </w:t>
      </w:r>
      <w:proofErr w:type="spellStart"/>
      <w:r>
        <w:t>mindphp</w:t>
      </w:r>
      <w:proofErr w:type="spellEnd"/>
      <w:r>
        <w:t xml:space="preserve"> , 2023</w:t>
      </w:r>
      <w:r>
        <w:rPr>
          <w:rFonts w:hint="cs"/>
          <w:cs/>
        </w:rPr>
        <w:t xml:space="preserve"> )</w:t>
      </w:r>
    </w:p>
    <w:p w14:paraId="657461F6" w14:textId="77777777" w:rsidR="00EC3698" w:rsidRPr="006E32BA" w:rsidRDefault="00EC3698" w:rsidP="00EC3698">
      <w:pPr>
        <w:pStyle w:val="Paragraph"/>
        <w:rPr>
          <w:cs/>
        </w:rPr>
      </w:pPr>
    </w:p>
    <w:p w14:paraId="4BA6C160" w14:textId="59E7C64D" w:rsidR="00550E4B" w:rsidRPr="00054FD3" w:rsidRDefault="00550E4B" w:rsidP="00054FD3">
      <w:pPr>
        <w:pStyle w:val="Heading2"/>
        <w:spacing w:before="0" w:after="0"/>
        <w:rPr>
          <w:bCs/>
        </w:rPr>
      </w:pPr>
      <w:r w:rsidRPr="00054FD3">
        <w:rPr>
          <w:bCs/>
        </w:rPr>
        <w:t xml:space="preserve">HTML </w:t>
      </w:r>
      <w:proofErr w:type="gramStart"/>
      <w:r w:rsidRPr="00054FD3">
        <w:rPr>
          <w:bCs/>
        </w:rPr>
        <w:t xml:space="preserve">( </w:t>
      </w:r>
      <w:proofErr w:type="spellStart"/>
      <w:r w:rsidRPr="00054FD3">
        <w:rPr>
          <w:bCs/>
        </w:rPr>
        <w:t>HyperText</w:t>
      </w:r>
      <w:proofErr w:type="spellEnd"/>
      <w:proofErr w:type="gramEnd"/>
      <w:r w:rsidRPr="00054FD3">
        <w:rPr>
          <w:bCs/>
        </w:rPr>
        <w:t xml:space="preserve"> Markup Language )</w:t>
      </w:r>
    </w:p>
    <w:p w14:paraId="76D9C0D9" w14:textId="311CF2D9" w:rsidR="00550E4B" w:rsidRDefault="0039083D" w:rsidP="0039083D">
      <w:pPr>
        <w:pStyle w:val="Paragraph"/>
      </w:pPr>
      <w:r w:rsidRPr="0039083D">
        <w:t>HTML </w:t>
      </w:r>
      <w:r w:rsidRPr="0039083D">
        <w:rPr>
          <w:cs/>
        </w:rPr>
        <w:t>ย่อมาจาก</w:t>
      </w:r>
      <w:r w:rsidRPr="0039083D">
        <w:t xml:space="preserve"> Hyper Text Markup Language </w:t>
      </w:r>
      <w:r w:rsidRPr="0039083D">
        <w:rPr>
          <w:cs/>
        </w:rPr>
        <w:t xml:space="preserve">คือภาษาคอมพิวเตอร์ที่ใช้ในการแสดงผลของเอกสารบน </w:t>
      </w:r>
      <w:r w:rsidRPr="0039083D">
        <w:t xml:space="preserve">website </w:t>
      </w:r>
      <w:r w:rsidRPr="0039083D">
        <w:rPr>
          <w:cs/>
        </w:rPr>
        <w:t xml:space="preserve">หรือที่เราเรียกกันว่าเว็บเพจ ถูกพัฒนาและกำหนดมาตรฐานโดยองค์กร </w:t>
      </w:r>
      <w:r w:rsidRPr="0039083D">
        <w:t>World Wide Web Consortium (W3C) </w:t>
      </w:r>
      <w:r w:rsidRPr="0039083D">
        <w:rPr>
          <w:cs/>
        </w:rPr>
        <w:t xml:space="preserve">และจากการพัฒนาทางด้าน </w:t>
      </w:r>
      <w:r w:rsidRPr="0039083D">
        <w:t xml:space="preserve">Software </w:t>
      </w:r>
      <w:r w:rsidRPr="0039083D">
        <w:rPr>
          <w:cs/>
        </w:rPr>
        <w:t xml:space="preserve">ของ </w:t>
      </w:r>
      <w:r w:rsidRPr="0039083D">
        <w:t xml:space="preserve">Microsoft </w:t>
      </w:r>
      <w:r w:rsidRPr="0039083D">
        <w:rPr>
          <w:cs/>
        </w:rPr>
        <w:t>ทำให้ภาษา</w:t>
      </w:r>
      <w:r w:rsidRPr="0039083D">
        <w:t xml:space="preserve"> HTML </w:t>
      </w:r>
      <w:r w:rsidRPr="0039083D">
        <w:rPr>
          <w:cs/>
        </w:rPr>
        <w:t xml:space="preserve">เป็นอีกภาษาหนึ่งที่ใช้เขียนโปรแกรมได้ หรือที่เรียกว่า </w:t>
      </w:r>
      <w:r w:rsidRPr="0039083D">
        <w:t>HTML Application  HTML </w:t>
      </w:r>
      <w:r w:rsidRPr="0039083D">
        <w:rPr>
          <w:cs/>
        </w:rPr>
        <w:t>เป็นภาษาประเภท</w:t>
      </w:r>
      <w:r w:rsidRPr="0039083D">
        <w:t xml:space="preserve"> Markup   </w:t>
      </w:r>
      <w:r w:rsidRPr="0039083D">
        <w:rPr>
          <w:cs/>
        </w:rPr>
        <w:t xml:space="preserve">สำหรับการการสร้างเว็บเพจ โดยใช้ภาษา </w:t>
      </w:r>
      <w:r w:rsidRPr="0039083D">
        <w:t xml:space="preserve">HTML </w:t>
      </w:r>
      <w:r w:rsidRPr="0039083D">
        <w:rPr>
          <w:cs/>
        </w:rPr>
        <w:t xml:space="preserve">สามารถทำโดยใช้โปรแกรม </w:t>
      </w:r>
      <w:r w:rsidRPr="0039083D">
        <w:t xml:space="preserve">Text Editor </w:t>
      </w:r>
      <w:r w:rsidRPr="0039083D">
        <w:rPr>
          <w:cs/>
        </w:rPr>
        <w:t xml:space="preserve">ต่างๆ เช่น </w:t>
      </w:r>
      <w:r w:rsidRPr="0039083D">
        <w:t>Notepad, </w:t>
      </w:r>
      <w:proofErr w:type="spellStart"/>
      <w:r w:rsidRPr="0039083D">
        <w:t>Editplus</w:t>
      </w:r>
      <w:proofErr w:type="spellEnd"/>
      <w:r w:rsidRPr="0039083D">
        <w:t> </w:t>
      </w:r>
      <w:r w:rsidRPr="0039083D">
        <w:rPr>
          <w:cs/>
        </w:rPr>
        <w:t xml:space="preserve">หรือจะอาศัยโปรแกรมที่เป็นเครื่องมือช่วยสร้างเว็บเพจ เช่น </w:t>
      </w:r>
      <w:r w:rsidRPr="0039083D">
        <w:t xml:space="preserve">Microsoft FrontPage, Dream Weaver </w:t>
      </w:r>
      <w:r w:rsidRPr="0039083D">
        <w:rPr>
          <w:cs/>
        </w:rPr>
        <w:t xml:space="preserve">ซึ่งอํานวยความสะดวกในการสร้างหน้า </w:t>
      </w:r>
      <w:r w:rsidRPr="0039083D">
        <w:t xml:space="preserve">HTML </w:t>
      </w:r>
      <w:r>
        <w:rPr>
          <w:cs/>
        </w:rPr>
        <w:fldChar w:fldCharType="begin"/>
      </w:r>
      <w:r>
        <w:instrText xml:space="preserve"> ADDIN ZOTERO_ITEM CSL_CITATION {"citationID":"7HUDhCXi","properties":{"formattedCitation":"(Niamcome, 2556)","plainCitation":"(Niamcome, 2556)","noteIndex":0},"citationItems":[{"id":6,"uris":["http://zotero.org/users/local/AXDCNvNq/items/89WVUL3D"],"itemData":{"id":6,"type":"webpage","container-title":"siamhtml","title":"Bootstrap </w:instrText>
      </w:r>
      <w:r>
        <w:rPr>
          <w:cs/>
        </w:rPr>
        <w:instrText>คืออะไร + สอนวิธีใช้แบบเข้าใจง่าย"</w:instrText>
      </w:r>
      <w:r>
        <w:instrText xml:space="preserve">,"URL":"http://www.siamhtml.com/bootstrap-%E0%B8%84%E0%B8%B7%E0%B8%AD%E0%B8%AD%E0%B8%B0%E0%B9%84%E0%B8%A3-%E0%B8%AA%E0%B8%AD%E0%B8%99%E0%B8%A7%E0%B8%B4%E0%B8%98%E0%B8%B5%E0%B9%83%E0%B8%8A%E0%B9%89/","author":[{"family":"Niamcome","given":"Suranart"}],"issued":{"date-parts":[["2556",7,14]]}}}],"schema":"https://github.com/citation-style-language/schema/raw/master/csl-citation.json"} </w:instrText>
      </w:r>
      <w:r>
        <w:rPr>
          <w:cs/>
        </w:rPr>
        <w:fldChar w:fldCharType="separate"/>
      </w:r>
      <w:r w:rsidRPr="0087240B">
        <w:t>(</w:t>
      </w:r>
      <w:r w:rsidRPr="0039083D">
        <w:t>mindphp</w:t>
      </w:r>
      <w:r w:rsidRPr="0087240B">
        <w:t xml:space="preserve">, </w:t>
      </w:r>
      <w:r>
        <w:t>2022</w:t>
      </w:r>
      <w:r w:rsidRPr="0087240B">
        <w:t>)</w:t>
      </w:r>
      <w:r>
        <w:rPr>
          <w:cs/>
        </w:rPr>
        <w:fldChar w:fldCharType="end"/>
      </w:r>
    </w:p>
    <w:p w14:paraId="5B9D13D2" w14:textId="77777777" w:rsidR="0039083D" w:rsidRPr="006E32BA" w:rsidRDefault="0039083D" w:rsidP="0039083D">
      <w:pPr>
        <w:pStyle w:val="Paragraph"/>
      </w:pPr>
    </w:p>
    <w:p w14:paraId="0C69E5EC" w14:textId="3DC9D1B5" w:rsidR="00550E4B" w:rsidRPr="00054FD3" w:rsidRDefault="00550E4B" w:rsidP="00054FD3">
      <w:pPr>
        <w:pStyle w:val="Heading2"/>
        <w:spacing w:before="0" w:after="0"/>
        <w:rPr>
          <w:bCs/>
        </w:rPr>
      </w:pPr>
      <w:r w:rsidRPr="00054FD3">
        <w:rPr>
          <w:bCs/>
        </w:rPr>
        <w:t xml:space="preserve">CSS </w:t>
      </w:r>
      <w:proofErr w:type="gramStart"/>
      <w:r w:rsidRPr="00054FD3">
        <w:rPr>
          <w:bCs/>
        </w:rPr>
        <w:t>( Cascading</w:t>
      </w:r>
      <w:proofErr w:type="gramEnd"/>
      <w:r w:rsidRPr="00054FD3">
        <w:rPr>
          <w:bCs/>
        </w:rPr>
        <w:t xml:space="preserve"> Style Sheets )</w:t>
      </w:r>
    </w:p>
    <w:p w14:paraId="235D93F6" w14:textId="10E2A462" w:rsidR="0039083D" w:rsidRPr="0039083D" w:rsidRDefault="0039083D" w:rsidP="0039083D">
      <w:pPr>
        <w:pStyle w:val="Paragraph"/>
      </w:pPr>
      <w:r w:rsidRPr="0039083D">
        <w:t xml:space="preserve">CSS (Cascading Style Sheets) </w:t>
      </w:r>
      <w:r w:rsidRPr="0039083D">
        <w:rPr>
          <w:rFonts w:hint="cs"/>
          <w:cs/>
        </w:rPr>
        <w:t>เป็นภาษาที่ใช้สำหรับตกแต่งเอกสาร</w:t>
      </w:r>
      <w:r w:rsidRPr="0039083D">
        <w:rPr>
          <w:cs/>
        </w:rPr>
        <w:t xml:space="preserve"> </w:t>
      </w:r>
      <w:r w:rsidRPr="0039083D">
        <w:t xml:space="preserve">HTML/XHTML </w:t>
      </w:r>
      <w:r w:rsidRPr="0039083D">
        <w:rPr>
          <w:rFonts w:hint="cs"/>
          <w:cs/>
        </w:rPr>
        <w:t>เพื่อกำหนดลักษณะการแสดงผลของเว็บเพจ</w:t>
      </w:r>
      <w:r w:rsidRPr="0039083D">
        <w:rPr>
          <w:cs/>
        </w:rPr>
        <w:t xml:space="preserve"> </w:t>
      </w:r>
      <w:r w:rsidRPr="0039083D">
        <w:rPr>
          <w:rFonts w:hint="cs"/>
          <w:cs/>
        </w:rPr>
        <w:t>เช่น</w:t>
      </w:r>
      <w:r w:rsidRPr="0039083D">
        <w:rPr>
          <w:cs/>
        </w:rPr>
        <w:t xml:space="preserve"> </w:t>
      </w:r>
      <w:r w:rsidRPr="0039083D">
        <w:rPr>
          <w:rFonts w:hint="cs"/>
          <w:cs/>
        </w:rPr>
        <w:t>สี</w:t>
      </w:r>
      <w:r w:rsidRPr="0039083D">
        <w:rPr>
          <w:cs/>
        </w:rPr>
        <w:t xml:space="preserve"> </w:t>
      </w:r>
      <w:r w:rsidRPr="0039083D">
        <w:rPr>
          <w:rFonts w:hint="cs"/>
          <w:cs/>
        </w:rPr>
        <w:t>ขนาดตัวอักษร</w:t>
      </w:r>
      <w:r w:rsidRPr="0039083D">
        <w:rPr>
          <w:cs/>
        </w:rPr>
        <w:t xml:space="preserve"> </w:t>
      </w:r>
      <w:r w:rsidRPr="0039083D">
        <w:rPr>
          <w:rFonts w:hint="cs"/>
          <w:cs/>
        </w:rPr>
        <w:t>ระยะห่าง</w:t>
      </w:r>
      <w:r w:rsidRPr="0039083D">
        <w:rPr>
          <w:cs/>
        </w:rPr>
        <w:t xml:space="preserve"> </w:t>
      </w:r>
      <w:r w:rsidRPr="0039083D">
        <w:rPr>
          <w:rFonts w:hint="cs"/>
          <w:cs/>
        </w:rPr>
        <w:t>พื้นหลัง</w:t>
      </w:r>
      <w:r w:rsidRPr="0039083D">
        <w:rPr>
          <w:cs/>
        </w:rPr>
        <w:t xml:space="preserve"> </w:t>
      </w:r>
      <w:r w:rsidRPr="0039083D">
        <w:rPr>
          <w:rFonts w:hint="cs"/>
          <w:cs/>
        </w:rPr>
        <w:t>และเส้นขอบ</w:t>
      </w:r>
      <w:r w:rsidRPr="0039083D">
        <w:rPr>
          <w:cs/>
        </w:rPr>
        <w:t xml:space="preserve"> </w:t>
      </w:r>
      <w:r w:rsidRPr="0039083D">
        <w:rPr>
          <w:rFonts w:hint="cs"/>
          <w:cs/>
        </w:rPr>
        <w:t>โดยมีรูปแบบการเขียนที่เป็นมาตรฐานซึ่งกำหนดโดย</w:t>
      </w:r>
      <w:r w:rsidRPr="0039083D">
        <w:rPr>
          <w:cs/>
        </w:rPr>
        <w:t xml:space="preserve"> </w:t>
      </w:r>
      <w:r w:rsidRPr="0039083D">
        <w:t>W</w:t>
      </w:r>
      <w:r w:rsidRPr="0039083D">
        <w:rPr>
          <w:cs/>
        </w:rPr>
        <w:t>3</w:t>
      </w:r>
      <w:r w:rsidRPr="0039083D">
        <w:t xml:space="preserve">C </w:t>
      </w:r>
      <w:r w:rsidRPr="0039083D">
        <w:rPr>
          <w:rFonts w:hint="cs"/>
          <w:cs/>
        </w:rPr>
        <w:t>ช่วยให้การออกแบบเว็บไซต์มีความยืดหยุ่นและดูเป็นระเบียบมากขึ้น</w:t>
      </w:r>
    </w:p>
    <w:p w14:paraId="62428076" w14:textId="2BE525AA" w:rsidR="0039083D" w:rsidRPr="0039083D" w:rsidRDefault="0039083D" w:rsidP="0039083D">
      <w:pPr>
        <w:pStyle w:val="Paragraph"/>
      </w:pPr>
      <w:r w:rsidRPr="0039083D">
        <w:rPr>
          <w:rFonts w:hint="cs"/>
          <w:cs/>
        </w:rPr>
        <w:t>การใช้</w:t>
      </w:r>
      <w:r w:rsidRPr="0039083D">
        <w:rPr>
          <w:cs/>
        </w:rPr>
        <w:t xml:space="preserve"> </w:t>
      </w:r>
      <w:r w:rsidRPr="0039083D">
        <w:t xml:space="preserve">CSS </w:t>
      </w:r>
      <w:r w:rsidRPr="0039083D">
        <w:rPr>
          <w:rFonts w:hint="cs"/>
          <w:cs/>
        </w:rPr>
        <w:t>ทำให้สามารถแยกเนื้อหาออกจากรูปแบบการแสดงผล</w:t>
      </w:r>
      <w:r w:rsidRPr="0039083D">
        <w:rPr>
          <w:cs/>
        </w:rPr>
        <w:t xml:space="preserve"> </w:t>
      </w:r>
      <w:r w:rsidRPr="0039083D">
        <w:rPr>
          <w:rFonts w:hint="cs"/>
          <w:cs/>
        </w:rPr>
        <w:t>ส่งผลให้โค้ด</w:t>
      </w:r>
      <w:r w:rsidRPr="0039083D">
        <w:rPr>
          <w:cs/>
        </w:rPr>
        <w:t xml:space="preserve"> </w:t>
      </w:r>
      <w:r w:rsidRPr="0039083D">
        <w:t xml:space="preserve">HTML </w:t>
      </w:r>
      <w:r w:rsidRPr="0039083D">
        <w:rPr>
          <w:rFonts w:hint="cs"/>
          <w:cs/>
        </w:rPr>
        <w:t>มีโครงสร้างที่ชัดเจน</w:t>
      </w:r>
      <w:r w:rsidRPr="0039083D">
        <w:rPr>
          <w:cs/>
        </w:rPr>
        <w:t xml:space="preserve"> </w:t>
      </w:r>
      <w:r w:rsidRPr="0039083D">
        <w:rPr>
          <w:rFonts w:hint="cs"/>
          <w:cs/>
        </w:rPr>
        <w:t>อ่านและแก้ไขได้ง่ายขึ้น</w:t>
      </w:r>
      <w:r w:rsidRPr="0039083D">
        <w:rPr>
          <w:cs/>
        </w:rPr>
        <w:t xml:space="preserve"> </w:t>
      </w:r>
      <w:r w:rsidRPr="0039083D">
        <w:rPr>
          <w:rFonts w:hint="cs"/>
          <w:cs/>
        </w:rPr>
        <w:t>อีกทั้งยังช่วยลดขนาดไฟล์</w:t>
      </w:r>
      <w:r w:rsidRPr="0039083D">
        <w:rPr>
          <w:cs/>
        </w:rPr>
        <w:t xml:space="preserve"> </w:t>
      </w:r>
      <w:r w:rsidRPr="0039083D">
        <w:t xml:space="preserve">HTML </w:t>
      </w:r>
      <w:r w:rsidRPr="0039083D">
        <w:rPr>
          <w:rFonts w:hint="cs"/>
          <w:cs/>
        </w:rPr>
        <w:t>ทำให้เว็บเพจโหลดได้เร็วขึ้น</w:t>
      </w:r>
      <w:r w:rsidRPr="0039083D">
        <w:rPr>
          <w:cs/>
        </w:rPr>
        <w:t xml:space="preserve"> </w:t>
      </w:r>
      <w:r w:rsidRPr="0039083D">
        <w:rPr>
          <w:rFonts w:hint="cs"/>
          <w:cs/>
        </w:rPr>
        <w:t>การกำหนดรูปแบบด้วย</w:t>
      </w:r>
      <w:r w:rsidRPr="0039083D">
        <w:rPr>
          <w:cs/>
        </w:rPr>
        <w:t xml:space="preserve"> </w:t>
      </w:r>
      <w:r w:rsidRPr="0039083D">
        <w:t xml:space="preserve">CSS </w:t>
      </w:r>
      <w:r w:rsidRPr="0039083D">
        <w:rPr>
          <w:rFonts w:hint="cs"/>
          <w:cs/>
        </w:rPr>
        <w:t>ยังช่วยให้สามารถใช้</w:t>
      </w:r>
      <w:r w:rsidRPr="0039083D">
        <w:rPr>
          <w:cs/>
        </w:rPr>
        <w:t xml:space="preserve"> </w:t>
      </w:r>
      <w:r w:rsidRPr="0039083D">
        <w:t xml:space="preserve">Style Sheet </w:t>
      </w:r>
      <w:r w:rsidRPr="0039083D">
        <w:rPr>
          <w:rFonts w:hint="cs"/>
          <w:cs/>
        </w:rPr>
        <w:t>เดียวกันกับหลายหน้าเว็บ</w:t>
      </w:r>
      <w:r w:rsidRPr="0039083D">
        <w:rPr>
          <w:cs/>
        </w:rPr>
        <w:t xml:space="preserve"> </w:t>
      </w:r>
      <w:r w:rsidRPr="0039083D">
        <w:rPr>
          <w:rFonts w:hint="cs"/>
          <w:cs/>
        </w:rPr>
        <w:t>ลดเวลาในการแก้ไขและปรับปรุง</w:t>
      </w:r>
      <w:r w:rsidRPr="0039083D">
        <w:rPr>
          <w:cs/>
        </w:rPr>
        <w:t xml:space="preserve"> </w:t>
      </w:r>
      <w:r w:rsidRPr="0039083D">
        <w:rPr>
          <w:rFonts w:hint="cs"/>
          <w:cs/>
        </w:rPr>
        <w:t>นอกจากนี้ยังรองรับการแสดงผลบนอุปกรณ์ที่หลากหลาย</w:t>
      </w:r>
      <w:r w:rsidRPr="0039083D">
        <w:rPr>
          <w:cs/>
        </w:rPr>
        <w:t xml:space="preserve"> </w:t>
      </w:r>
      <w:r w:rsidRPr="0039083D">
        <w:rPr>
          <w:rFonts w:hint="cs"/>
          <w:cs/>
        </w:rPr>
        <w:t>เช่น</w:t>
      </w:r>
      <w:r w:rsidRPr="0039083D">
        <w:rPr>
          <w:cs/>
        </w:rPr>
        <w:t xml:space="preserve"> </w:t>
      </w:r>
      <w:r w:rsidRPr="0039083D">
        <w:rPr>
          <w:rFonts w:hint="cs"/>
          <w:cs/>
        </w:rPr>
        <w:t>คอมพิวเตอร์</w:t>
      </w:r>
      <w:r w:rsidRPr="0039083D">
        <w:rPr>
          <w:cs/>
        </w:rPr>
        <w:t xml:space="preserve"> </w:t>
      </w:r>
      <w:r w:rsidRPr="0039083D">
        <w:rPr>
          <w:rFonts w:hint="cs"/>
          <w:cs/>
        </w:rPr>
        <w:t>โทรศัพท์มือถือ</w:t>
      </w:r>
      <w:r w:rsidRPr="0039083D">
        <w:rPr>
          <w:cs/>
        </w:rPr>
        <w:t xml:space="preserve"> </w:t>
      </w:r>
      <w:r w:rsidRPr="0039083D">
        <w:rPr>
          <w:rFonts w:hint="cs"/>
          <w:cs/>
        </w:rPr>
        <w:t>หรือเครื่องพิมพ์</w:t>
      </w:r>
      <w:r w:rsidRPr="0039083D">
        <w:rPr>
          <w:cs/>
        </w:rPr>
        <w:t xml:space="preserve"> </w:t>
      </w:r>
      <w:r w:rsidRPr="0039083D">
        <w:rPr>
          <w:rFonts w:hint="cs"/>
          <w:cs/>
        </w:rPr>
        <w:t>ทำให้สามารถปรับแต่งการแสดงผลให้เหมาะสมกับแต่ละแพลตฟอร์ม</w:t>
      </w:r>
    </w:p>
    <w:p w14:paraId="2501ABE1" w14:textId="7C10DC23" w:rsidR="00E47991" w:rsidRDefault="0039083D" w:rsidP="0039083D">
      <w:pPr>
        <w:pStyle w:val="Paragraph"/>
        <w:rPr>
          <w:cs/>
        </w:rPr>
      </w:pPr>
      <w:r w:rsidRPr="0039083D">
        <w:t xml:space="preserve">CSS </w:t>
      </w:r>
      <w:r w:rsidRPr="0039083D">
        <w:rPr>
          <w:rFonts w:hint="cs"/>
          <w:cs/>
        </w:rPr>
        <w:t>ยังช่วยให้เว็บไซต์เป็นไปตามมาตรฐานสากล</w:t>
      </w:r>
      <w:r w:rsidRPr="0039083D">
        <w:rPr>
          <w:cs/>
        </w:rPr>
        <w:t xml:space="preserve"> </w:t>
      </w:r>
      <w:r w:rsidRPr="0039083D">
        <w:rPr>
          <w:rFonts w:hint="cs"/>
          <w:cs/>
        </w:rPr>
        <w:t>ทำให้รองรับการพัฒนาและการอัปเดตในอนาคตได้ดี</w:t>
      </w:r>
      <w:r w:rsidRPr="0039083D">
        <w:rPr>
          <w:cs/>
        </w:rPr>
        <w:t xml:space="preserve"> </w:t>
      </w:r>
      <w:r w:rsidRPr="0039083D">
        <w:rPr>
          <w:rFonts w:hint="cs"/>
          <w:cs/>
        </w:rPr>
        <w:t>ทั้งยังทำให้เว็บมีความทันสมัยและสามารถใช้งานได้กับ</w:t>
      </w:r>
      <w:r w:rsidRPr="0039083D">
        <w:rPr>
          <w:cs/>
        </w:rPr>
        <w:t xml:space="preserve"> </w:t>
      </w:r>
      <w:r w:rsidRPr="0039083D">
        <w:t xml:space="preserve">Web Browser </w:t>
      </w:r>
      <w:r w:rsidRPr="0039083D">
        <w:rPr>
          <w:rFonts w:hint="cs"/>
          <w:cs/>
        </w:rPr>
        <w:t>ต่างๆ</w:t>
      </w:r>
      <w:r w:rsidRPr="0039083D">
        <w:rPr>
          <w:cs/>
        </w:rPr>
        <w:t xml:space="preserve"> </w:t>
      </w:r>
      <w:r w:rsidRPr="0039083D">
        <w:rPr>
          <w:rFonts w:hint="cs"/>
          <w:cs/>
        </w:rPr>
        <w:t>อย่างสม่ำเสมอ</w:t>
      </w:r>
      <w:r w:rsidRPr="0039083D">
        <w:rPr>
          <w:cs/>
        </w:rPr>
        <w:t xml:space="preserve"> </w:t>
      </w:r>
      <w:r w:rsidRPr="0039083D">
        <w:rPr>
          <w:rFonts w:hint="cs"/>
          <w:cs/>
        </w:rPr>
        <w:t>ถือเป็นองค์ประกอบสำคัญในการพัฒนาเว็บไซต์ให้มีประสิทธิภาพและสวยงาม</w:t>
      </w:r>
      <w:r>
        <w:rPr>
          <w:rFonts w:hint="cs"/>
          <w:cs/>
        </w:rPr>
        <w:t xml:space="preserve"> (</w:t>
      </w:r>
      <w:proofErr w:type="spellStart"/>
      <w:proofErr w:type="gramStart"/>
      <w:r>
        <w:t>Kipakapron</w:t>
      </w:r>
      <w:proofErr w:type="spellEnd"/>
      <w:r>
        <w:t xml:space="preserve"> ,</w:t>
      </w:r>
      <w:proofErr w:type="gramEnd"/>
      <w:r>
        <w:t xml:space="preserve"> 2018</w:t>
      </w:r>
      <w:r>
        <w:rPr>
          <w:rFonts w:hint="cs"/>
          <w:cs/>
        </w:rPr>
        <w:t>)</w:t>
      </w:r>
    </w:p>
    <w:p w14:paraId="73E70104" w14:textId="77777777" w:rsidR="0039083D" w:rsidRPr="006E32BA" w:rsidRDefault="0039083D" w:rsidP="00906D27">
      <w:pPr>
        <w:pStyle w:val="Paragraph"/>
        <w:ind w:firstLine="0"/>
      </w:pPr>
    </w:p>
    <w:p w14:paraId="3F7BB978" w14:textId="4BCC52B8" w:rsidR="00E47991" w:rsidRPr="00054FD3" w:rsidRDefault="00E47991" w:rsidP="00054FD3">
      <w:pPr>
        <w:pStyle w:val="Heading2"/>
        <w:spacing w:before="0" w:after="0"/>
      </w:pPr>
      <w:r w:rsidRPr="00054FD3">
        <w:rPr>
          <w:b w:val="0"/>
          <w:bCs/>
          <w:cs/>
        </w:rPr>
        <w:t xml:space="preserve">ไลบรารี </w:t>
      </w:r>
      <w:proofErr w:type="spellStart"/>
      <w:r w:rsidRPr="00054FD3">
        <w:t>Paramiko</w:t>
      </w:r>
      <w:proofErr w:type="spellEnd"/>
    </w:p>
    <w:p w14:paraId="4F5708C3" w14:textId="67626450" w:rsidR="0039083D" w:rsidRDefault="00B95DA0" w:rsidP="00B95DA0">
      <w:pPr>
        <w:pStyle w:val="Paragraph"/>
      </w:pPr>
      <w:proofErr w:type="spellStart"/>
      <w:r w:rsidRPr="00B95DA0">
        <w:t>Paramiko</w:t>
      </w:r>
      <w:proofErr w:type="spellEnd"/>
      <w:r w:rsidRPr="00B95DA0">
        <w:t xml:space="preserve"> </w:t>
      </w:r>
      <w:r w:rsidRPr="00B95DA0">
        <w:rPr>
          <w:cs/>
        </w:rPr>
        <w:t xml:space="preserve">เป็นไลบรารีของ </w:t>
      </w:r>
      <w:r w:rsidRPr="00B95DA0">
        <w:t xml:space="preserve">Python </w:t>
      </w:r>
      <w:r w:rsidRPr="00B95DA0">
        <w:rPr>
          <w:cs/>
        </w:rPr>
        <w:t xml:space="preserve">ที่ช่วยให้เราสามารถเชื่อมต่อกับเซิร์ฟเวอร์ผ่าน </w:t>
      </w:r>
      <w:r w:rsidRPr="00B95DA0">
        <w:t xml:space="preserve">SSH </w:t>
      </w:r>
      <w:r w:rsidRPr="00B95DA0">
        <w:rPr>
          <w:cs/>
        </w:rPr>
        <w:t xml:space="preserve">ได้ง่ายและปลอดภัย เราสามารถใช้มันเพื่อรันคำสั่งบนเซิร์ฟเวอร์จากระยะไกล หรือโอนย้ายไฟล์ผ่าน </w:t>
      </w:r>
      <w:r w:rsidRPr="00B95DA0">
        <w:t xml:space="preserve">SFTP </w:t>
      </w:r>
      <w:r w:rsidRPr="00B95DA0">
        <w:rPr>
          <w:cs/>
        </w:rPr>
        <w:t xml:space="preserve">โดยไม่ต้องกังวลเรื่องการเข้ารหัสหรือการยืนยันตัวตน เพราะ </w:t>
      </w:r>
      <w:proofErr w:type="spellStart"/>
      <w:r w:rsidRPr="00B95DA0">
        <w:t>Paramiko</w:t>
      </w:r>
      <w:proofErr w:type="spellEnd"/>
      <w:r w:rsidRPr="00B95DA0">
        <w:t xml:space="preserve"> </w:t>
      </w:r>
      <w:r w:rsidRPr="00B95DA0">
        <w:rPr>
          <w:cs/>
        </w:rPr>
        <w:t>จัดการให้ทั้งหมด ทำให้การสื่อสารระหว่างคอมพิวเตอร์ปลอดภัยและสะดวกมากขึ้น</w:t>
      </w:r>
    </w:p>
    <w:p w14:paraId="085DBCCF" w14:textId="77777777" w:rsidR="00B95DA0" w:rsidRPr="00B95DA0" w:rsidRDefault="00B95DA0" w:rsidP="00B95DA0">
      <w:pPr>
        <w:pStyle w:val="Paragraph"/>
        <w:ind w:firstLine="0"/>
      </w:pPr>
    </w:p>
    <w:p w14:paraId="7BDD7B70" w14:textId="77777777" w:rsidR="00EC3698" w:rsidRDefault="00E47991" w:rsidP="00906D27">
      <w:pPr>
        <w:pStyle w:val="Heading2"/>
        <w:spacing w:before="0" w:after="0"/>
      </w:pPr>
      <w:proofErr w:type="spellStart"/>
      <w:r w:rsidRPr="00054FD3">
        <w:t>Gunicorn</w:t>
      </w:r>
      <w:proofErr w:type="spellEnd"/>
      <w:r w:rsidR="00EC3698">
        <w:rPr>
          <w:cs/>
        </w:rPr>
        <w:tab/>
      </w:r>
    </w:p>
    <w:p w14:paraId="103D221D" w14:textId="0F210594" w:rsidR="00906D27" w:rsidRPr="00EC3698" w:rsidRDefault="00EC3698" w:rsidP="00B95DA0">
      <w:pPr>
        <w:pStyle w:val="Paragraph"/>
      </w:pPr>
      <w:proofErr w:type="spellStart"/>
      <w:r w:rsidRPr="00EC3698">
        <w:t>Gunicorn</w:t>
      </w:r>
      <w:proofErr w:type="spellEnd"/>
      <w:r w:rsidRPr="00EC3698">
        <w:t xml:space="preserve"> </w:t>
      </w:r>
      <w:r w:rsidRPr="00EC3698">
        <w:rPr>
          <w:rFonts w:hint="cs"/>
          <w:cs/>
        </w:rPr>
        <w:t>หรือ</w:t>
      </w:r>
      <w:r w:rsidRPr="00EC3698">
        <w:rPr>
          <w:cs/>
        </w:rPr>
        <w:t xml:space="preserve"> "</w:t>
      </w:r>
      <w:r w:rsidRPr="00EC3698">
        <w:t xml:space="preserve">Green Unicorn" </w:t>
      </w:r>
      <w:r w:rsidRPr="00EC3698">
        <w:rPr>
          <w:rFonts w:hint="cs"/>
          <w:cs/>
        </w:rPr>
        <w:t>เป็นเซิร์ฟเวอร์</w:t>
      </w:r>
      <w:r w:rsidRPr="00EC3698">
        <w:rPr>
          <w:cs/>
        </w:rPr>
        <w:t xml:space="preserve"> </w:t>
      </w:r>
      <w:r w:rsidRPr="00EC3698">
        <w:t xml:space="preserve">HTTP </w:t>
      </w:r>
      <w:r w:rsidRPr="00EC3698">
        <w:rPr>
          <w:rFonts w:hint="cs"/>
          <w:cs/>
        </w:rPr>
        <w:t>สำหรับ</w:t>
      </w:r>
      <w:r w:rsidRPr="00EC3698">
        <w:rPr>
          <w:cs/>
        </w:rPr>
        <w:t xml:space="preserve"> </w:t>
      </w:r>
      <w:r w:rsidRPr="00EC3698">
        <w:t xml:space="preserve">Python Web Server Gateway Interface (WSGI) </w:t>
      </w:r>
      <w:r w:rsidRPr="00EC3698">
        <w:rPr>
          <w:rFonts w:hint="cs"/>
          <w:cs/>
        </w:rPr>
        <w:t>ซึ่งใช้รูปแบบ</w:t>
      </w:r>
      <w:r w:rsidRPr="00EC3698">
        <w:rPr>
          <w:cs/>
        </w:rPr>
        <w:t xml:space="preserve"> </w:t>
      </w:r>
      <w:r w:rsidRPr="00EC3698">
        <w:t xml:space="preserve">pre-fork worker model </w:t>
      </w:r>
      <w:r w:rsidRPr="00EC3698">
        <w:rPr>
          <w:rFonts w:hint="cs"/>
          <w:cs/>
        </w:rPr>
        <w:t>และได้รับการพัฒนาต่อยอดจากโครงการ</w:t>
      </w:r>
      <w:r w:rsidRPr="00EC3698">
        <w:rPr>
          <w:cs/>
        </w:rPr>
        <w:t xml:space="preserve"> </w:t>
      </w:r>
      <w:r w:rsidRPr="00EC3698">
        <w:t xml:space="preserve">Unicorn </w:t>
      </w:r>
      <w:r w:rsidRPr="00EC3698">
        <w:rPr>
          <w:rFonts w:hint="cs"/>
          <w:cs/>
        </w:rPr>
        <w:t>ของ</w:t>
      </w:r>
      <w:r w:rsidRPr="00EC3698">
        <w:rPr>
          <w:cs/>
        </w:rPr>
        <w:t xml:space="preserve"> </w:t>
      </w:r>
      <w:r w:rsidRPr="00EC3698">
        <w:t>Ruby</w:t>
      </w:r>
      <w:r>
        <w:rPr>
          <w:rFonts w:hint="cs"/>
          <w:cs/>
        </w:rPr>
        <w:t xml:space="preserve"> </w:t>
      </w:r>
      <w:r w:rsidRPr="00EC3698">
        <w:rPr>
          <w:rFonts w:hint="cs"/>
          <w:cs/>
        </w:rPr>
        <w:t>เซิร์ฟเวอร์</w:t>
      </w:r>
      <w:r w:rsidRPr="00EC3698">
        <w:rPr>
          <w:cs/>
        </w:rPr>
        <w:t xml:space="preserve"> </w:t>
      </w:r>
      <w:proofErr w:type="spellStart"/>
      <w:r w:rsidRPr="00EC3698">
        <w:t>Gunicorn</w:t>
      </w:r>
      <w:proofErr w:type="spellEnd"/>
      <w:r w:rsidRPr="00EC3698">
        <w:t xml:space="preserve"> </w:t>
      </w:r>
      <w:r w:rsidRPr="00EC3698">
        <w:rPr>
          <w:rFonts w:hint="cs"/>
          <w:cs/>
        </w:rPr>
        <w:t>สามารถใช้งานร่วมกับ</w:t>
      </w:r>
      <w:r w:rsidRPr="00EC3698">
        <w:rPr>
          <w:cs/>
        </w:rPr>
        <w:t xml:space="preserve"> </w:t>
      </w:r>
      <w:r w:rsidRPr="00EC3698">
        <w:t xml:space="preserve">web frameworks </w:t>
      </w:r>
      <w:r w:rsidRPr="00EC3698">
        <w:rPr>
          <w:rFonts w:hint="cs"/>
          <w:cs/>
        </w:rPr>
        <w:t>ได้หลากหลาย</w:t>
      </w:r>
      <w:r w:rsidRPr="00EC3698">
        <w:rPr>
          <w:cs/>
        </w:rPr>
        <w:t xml:space="preserve"> </w:t>
      </w:r>
      <w:r w:rsidRPr="00EC3698">
        <w:rPr>
          <w:rFonts w:hint="cs"/>
          <w:cs/>
        </w:rPr>
        <w:t>ออกแบบให้มีโครงสร้างที่เรียบง่าย</w:t>
      </w:r>
      <w:r w:rsidRPr="00EC3698">
        <w:rPr>
          <w:cs/>
        </w:rPr>
        <w:t xml:space="preserve"> </w:t>
      </w:r>
      <w:r w:rsidRPr="00EC3698">
        <w:rPr>
          <w:rFonts w:hint="cs"/>
          <w:cs/>
        </w:rPr>
        <w:t>ใช้ทรัพยากรเซิร์ฟเวอร์ต่ำ</w:t>
      </w:r>
      <w:r w:rsidRPr="00EC3698">
        <w:rPr>
          <w:cs/>
        </w:rPr>
        <w:t xml:space="preserve"> </w:t>
      </w:r>
      <w:r w:rsidRPr="00EC3698">
        <w:rPr>
          <w:rFonts w:hint="cs"/>
          <w:cs/>
        </w:rPr>
        <w:t>และมีประสิทธิภาพที่ดี</w:t>
      </w:r>
      <w:r w:rsidRPr="00EC3698">
        <w:rPr>
          <w:cs/>
        </w:rPr>
        <w:t xml:space="preserve"> </w:t>
      </w:r>
      <w:r w:rsidRPr="00EC3698">
        <w:rPr>
          <w:rFonts w:hint="cs"/>
          <w:cs/>
        </w:rPr>
        <w:t>นอกจากนี้</w:t>
      </w:r>
      <w:r w:rsidRPr="00EC3698">
        <w:rPr>
          <w:cs/>
        </w:rPr>
        <w:t xml:space="preserve"> </w:t>
      </w:r>
      <w:r w:rsidRPr="00EC3698">
        <w:rPr>
          <w:rFonts w:hint="cs"/>
          <w:cs/>
        </w:rPr>
        <w:t>มักถูกใช้งานร่วมกับ</w:t>
      </w:r>
      <w:r w:rsidRPr="00EC3698">
        <w:rPr>
          <w:cs/>
        </w:rPr>
        <w:t xml:space="preserve"> </w:t>
      </w:r>
      <w:r w:rsidRPr="00EC3698">
        <w:t xml:space="preserve">Nginx </w:t>
      </w:r>
      <w:r w:rsidRPr="00EC3698">
        <w:rPr>
          <w:rFonts w:hint="cs"/>
          <w:cs/>
        </w:rPr>
        <w:t>เนื่องจากทั้งสองมีคุณสมบัติที่</w:t>
      </w:r>
      <w:r w:rsidR="00906D27">
        <w:rPr>
          <w:rFonts w:hint="cs"/>
          <w:cs/>
        </w:rPr>
        <w:t>ช่วย</w:t>
      </w:r>
      <w:r w:rsidRPr="00EC3698">
        <w:rPr>
          <w:rFonts w:hint="cs"/>
          <w:cs/>
        </w:rPr>
        <w:t>เสริมกันได้เป็นอย่างดี</w:t>
      </w:r>
      <w:r w:rsidR="00906D27">
        <w:rPr>
          <w:rFonts w:hint="cs"/>
          <w:cs/>
        </w:rPr>
        <w:t xml:space="preserve"> </w:t>
      </w:r>
      <w:proofErr w:type="gramStart"/>
      <w:r w:rsidR="00906D27">
        <w:rPr>
          <w:rFonts w:hint="cs"/>
          <w:cs/>
        </w:rPr>
        <w:t xml:space="preserve">( </w:t>
      </w:r>
      <w:r w:rsidR="00906D27">
        <w:t>“</w:t>
      </w:r>
      <w:proofErr w:type="spellStart"/>
      <w:proofErr w:type="gramEnd"/>
      <w:r w:rsidR="00906D27" w:rsidRPr="00906D27">
        <w:t>Gunicorn</w:t>
      </w:r>
      <w:proofErr w:type="spellEnd"/>
      <w:r w:rsidR="00906D27">
        <w:t>”, 2023</w:t>
      </w:r>
      <w:r w:rsidR="00906D27">
        <w:rPr>
          <w:rFonts w:hint="cs"/>
          <w:cs/>
        </w:rPr>
        <w:t xml:space="preserve"> )</w:t>
      </w:r>
    </w:p>
    <w:p w14:paraId="497A0945" w14:textId="1C94D20E" w:rsidR="00E47991" w:rsidRPr="00054FD3" w:rsidRDefault="00E47991" w:rsidP="00906D27">
      <w:pPr>
        <w:pStyle w:val="Heading2"/>
        <w:spacing w:before="0" w:after="0"/>
      </w:pPr>
      <w:r w:rsidRPr="00054FD3">
        <w:lastRenderedPageBreak/>
        <w:t>NGINX</w:t>
      </w:r>
    </w:p>
    <w:p w14:paraId="718C992F" w14:textId="4453519B" w:rsidR="00E47991" w:rsidRDefault="00906D27" w:rsidP="00906D27">
      <w:pPr>
        <w:pStyle w:val="Paragraph"/>
      </w:pPr>
      <w:r w:rsidRPr="00906D27">
        <w:t xml:space="preserve">Nginx </w:t>
      </w:r>
      <w:r w:rsidRPr="00906D27">
        <w:rPr>
          <w:rFonts w:hint="cs"/>
          <w:cs/>
        </w:rPr>
        <w:t>ชื่อเต็มๆว่า</w:t>
      </w:r>
      <w:r w:rsidRPr="00906D27">
        <w:rPr>
          <w:cs/>
        </w:rPr>
        <w:t xml:space="preserve"> </w:t>
      </w:r>
      <w:r w:rsidRPr="00906D27">
        <w:t xml:space="preserve">Engine-X </w:t>
      </w:r>
      <w:r w:rsidRPr="00906D27">
        <w:rPr>
          <w:rFonts w:hint="cs"/>
          <w:cs/>
        </w:rPr>
        <w:t>คือ</w:t>
      </w:r>
      <w:r w:rsidRPr="00906D27">
        <w:rPr>
          <w:cs/>
        </w:rPr>
        <w:t xml:space="preserve"> </w:t>
      </w:r>
      <w:r w:rsidRPr="00906D27">
        <w:t xml:space="preserve">Web Server </w:t>
      </w:r>
      <w:r w:rsidRPr="00906D27">
        <w:rPr>
          <w:rFonts w:hint="cs"/>
          <w:cs/>
        </w:rPr>
        <w:t>ที่นิยมใช้ในปัจจุบัน</w:t>
      </w:r>
      <w:r w:rsidRPr="00906D27">
        <w:rPr>
          <w:cs/>
        </w:rPr>
        <w:t xml:space="preserve"> </w:t>
      </w:r>
      <w:r w:rsidRPr="00906D27">
        <w:rPr>
          <w:rFonts w:hint="cs"/>
          <w:cs/>
        </w:rPr>
        <w:t>โดยผู้ใช้งานกล่าวกันว่าสามารถรองรับการใช้งานหลากหลายกว่า</w:t>
      </w:r>
      <w:r w:rsidRPr="00906D27">
        <w:rPr>
          <w:cs/>
        </w:rPr>
        <w:t xml:space="preserve"> </w:t>
      </w:r>
      <w:proofErr w:type="spellStart"/>
      <w:r w:rsidRPr="00906D27">
        <w:t>Apche</w:t>
      </w:r>
      <w:proofErr w:type="spellEnd"/>
      <w:r w:rsidRPr="00906D27">
        <w:t xml:space="preserve"> </w:t>
      </w:r>
      <w:r w:rsidRPr="00906D27">
        <w:rPr>
          <w:rFonts w:hint="cs"/>
          <w:cs/>
        </w:rPr>
        <w:t>และประสิทธิภาพการทำงานสูง</w:t>
      </w:r>
      <w:r w:rsidRPr="00906D27">
        <w:rPr>
          <w:cs/>
        </w:rPr>
        <w:t xml:space="preserve"> </w:t>
      </w:r>
      <w:r w:rsidRPr="00906D27">
        <w:t>Nginx</w:t>
      </w:r>
      <w:r w:rsidRPr="00906D27">
        <w:rPr>
          <w:rFonts w:hint="cs"/>
          <w:cs/>
        </w:rPr>
        <w:t>พร้อมยังมีโมดูลเสริมให้ใช้งานเพียงพอต่อการใช้งาน</w:t>
      </w:r>
      <w:r w:rsidRPr="00906D27">
        <w:rPr>
          <w:cs/>
        </w:rPr>
        <w:t xml:space="preserve"> </w:t>
      </w:r>
      <w:r w:rsidRPr="00906D27">
        <w:rPr>
          <w:rFonts w:hint="cs"/>
          <w:cs/>
        </w:rPr>
        <w:t>ที่ดีไปว่านั้นคือเป็นซอฟแวร์แบบ</w:t>
      </w:r>
      <w:r w:rsidRPr="00906D27">
        <w:rPr>
          <w:cs/>
        </w:rPr>
        <w:t xml:space="preserve"> </w:t>
      </w:r>
      <w:r w:rsidRPr="00906D27">
        <w:t xml:space="preserve">Open source </w:t>
      </w:r>
      <w:r w:rsidRPr="00906D27">
        <w:rPr>
          <w:rFonts w:hint="cs"/>
          <w:cs/>
        </w:rPr>
        <w:t>ก็คือใช้งานได้แบบไม่มีค่าใช้จ่ายนั้นเอง</w:t>
      </w:r>
      <w:r w:rsidRPr="00906D27">
        <w:rPr>
          <w:cs/>
        </w:rPr>
        <w:t xml:space="preserve"> </w:t>
      </w:r>
      <w:r w:rsidRPr="00906D27">
        <w:rPr>
          <w:rFonts w:hint="cs"/>
          <w:cs/>
        </w:rPr>
        <w:t>ตัวระบบมีให้เลือกรองรับทั้งแบบ</w:t>
      </w:r>
      <w:r w:rsidRPr="00906D27">
        <w:rPr>
          <w:cs/>
        </w:rPr>
        <w:t xml:space="preserve"> </w:t>
      </w:r>
      <w:r w:rsidRPr="00906D27">
        <w:t xml:space="preserve">Linux </w:t>
      </w:r>
      <w:r w:rsidRPr="00906D27">
        <w:rPr>
          <w:rFonts w:hint="cs"/>
          <w:cs/>
        </w:rPr>
        <w:t>และ</w:t>
      </w:r>
      <w:r w:rsidRPr="00906D27">
        <w:rPr>
          <w:cs/>
        </w:rPr>
        <w:t xml:space="preserve"> </w:t>
      </w:r>
      <w:r w:rsidRPr="00906D27">
        <w:t>Windows</w:t>
      </w:r>
      <w:r>
        <w:rPr>
          <w:rFonts w:hint="cs"/>
          <w:cs/>
        </w:rPr>
        <w:t xml:space="preserve"> </w:t>
      </w:r>
      <w:proofErr w:type="gramStart"/>
      <w:r>
        <w:rPr>
          <w:rFonts w:hint="cs"/>
          <w:cs/>
        </w:rPr>
        <w:t xml:space="preserve">( </w:t>
      </w:r>
      <w:proofErr w:type="spellStart"/>
      <w:r>
        <w:t>metrabyte</w:t>
      </w:r>
      <w:proofErr w:type="spellEnd"/>
      <w:proofErr w:type="gramEnd"/>
      <w:r>
        <w:t xml:space="preserve"> , 2020</w:t>
      </w:r>
      <w:r>
        <w:rPr>
          <w:rFonts w:hint="cs"/>
          <w:cs/>
        </w:rPr>
        <w:t xml:space="preserve"> )</w:t>
      </w:r>
    </w:p>
    <w:p w14:paraId="69773F4F" w14:textId="77777777" w:rsidR="00906D27" w:rsidRPr="006E32BA" w:rsidRDefault="00906D27" w:rsidP="00906D27">
      <w:pPr>
        <w:pStyle w:val="Paragraph"/>
        <w:ind w:firstLine="0"/>
        <w:rPr>
          <w:cs/>
        </w:rPr>
      </w:pPr>
    </w:p>
    <w:p w14:paraId="070CCD86" w14:textId="2EE99B0B" w:rsidR="00E47991" w:rsidRPr="00054FD3" w:rsidRDefault="00E47991" w:rsidP="00906D27">
      <w:pPr>
        <w:pStyle w:val="Heading2"/>
        <w:spacing w:before="0" w:after="0"/>
      </w:pPr>
      <w:r w:rsidRPr="00054FD3">
        <w:t>VMwar</w:t>
      </w:r>
      <w:r w:rsidR="00EC3698">
        <w:t>e</w:t>
      </w:r>
      <w:r w:rsidR="00906D27">
        <w:t xml:space="preserve"> </w:t>
      </w:r>
      <w:proofErr w:type="spellStart"/>
      <w:r w:rsidRPr="00054FD3">
        <w:t>ESXi</w:t>
      </w:r>
      <w:proofErr w:type="spellEnd"/>
    </w:p>
    <w:p w14:paraId="6FA9CDEE" w14:textId="10E9F0B7" w:rsidR="00906D27" w:rsidRDefault="00906D27" w:rsidP="00906D27">
      <w:pPr>
        <w:pStyle w:val="Paragraph"/>
      </w:pPr>
      <w:r w:rsidRPr="00906D27">
        <w:t xml:space="preserve">VMware </w:t>
      </w:r>
      <w:proofErr w:type="spellStart"/>
      <w:r w:rsidRPr="00906D27">
        <w:t>ESXi</w:t>
      </w:r>
      <w:proofErr w:type="spellEnd"/>
      <w:r w:rsidRPr="00906D27">
        <w:t xml:space="preserve"> </w:t>
      </w:r>
      <w:r w:rsidRPr="00906D27">
        <w:rPr>
          <w:rFonts w:hint="cs"/>
          <w:cs/>
        </w:rPr>
        <w:t>คือ</w:t>
      </w:r>
      <w:r w:rsidRPr="00906D27">
        <w:rPr>
          <w:cs/>
        </w:rPr>
        <w:t xml:space="preserve"> </w:t>
      </w:r>
      <w:r w:rsidRPr="00906D27">
        <w:t xml:space="preserve">Software </w:t>
      </w:r>
      <w:r w:rsidRPr="00906D27">
        <w:rPr>
          <w:rFonts w:hint="cs"/>
          <w:cs/>
        </w:rPr>
        <w:t>ที่ทำตัวเสมือนระบบปฎิบัติการตัวหนึ่ง</w:t>
      </w:r>
      <w:r w:rsidRPr="00906D27">
        <w:rPr>
          <w:cs/>
        </w:rPr>
        <w:t xml:space="preserve"> </w:t>
      </w:r>
      <w:r w:rsidRPr="00906D27">
        <w:rPr>
          <w:rFonts w:hint="cs"/>
          <w:cs/>
        </w:rPr>
        <w:t>ที่รองรับการสร้าง</w:t>
      </w:r>
      <w:r w:rsidRPr="00906D27">
        <w:rPr>
          <w:cs/>
        </w:rPr>
        <w:t xml:space="preserve"> </w:t>
      </w:r>
      <w:r w:rsidRPr="00906D27">
        <w:rPr>
          <w:rFonts w:hint="cs"/>
          <w:cs/>
        </w:rPr>
        <w:t>เวอร์ชวลแมชชีน</w:t>
      </w:r>
      <w:r w:rsidRPr="00906D27">
        <w:rPr>
          <w:cs/>
        </w:rPr>
        <w:t xml:space="preserve"> (</w:t>
      </w:r>
      <w:r w:rsidRPr="00906D27">
        <w:t xml:space="preserve">Virtual Machine) </w:t>
      </w:r>
      <w:r w:rsidRPr="00906D27">
        <w:rPr>
          <w:rFonts w:hint="cs"/>
          <w:cs/>
        </w:rPr>
        <w:t>เพื่อให้เครื่องคอมพิวเตอร์</w:t>
      </w:r>
      <w:r w:rsidRPr="00906D27">
        <w:rPr>
          <w:cs/>
        </w:rPr>
        <w:t xml:space="preserve"> </w:t>
      </w:r>
      <w:r w:rsidRPr="00906D27">
        <w:t>1</w:t>
      </w:r>
      <w:r w:rsidRPr="00906D27">
        <w:rPr>
          <w:cs/>
        </w:rPr>
        <w:t xml:space="preserve"> </w:t>
      </w:r>
      <w:r w:rsidRPr="00906D27">
        <w:rPr>
          <w:rFonts w:hint="cs"/>
          <w:cs/>
        </w:rPr>
        <w:t>เครื่อง</w:t>
      </w:r>
      <w:r w:rsidRPr="00906D27">
        <w:rPr>
          <w:cs/>
        </w:rPr>
        <w:t xml:space="preserve"> (</w:t>
      </w:r>
      <w:r w:rsidRPr="00906D27">
        <w:t xml:space="preserve">Hardware) </w:t>
      </w:r>
      <w:r w:rsidRPr="00906D27">
        <w:rPr>
          <w:rFonts w:hint="cs"/>
          <w:cs/>
        </w:rPr>
        <w:t>สามารถจำลองการสร้าง</w:t>
      </w:r>
      <w:r w:rsidRPr="00101026">
        <w:rPr>
          <w:rFonts w:hint="cs"/>
          <w:cs/>
        </w:rPr>
        <w:t>คอมพิวเตอร์</w:t>
      </w:r>
      <w:r w:rsidRPr="00906D27">
        <w:rPr>
          <w:rFonts w:hint="cs"/>
          <w:cs/>
        </w:rPr>
        <w:t>แบบ</w:t>
      </w:r>
      <w:r w:rsidRPr="00906D27">
        <w:rPr>
          <w:cs/>
        </w:rPr>
        <w:t xml:space="preserve"> </w:t>
      </w:r>
      <w:r w:rsidRPr="00906D27">
        <w:t xml:space="preserve">Virtual Machine (Guest) </w:t>
      </w:r>
      <w:r w:rsidRPr="00906D27">
        <w:rPr>
          <w:rFonts w:hint="cs"/>
          <w:cs/>
        </w:rPr>
        <w:t>ได้หลาย</w:t>
      </w:r>
      <w:r w:rsidRPr="00906D27">
        <w:rPr>
          <w:cs/>
        </w:rPr>
        <w:t xml:space="preserve"> </w:t>
      </w:r>
      <w:r w:rsidRPr="00906D27">
        <w:rPr>
          <w:rFonts w:hint="cs"/>
          <w:cs/>
        </w:rPr>
        <w:t>ๆ</w:t>
      </w:r>
      <w:r w:rsidRPr="00906D27">
        <w:rPr>
          <w:cs/>
        </w:rPr>
        <w:t xml:space="preserve"> </w:t>
      </w:r>
      <w:r w:rsidRPr="00906D27">
        <w:rPr>
          <w:rFonts w:hint="cs"/>
          <w:cs/>
        </w:rPr>
        <w:t>ตัว</w:t>
      </w:r>
      <w:r>
        <w:t xml:space="preserve"> </w:t>
      </w:r>
      <w:r w:rsidRPr="00906D27">
        <w:t xml:space="preserve">VMware </w:t>
      </w:r>
      <w:proofErr w:type="spellStart"/>
      <w:r w:rsidRPr="00906D27">
        <w:t>ESXi</w:t>
      </w:r>
      <w:proofErr w:type="spellEnd"/>
      <w:r w:rsidRPr="00906D27">
        <w:t xml:space="preserve"> </w:t>
      </w:r>
      <w:r w:rsidRPr="00906D27">
        <w:rPr>
          <w:rFonts w:hint="cs"/>
          <w:cs/>
        </w:rPr>
        <w:t>รองรับการทำงานทุกความสามารถบน</w:t>
      </w:r>
      <w:r w:rsidRPr="00906D27">
        <w:rPr>
          <w:cs/>
        </w:rPr>
        <w:t xml:space="preserve"> </w:t>
      </w:r>
      <w:r w:rsidRPr="00906D27">
        <w:t xml:space="preserve">VMware vSphere Client </w:t>
      </w:r>
      <w:r w:rsidRPr="00906D27">
        <w:rPr>
          <w:rFonts w:hint="cs"/>
          <w:cs/>
        </w:rPr>
        <w:t>ทั้ง</w:t>
      </w:r>
      <w:r w:rsidRPr="00906D27">
        <w:rPr>
          <w:cs/>
        </w:rPr>
        <w:t xml:space="preserve"> </w:t>
      </w:r>
      <w:proofErr w:type="spellStart"/>
      <w:r w:rsidRPr="00906D27">
        <w:t>vMotion</w:t>
      </w:r>
      <w:proofErr w:type="spellEnd"/>
      <w:r w:rsidRPr="00906D27">
        <w:t xml:space="preserve">, High Availability (HA), Fault Tolerance (FT), Distributed Resource Schedule (DRS) </w:t>
      </w:r>
      <w:r w:rsidRPr="00906D27">
        <w:rPr>
          <w:rFonts w:hint="cs"/>
          <w:cs/>
        </w:rPr>
        <w:t>ฯลฯ</w:t>
      </w:r>
      <w:r>
        <w:t xml:space="preserve"> </w:t>
      </w:r>
      <w:proofErr w:type="gramStart"/>
      <w:r>
        <w:rPr>
          <w:rFonts w:hint="cs"/>
          <w:cs/>
        </w:rPr>
        <w:t xml:space="preserve">( </w:t>
      </w:r>
      <w:proofErr w:type="spellStart"/>
      <w:r>
        <w:t>cescny</w:t>
      </w:r>
      <w:proofErr w:type="spellEnd"/>
      <w:proofErr w:type="gramEnd"/>
      <w:r>
        <w:t xml:space="preserve"> , 2019</w:t>
      </w:r>
      <w:r>
        <w:rPr>
          <w:rFonts w:hint="cs"/>
          <w:cs/>
        </w:rPr>
        <w:t xml:space="preserve"> )</w:t>
      </w:r>
    </w:p>
    <w:p w14:paraId="7B2AFC73" w14:textId="77777777" w:rsidR="00906D27" w:rsidRPr="00906D27" w:rsidRDefault="00906D27" w:rsidP="00906D27">
      <w:pPr>
        <w:pStyle w:val="Paragraph"/>
        <w:ind w:firstLine="0"/>
        <w:rPr>
          <w:cs/>
        </w:rPr>
      </w:pPr>
    </w:p>
    <w:p w14:paraId="4E17B578" w14:textId="2C07FCF0" w:rsidR="00E47991" w:rsidRPr="00101026" w:rsidRDefault="00E47991" w:rsidP="00906D27">
      <w:pPr>
        <w:pStyle w:val="Heading2"/>
        <w:spacing w:before="0" w:after="0"/>
      </w:pPr>
      <w:r w:rsidRPr="00101026">
        <w:t>Ubuntu</w:t>
      </w:r>
    </w:p>
    <w:p w14:paraId="3F4F0B89" w14:textId="75235ED7" w:rsidR="00906D27" w:rsidRPr="00906D27" w:rsidRDefault="00906D27" w:rsidP="00906D27">
      <w:pPr>
        <w:pStyle w:val="Paragraph"/>
      </w:pPr>
      <w:r w:rsidRPr="00906D27">
        <w:t xml:space="preserve">Ubuntu </w:t>
      </w:r>
      <w:r w:rsidRPr="00906D27">
        <w:rPr>
          <w:rFonts w:hint="cs"/>
          <w:cs/>
        </w:rPr>
        <w:t>คือ</w:t>
      </w:r>
      <w:r w:rsidRPr="00906D27">
        <w:rPr>
          <w:cs/>
        </w:rPr>
        <w:t xml:space="preserve"> </w:t>
      </w:r>
      <w:r w:rsidRPr="00906D27">
        <w:rPr>
          <w:rFonts w:hint="cs"/>
          <w:cs/>
        </w:rPr>
        <w:t>ระบบปฏิบัติการคอมพิวเตอร์ที่เป็นระบบแบบเปิด</w:t>
      </w:r>
      <w:r w:rsidRPr="00906D27">
        <w:rPr>
          <w:cs/>
        </w:rPr>
        <w:t xml:space="preserve"> </w:t>
      </w:r>
      <w:r w:rsidRPr="00906D27">
        <w:rPr>
          <w:rFonts w:hint="cs"/>
          <w:cs/>
        </w:rPr>
        <w:t>ซึ่งมีพื้นฐานจาก</w:t>
      </w:r>
      <w:r w:rsidRPr="00906D27">
        <w:rPr>
          <w:cs/>
        </w:rPr>
        <w:t xml:space="preserve"> </w:t>
      </w:r>
      <w:r w:rsidRPr="00906D27">
        <w:t xml:space="preserve">Linux Distribution </w:t>
      </w:r>
      <w:r w:rsidRPr="00906D27">
        <w:rPr>
          <w:rFonts w:hint="cs"/>
          <w:cs/>
        </w:rPr>
        <w:t>หรือ</w:t>
      </w:r>
      <w:r w:rsidRPr="00906D27">
        <w:rPr>
          <w:cs/>
        </w:rPr>
        <w:t xml:space="preserve"> </w:t>
      </w:r>
      <w:r w:rsidRPr="00906D27">
        <w:t xml:space="preserve">Linux Distro </w:t>
      </w:r>
      <w:r w:rsidRPr="00906D27">
        <w:rPr>
          <w:rFonts w:hint="cs"/>
          <w:cs/>
        </w:rPr>
        <w:t>ระบบปฏิบัติการที่ถูกออกแบบเพื่อการแบ่งปัน</w:t>
      </w:r>
      <w:r w:rsidRPr="00906D27">
        <w:rPr>
          <w:cs/>
        </w:rPr>
        <w:t xml:space="preserve"> </w:t>
      </w:r>
      <w:r w:rsidRPr="00906D27">
        <w:rPr>
          <w:rFonts w:hint="cs"/>
          <w:cs/>
        </w:rPr>
        <w:t>มีการปรับแต่งและเพิ่มซอฟต์แวร์พื้นฐานต่าง</w:t>
      </w:r>
      <w:r w:rsidRPr="00906D27">
        <w:rPr>
          <w:cs/>
        </w:rPr>
        <w:t xml:space="preserve"> </w:t>
      </w:r>
      <w:r w:rsidRPr="00906D27">
        <w:rPr>
          <w:rFonts w:hint="cs"/>
          <w:cs/>
        </w:rPr>
        <w:t>ๆ</w:t>
      </w:r>
      <w:r w:rsidRPr="00906D27">
        <w:rPr>
          <w:cs/>
        </w:rPr>
        <w:t xml:space="preserve"> </w:t>
      </w:r>
      <w:r w:rsidRPr="00906D27">
        <w:rPr>
          <w:rFonts w:hint="cs"/>
          <w:cs/>
        </w:rPr>
        <w:t>สำหรับพร้อมใช้งานได้ทันที</w:t>
      </w:r>
      <w:r w:rsidRPr="00906D27">
        <w:rPr>
          <w:cs/>
        </w:rPr>
        <w:t xml:space="preserve"> </w:t>
      </w:r>
      <w:r w:rsidRPr="00906D27">
        <w:rPr>
          <w:rFonts w:hint="cs"/>
          <w:cs/>
        </w:rPr>
        <w:t>และเป็น</w:t>
      </w:r>
      <w:r w:rsidRPr="00906D27">
        <w:rPr>
          <w:cs/>
        </w:rPr>
        <w:t xml:space="preserve"> </w:t>
      </w:r>
      <w:r w:rsidRPr="00906D27">
        <w:t xml:space="preserve">Open Source </w:t>
      </w:r>
      <w:r w:rsidRPr="00906D27">
        <w:rPr>
          <w:rFonts w:hint="cs"/>
          <w:cs/>
        </w:rPr>
        <w:t>ภายใต้สัญญาอนุญาตแบบ</w:t>
      </w:r>
      <w:r w:rsidRPr="00906D27">
        <w:rPr>
          <w:cs/>
        </w:rPr>
        <w:t xml:space="preserve"> </w:t>
      </w:r>
      <w:r w:rsidRPr="00906D27">
        <w:t xml:space="preserve">GNU/GPL </w:t>
      </w:r>
      <w:r w:rsidRPr="00906D27">
        <w:rPr>
          <w:rFonts w:hint="cs"/>
          <w:cs/>
        </w:rPr>
        <w:t>ที่สามารถนำไปใช้</w:t>
      </w:r>
      <w:r w:rsidRPr="00906D27">
        <w:t xml:space="preserve">, </w:t>
      </w:r>
      <w:r w:rsidRPr="00906D27">
        <w:rPr>
          <w:rFonts w:hint="cs"/>
          <w:cs/>
        </w:rPr>
        <w:t>ปรับปรุง</w:t>
      </w:r>
      <w:r w:rsidRPr="00906D27">
        <w:t xml:space="preserve">, </w:t>
      </w:r>
      <w:r w:rsidRPr="00906D27">
        <w:rPr>
          <w:rFonts w:hint="cs"/>
          <w:cs/>
        </w:rPr>
        <w:t>เปลี่ยนแปลง</w:t>
      </w:r>
      <w:r w:rsidRPr="00906D27">
        <w:rPr>
          <w:cs/>
        </w:rPr>
        <w:t xml:space="preserve"> </w:t>
      </w:r>
      <w:r w:rsidRPr="00906D27">
        <w:rPr>
          <w:rFonts w:hint="cs"/>
          <w:cs/>
        </w:rPr>
        <w:t>ได้อย่างอิสรเสรี</w:t>
      </w:r>
      <w:r w:rsidRPr="00906D27">
        <w:rPr>
          <w:cs/>
        </w:rPr>
        <w:t xml:space="preserve"> </w:t>
      </w:r>
      <w:r w:rsidRPr="00906D27">
        <w:rPr>
          <w:rFonts w:hint="cs"/>
          <w:cs/>
        </w:rPr>
        <w:t>โดยไม่มีค่าใช้จ่าย</w:t>
      </w:r>
      <w:r w:rsidRPr="00906D27">
        <w:rPr>
          <w:cs/>
        </w:rPr>
        <w:t xml:space="preserve"> </w:t>
      </w:r>
    </w:p>
    <w:p w14:paraId="6FF983DF" w14:textId="2C89429C" w:rsidR="00E47991" w:rsidRDefault="00906D27" w:rsidP="00906D27">
      <w:pPr>
        <w:pStyle w:val="Paragraph"/>
        <w:rPr>
          <w:cs/>
        </w:rPr>
      </w:pPr>
      <w:r w:rsidRPr="00906D27">
        <w:t xml:space="preserve">Ubuntu </w:t>
      </w:r>
      <w:r w:rsidRPr="00906D27">
        <w:rPr>
          <w:rFonts w:hint="cs"/>
          <w:cs/>
        </w:rPr>
        <w:t>มีทั้งหมด</w:t>
      </w:r>
      <w:r w:rsidRPr="00906D27">
        <w:rPr>
          <w:cs/>
        </w:rPr>
        <w:t xml:space="preserve"> </w:t>
      </w:r>
      <w:r w:rsidRPr="00906D27">
        <w:t xml:space="preserve">3 </w:t>
      </w:r>
      <w:r w:rsidRPr="00906D27">
        <w:rPr>
          <w:rFonts w:hint="cs"/>
          <w:cs/>
        </w:rPr>
        <w:t>ประเภทได้แก่</w:t>
      </w:r>
      <w:r w:rsidRPr="00906D27">
        <w:rPr>
          <w:cs/>
        </w:rPr>
        <w:t xml:space="preserve"> </w:t>
      </w:r>
      <w:r w:rsidRPr="00906D27">
        <w:t xml:space="preserve">Ubuntu Desktop, Ubuntu Server </w:t>
      </w:r>
      <w:r w:rsidRPr="00906D27">
        <w:rPr>
          <w:rFonts w:hint="cs"/>
          <w:cs/>
        </w:rPr>
        <w:t>และ</w:t>
      </w:r>
      <w:r w:rsidRPr="00906D27">
        <w:rPr>
          <w:cs/>
        </w:rPr>
        <w:t xml:space="preserve"> </w:t>
      </w:r>
      <w:r w:rsidRPr="00906D27">
        <w:t xml:space="preserve">Ubuntu Core </w:t>
      </w:r>
      <w:r w:rsidRPr="00906D27">
        <w:rPr>
          <w:rFonts w:hint="cs"/>
          <w:cs/>
        </w:rPr>
        <w:t>โดย</w:t>
      </w:r>
      <w:r w:rsidRPr="00906D27">
        <w:rPr>
          <w:cs/>
        </w:rPr>
        <w:t xml:space="preserve"> </w:t>
      </w:r>
      <w:r w:rsidRPr="00906D27">
        <w:t xml:space="preserve">Ubuntu </w:t>
      </w:r>
      <w:r w:rsidRPr="00906D27">
        <w:rPr>
          <w:rFonts w:hint="cs"/>
          <w:cs/>
        </w:rPr>
        <w:t>ได้รับการสนับสนุนและพัฒนาต่อมาจาก</w:t>
      </w:r>
      <w:r w:rsidRPr="00906D27">
        <w:rPr>
          <w:cs/>
        </w:rPr>
        <w:t xml:space="preserve"> </w:t>
      </w:r>
      <w:r w:rsidRPr="00906D27">
        <w:t xml:space="preserve">Debian </w:t>
      </w:r>
      <w:r w:rsidRPr="00906D27">
        <w:rPr>
          <w:rFonts w:hint="cs"/>
          <w:cs/>
        </w:rPr>
        <w:t>ซึ่งเป็นชุดของซอฟต์แวร์เสรีหรือซอฟต์แวร์ที่สามารถนำไปใช้</w:t>
      </w:r>
      <w:r w:rsidRPr="00906D27">
        <w:rPr>
          <w:cs/>
        </w:rPr>
        <w:t xml:space="preserve"> </w:t>
      </w:r>
      <w:r w:rsidRPr="00906D27">
        <w:rPr>
          <w:rFonts w:hint="cs"/>
          <w:cs/>
        </w:rPr>
        <w:t>แก้ไข</w:t>
      </w:r>
      <w:r w:rsidRPr="00906D27">
        <w:rPr>
          <w:cs/>
        </w:rPr>
        <w:t xml:space="preserve"> </w:t>
      </w:r>
      <w:r w:rsidRPr="00906D27">
        <w:rPr>
          <w:rFonts w:hint="cs"/>
          <w:cs/>
        </w:rPr>
        <w:t>ดัดแปลง</w:t>
      </w:r>
      <w:r w:rsidRPr="00906D27">
        <w:rPr>
          <w:cs/>
        </w:rPr>
        <w:t xml:space="preserve"> </w:t>
      </w:r>
      <w:r w:rsidRPr="00906D27">
        <w:rPr>
          <w:rFonts w:hint="cs"/>
          <w:cs/>
        </w:rPr>
        <w:t>พัฒนา</w:t>
      </w:r>
      <w:r w:rsidRPr="00906D27">
        <w:rPr>
          <w:cs/>
        </w:rPr>
        <w:t xml:space="preserve"> </w:t>
      </w:r>
      <w:r w:rsidRPr="00906D27">
        <w:rPr>
          <w:rFonts w:hint="cs"/>
          <w:cs/>
        </w:rPr>
        <w:t>และจำหน่ายแจกจ่ายได้</w:t>
      </w:r>
      <w:r w:rsidRPr="00906D27">
        <w:rPr>
          <w:cs/>
        </w:rPr>
        <w:t xml:space="preserve"> </w:t>
      </w:r>
      <w:r w:rsidRPr="00906D27">
        <w:rPr>
          <w:rFonts w:hint="cs"/>
          <w:cs/>
        </w:rPr>
        <w:t>โดยไม่ต้องเสียค่าลิขสิทธิ์ที่ใช้</w:t>
      </w:r>
      <w:r w:rsidRPr="00906D27">
        <w:rPr>
          <w:cs/>
        </w:rPr>
        <w:t xml:space="preserve"> </w:t>
      </w:r>
      <w:r w:rsidRPr="00906D27">
        <w:t xml:space="preserve">Linux </w:t>
      </w:r>
      <w:r w:rsidRPr="00906D27">
        <w:rPr>
          <w:rFonts w:hint="cs"/>
          <w:cs/>
        </w:rPr>
        <w:t>เป็น</w:t>
      </w:r>
      <w:r w:rsidRPr="00906D27">
        <w:rPr>
          <w:cs/>
        </w:rPr>
        <w:t xml:space="preserve"> </w:t>
      </w:r>
      <w:r w:rsidRPr="00906D27">
        <w:t xml:space="preserve">Kernel </w:t>
      </w:r>
      <w:r w:rsidRPr="00906D27">
        <w:rPr>
          <w:rFonts w:hint="cs"/>
          <w:cs/>
        </w:rPr>
        <w:t>หรือส่วนประกอบหลักของระบบปฏิบัติการ</w:t>
      </w:r>
      <w:r w:rsidRPr="00906D27">
        <w:rPr>
          <w:cs/>
        </w:rPr>
        <w:t xml:space="preserve"> </w:t>
      </w:r>
      <w:r w:rsidRPr="00906D27">
        <w:rPr>
          <w:rFonts w:hint="cs"/>
          <w:cs/>
        </w:rPr>
        <w:t>ซึ่งคอยดูแลบริหารทรัพยากรของระบบ</w:t>
      </w:r>
      <w:r w:rsidRPr="00906D27">
        <w:rPr>
          <w:cs/>
        </w:rPr>
        <w:t xml:space="preserve"> </w:t>
      </w:r>
      <w:r w:rsidRPr="00906D27">
        <w:rPr>
          <w:rFonts w:hint="cs"/>
          <w:cs/>
        </w:rPr>
        <w:t>และใช้เครื่องมือต่าง</w:t>
      </w:r>
      <w:r w:rsidRPr="00906D27">
        <w:rPr>
          <w:cs/>
        </w:rPr>
        <w:t xml:space="preserve"> </w:t>
      </w:r>
      <w:r w:rsidRPr="00906D27">
        <w:rPr>
          <w:rFonts w:hint="cs"/>
          <w:cs/>
        </w:rPr>
        <w:t>ๆ</w:t>
      </w:r>
      <w:r w:rsidRPr="00906D27">
        <w:rPr>
          <w:cs/>
        </w:rPr>
        <w:t xml:space="preserve"> </w:t>
      </w:r>
      <w:r w:rsidRPr="00906D27">
        <w:rPr>
          <w:rFonts w:hint="cs"/>
          <w:cs/>
        </w:rPr>
        <w:t>ในโครงการ</w:t>
      </w:r>
      <w:r w:rsidRPr="00906D27">
        <w:rPr>
          <w:cs/>
        </w:rPr>
        <w:t xml:space="preserve"> </w:t>
      </w:r>
      <w:r w:rsidRPr="00906D27">
        <w:t xml:space="preserve">GNU </w:t>
      </w:r>
      <w:r w:rsidRPr="00906D27">
        <w:rPr>
          <w:rFonts w:hint="cs"/>
          <w:cs/>
        </w:rPr>
        <w:t>ประกอบกันเป็นระบบปฏิบัติการ</w:t>
      </w:r>
      <w:r w:rsidRPr="00906D27">
        <w:rPr>
          <w:cs/>
        </w:rPr>
        <w:t xml:space="preserve"> </w:t>
      </w:r>
      <w:r w:rsidRPr="00906D27">
        <w:rPr>
          <w:rFonts w:hint="cs"/>
          <w:cs/>
        </w:rPr>
        <w:t>เปิดตัวครั้งแรกเมื่อวันที่</w:t>
      </w:r>
      <w:r w:rsidRPr="00906D27">
        <w:rPr>
          <w:cs/>
        </w:rPr>
        <w:t xml:space="preserve"> </w:t>
      </w:r>
      <w:r w:rsidRPr="00906D27">
        <w:t xml:space="preserve">20 </w:t>
      </w:r>
      <w:r w:rsidRPr="00906D27">
        <w:rPr>
          <w:rFonts w:hint="cs"/>
          <w:cs/>
        </w:rPr>
        <w:t>ตุล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4 </w:t>
      </w:r>
      <w:r w:rsidRPr="00906D27">
        <w:rPr>
          <w:rFonts w:hint="cs"/>
          <w:cs/>
        </w:rPr>
        <w:t>และในวันที่</w:t>
      </w:r>
      <w:r w:rsidRPr="00906D27">
        <w:rPr>
          <w:cs/>
        </w:rPr>
        <w:t xml:space="preserve"> </w:t>
      </w:r>
      <w:r w:rsidRPr="00906D27">
        <w:t xml:space="preserve">8 </w:t>
      </w:r>
      <w:r w:rsidRPr="00906D27">
        <w:rPr>
          <w:rFonts w:hint="cs"/>
          <w:cs/>
        </w:rPr>
        <w:t>กรกฎ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5 </w:t>
      </w:r>
      <w:r w:rsidRPr="00906D27">
        <w:rPr>
          <w:rFonts w:hint="cs"/>
          <w:cs/>
        </w:rPr>
        <w:t>ได้รับการสนับสนุนและพัฒนาต่อโดยบริษัท</w:t>
      </w:r>
      <w:r w:rsidRPr="00906D27">
        <w:rPr>
          <w:cs/>
        </w:rPr>
        <w:t xml:space="preserve"> </w:t>
      </w:r>
      <w:r w:rsidRPr="00906D27">
        <w:t xml:space="preserve">Canonical </w:t>
      </w:r>
      <w:r w:rsidRPr="00906D27">
        <w:rPr>
          <w:rFonts w:hint="cs"/>
          <w:cs/>
        </w:rPr>
        <w:t>ซึ่งเป็นบริษัทของ</w:t>
      </w:r>
      <w:r w:rsidRPr="00906D27">
        <w:rPr>
          <w:cs/>
        </w:rPr>
        <w:t xml:space="preserve"> </w:t>
      </w:r>
      <w:r w:rsidRPr="00906D27">
        <w:t xml:space="preserve">Mark Shuttleworth </w:t>
      </w:r>
      <w:r w:rsidRPr="00906D27">
        <w:rPr>
          <w:rFonts w:hint="cs"/>
          <w:cs/>
        </w:rPr>
        <w:t>ร่วมก่อตั้งกับทีมนักพัฒนา</w:t>
      </w:r>
      <w:r w:rsidRPr="00906D27">
        <w:rPr>
          <w:cs/>
        </w:rPr>
        <w:t xml:space="preserve"> </w:t>
      </w:r>
      <w:r w:rsidRPr="00906D27">
        <w:t>Debian</w:t>
      </w:r>
      <w:r>
        <w:rPr>
          <w:rFonts w:hint="cs"/>
          <w:cs/>
        </w:rPr>
        <w:t xml:space="preserve"> ( </w:t>
      </w:r>
      <w:proofErr w:type="spellStart"/>
      <w:r>
        <w:t>openlandscope</w:t>
      </w:r>
      <w:proofErr w:type="spellEnd"/>
      <w:r>
        <w:t>, 2022</w:t>
      </w:r>
      <w:r>
        <w:rPr>
          <w:rFonts w:hint="cs"/>
          <w:cs/>
        </w:rPr>
        <w:t xml:space="preserve"> )</w:t>
      </w:r>
    </w:p>
    <w:p w14:paraId="68FDC310" w14:textId="77777777" w:rsidR="00906D27" w:rsidRPr="006E32BA" w:rsidRDefault="00906D27" w:rsidP="00906D27">
      <w:pPr>
        <w:pStyle w:val="Paragraph"/>
      </w:pPr>
    </w:p>
    <w:p w14:paraId="3638CB1C" w14:textId="29D3F426" w:rsidR="00EC3698" w:rsidRPr="00101026" w:rsidRDefault="00E47991" w:rsidP="000D0CF1">
      <w:pPr>
        <w:pStyle w:val="Heading2"/>
        <w:spacing w:before="0" w:after="0"/>
      </w:pPr>
      <w:r w:rsidRPr="00101026">
        <w:lastRenderedPageBreak/>
        <w:t>PostgreSQL</w:t>
      </w:r>
    </w:p>
    <w:p w14:paraId="4F26336F" w14:textId="77777777" w:rsidR="000D0CF1" w:rsidRDefault="000D0CF1" w:rsidP="000D0CF1">
      <w:pPr>
        <w:pStyle w:val="Paragraph"/>
      </w:pPr>
      <w:r>
        <w:t xml:space="preserve">PostgreSQL </w:t>
      </w:r>
      <w:r>
        <w:rPr>
          <w:rFonts w:hint="cs"/>
          <w:cs/>
        </w:rPr>
        <w:t>คืออะไร</w:t>
      </w:r>
      <w:r>
        <w:rPr>
          <w:cs/>
        </w:rPr>
        <w:t xml:space="preserve"> </w:t>
      </w:r>
      <w:r>
        <w:t xml:space="preserve">PostgreSQL </w:t>
      </w:r>
      <w:r>
        <w:rPr>
          <w:rFonts w:hint="cs"/>
          <w:cs/>
        </w:rPr>
        <w:t>หรือที่เรียกอีกชื่อ</w:t>
      </w:r>
      <w:r>
        <w:rPr>
          <w:cs/>
        </w:rPr>
        <w:t xml:space="preserve"> </w:t>
      </w:r>
      <w:r>
        <w:rPr>
          <w:rFonts w:hint="cs"/>
          <w:cs/>
        </w:rPr>
        <w:t>ว่า</w:t>
      </w:r>
      <w:r>
        <w:rPr>
          <w:cs/>
        </w:rPr>
        <w:t xml:space="preserve"> </w:t>
      </w:r>
      <w:r>
        <w:t xml:space="preserve">PGSQL </w:t>
      </w:r>
      <w:r>
        <w:rPr>
          <w:rFonts w:hint="cs"/>
          <w:cs/>
        </w:rPr>
        <w:t>เป็น</w:t>
      </w:r>
      <w:r>
        <w:rPr>
          <w:cs/>
        </w:rPr>
        <w:t xml:space="preserve"> </w:t>
      </w:r>
      <w:r>
        <w:t xml:space="preserve">DBMS </w:t>
      </w:r>
      <w:r>
        <w:rPr>
          <w:rFonts w:hint="cs"/>
          <w:cs/>
        </w:rPr>
        <w:t>ตัวหนึ่ง</w:t>
      </w:r>
      <w:r>
        <w:rPr>
          <w:cs/>
        </w:rPr>
        <w:t xml:space="preserve"> </w:t>
      </w:r>
      <w:r>
        <w:rPr>
          <w:rFonts w:hint="cs"/>
          <w:cs/>
        </w:rPr>
        <w:t>ที่เป็นโปรแกรมฐานข้อมูล</w:t>
      </w:r>
      <w:r>
        <w:rPr>
          <w:cs/>
        </w:rPr>
        <w:t xml:space="preserve"> </w:t>
      </w:r>
      <w:proofErr w:type="spellStart"/>
      <w:r>
        <w:t>OpenSource</w:t>
      </w:r>
      <w:proofErr w:type="spellEnd"/>
      <w:r>
        <w:t xml:space="preserve"> </w:t>
      </w:r>
      <w:r>
        <w:rPr>
          <w:rFonts w:hint="cs"/>
          <w:cs/>
        </w:rPr>
        <w:t>ตัวหนึ่ง</w:t>
      </w:r>
      <w:r>
        <w:rPr>
          <w:cs/>
        </w:rPr>
        <w:t xml:space="preserve"> </w:t>
      </w:r>
      <w:r>
        <w:rPr>
          <w:rFonts w:hint="cs"/>
          <w:cs/>
        </w:rPr>
        <w:t>ที่มี</w:t>
      </w:r>
      <w:r>
        <w:rPr>
          <w:cs/>
        </w:rPr>
        <w:t xml:space="preserve"> </w:t>
      </w:r>
      <w:proofErr w:type="spellStart"/>
      <w:r>
        <w:t>licence</w:t>
      </w:r>
      <w:proofErr w:type="spellEnd"/>
      <w:r>
        <w:t xml:space="preserve"> </w:t>
      </w:r>
      <w:r>
        <w:rPr>
          <w:rFonts w:hint="cs"/>
          <w:cs/>
        </w:rPr>
        <w:t>แบบ</w:t>
      </w:r>
      <w:r>
        <w:rPr>
          <w:cs/>
        </w:rPr>
        <w:t xml:space="preserve"> </w:t>
      </w:r>
      <w:r>
        <w:t xml:space="preserve">BSD </w:t>
      </w:r>
      <w:r>
        <w:rPr>
          <w:rFonts w:hint="cs"/>
          <w:cs/>
        </w:rPr>
        <w:t>บางคนเรียกชื่อย่อของมันเป็น</w:t>
      </w:r>
      <w:r>
        <w:rPr>
          <w:cs/>
        </w:rPr>
        <w:t xml:space="preserve"> </w:t>
      </w:r>
      <w:r>
        <w:rPr>
          <w:rFonts w:hint="cs"/>
          <w:cs/>
        </w:rPr>
        <w:t>โพสต์เกรส</w:t>
      </w:r>
      <w:r>
        <w:t xml:space="preserve"> PostgreSQL </w:t>
      </w:r>
      <w:r>
        <w:rPr>
          <w:rFonts w:hint="cs"/>
          <w:cs/>
        </w:rPr>
        <w:t>พัฒนาต่อมาจากโครงการ</w:t>
      </w:r>
      <w:r>
        <w:rPr>
          <w:cs/>
        </w:rPr>
        <w:t xml:space="preserve"> </w:t>
      </w:r>
      <w:r>
        <w:t xml:space="preserve">Ingres </w:t>
      </w:r>
      <w:r>
        <w:rPr>
          <w:rFonts w:hint="cs"/>
          <w:cs/>
        </w:rPr>
        <w:t>ที่มหาวิทยาลัยแคลิฟอร์เนีย</w:t>
      </w:r>
      <w:r>
        <w:rPr>
          <w:cs/>
        </w:rPr>
        <w:t xml:space="preserve"> </w:t>
      </w:r>
      <w:r>
        <w:rPr>
          <w:rFonts w:hint="cs"/>
          <w:cs/>
        </w:rPr>
        <w:t>เบิร์กลีย์</w:t>
      </w:r>
      <w:r>
        <w:rPr>
          <w:cs/>
        </w:rPr>
        <w:t xml:space="preserve"> </w:t>
      </w:r>
      <w:r>
        <w:rPr>
          <w:rFonts w:hint="cs"/>
          <w:cs/>
        </w:rPr>
        <w:t>โดยศาสตราจารย์</w:t>
      </w:r>
      <w:r>
        <w:rPr>
          <w:cs/>
        </w:rPr>
        <w:t xml:space="preserve"> </w:t>
      </w:r>
      <w:r>
        <w:rPr>
          <w:rFonts w:hint="cs"/>
          <w:cs/>
        </w:rPr>
        <w:t>ไมเคิล</w:t>
      </w:r>
      <w:r>
        <w:rPr>
          <w:cs/>
        </w:rPr>
        <w:t xml:space="preserve"> </w:t>
      </w:r>
      <w:r>
        <w:rPr>
          <w:rFonts w:hint="cs"/>
          <w:cs/>
        </w:rPr>
        <w:t>สโตนเบรกเกอร์</w:t>
      </w:r>
      <w:r>
        <w:rPr>
          <w:cs/>
        </w:rPr>
        <w:t xml:space="preserve"> (</w:t>
      </w:r>
      <w:r>
        <w:t xml:space="preserve">Michael Stonebraker) </w:t>
      </w:r>
      <w:r>
        <w:rPr>
          <w:rFonts w:hint="cs"/>
          <w:cs/>
        </w:rPr>
        <w:t>ผู้ริเริ่มโครงการนี้ในปี</w:t>
      </w:r>
      <w:r>
        <w:rPr>
          <w:cs/>
        </w:rPr>
        <w:t xml:space="preserve"> </w:t>
      </w:r>
      <w:r>
        <w:rPr>
          <w:rFonts w:hint="cs"/>
          <w:cs/>
        </w:rPr>
        <w:t>พ</w:t>
      </w:r>
      <w:r>
        <w:rPr>
          <w:cs/>
        </w:rPr>
        <w:t>.</w:t>
      </w:r>
      <w:r>
        <w:rPr>
          <w:rFonts w:hint="cs"/>
          <w:cs/>
        </w:rPr>
        <w:t>ศ</w:t>
      </w:r>
      <w:r>
        <w:rPr>
          <w:cs/>
        </w:rPr>
        <w:t xml:space="preserve">. </w:t>
      </w:r>
      <w:r>
        <w:t>2528</w:t>
      </w:r>
      <w:r>
        <w:rPr>
          <w:cs/>
        </w:rPr>
        <w:t xml:space="preserve"> </w:t>
      </w:r>
      <w:r>
        <w:rPr>
          <w:rFonts w:hint="cs"/>
          <w:cs/>
        </w:rPr>
        <w:t>ด้วยเป้าหมายในการสร้างฐานข้อมูลที่รองรับการจัดการข้อมูลเชิงสัมพันธ์ที่ซับซ้อนกว่าเดิม</w:t>
      </w:r>
      <w:r>
        <w:rPr>
          <w:cs/>
        </w:rPr>
        <w:t xml:space="preserve"> </w:t>
      </w:r>
      <w:r>
        <w:rPr>
          <w:rFonts w:hint="cs"/>
          <w:cs/>
        </w:rPr>
        <w:t>โครงการนี้เริ่มต้นด้วยชื่อ</w:t>
      </w:r>
      <w:r>
        <w:rPr>
          <w:cs/>
        </w:rPr>
        <w:t xml:space="preserve"> </w:t>
      </w:r>
      <w:r>
        <w:t xml:space="preserve">Postgres </w:t>
      </w:r>
      <w:r>
        <w:rPr>
          <w:rFonts w:hint="cs"/>
          <w:cs/>
        </w:rPr>
        <w:t>และได้พัฒนาอย่างต่อเนื่องจนกลายมาเป็น</w:t>
      </w:r>
      <w:r>
        <w:rPr>
          <w:cs/>
        </w:rPr>
        <w:t xml:space="preserve"> </w:t>
      </w:r>
      <w:r>
        <w:t xml:space="preserve">PostgreSQL </w:t>
      </w:r>
      <w:r>
        <w:rPr>
          <w:rFonts w:hint="cs"/>
          <w:cs/>
        </w:rPr>
        <w:t xml:space="preserve">ในปัจจุบัน </w:t>
      </w:r>
    </w:p>
    <w:p w14:paraId="2A6DE14E" w14:textId="21C6EBA2" w:rsidR="00B95DA0" w:rsidRPr="00B95DA0" w:rsidRDefault="00B95DA0" w:rsidP="00B95DA0">
      <w:pPr>
        <w:pStyle w:val="Paragraph"/>
      </w:pPr>
      <w:r w:rsidRPr="00B95DA0">
        <w:rPr>
          <w:rFonts w:hint="cs"/>
          <w:cs/>
        </w:rPr>
        <w:t>หนึ่งในคุณสมบัติที่ทำให้</w:t>
      </w:r>
      <w:r w:rsidRPr="00B95DA0">
        <w:rPr>
          <w:cs/>
        </w:rPr>
        <w:t xml:space="preserve"> </w:t>
      </w:r>
      <w:r w:rsidRPr="00B95DA0">
        <w:t xml:space="preserve">PostgreSQL </w:t>
      </w:r>
      <w:r w:rsidRPr="00B95DA0">
        <w:rPr>
          <w:rFonts w:hint="cs"/>
          <w:cs/>
        </w:rPr>
        <w:t>โดดเด่นกว่าระบบฐานข้อมูลอื่น</w:t>
      </w:r>
      <w:r w:rsidRPr="00B95DA0">
        <w:rPr>
          <w:cs/>
        </w:rPr>
        <w:t xml:space="preserve"> </w:t>
      </w:r>
      <w:r w:rsidRPr="00B95DA0">
        <w:rPr>
          <w:rFonts w:hint="cs"/>
          <w:cs/>
        </w:rPr>
        <w:t>ๆ</w:t>
      </w:r>
      <w:r w:rsidRPr="00B95DA0">
        <w:rPr>
          <w:cs/>
        </w:rPr>
        <w:t xml:space="preserve"> </w:t>
      </w:r>
      <w:r w:rsidRPr="00B95DA0">
        <w:rPr>
          <w:rFonts w:hint="cs"/>
          <w:cs/>
        </w:rPr>
        <w:t>คือการรองรับทั้ง</w:t>
      </w:r>
      <w:r w:rsidRPr="00B95DA0">
        <w:rPr>
          <w:cs/>
        </w:rPr>
        <w:t xml:space="preserve"> </w:t>
      </w:r>
      <w:r w:rsidRPr="00B95DA0">
        <w:rPr>
          <w:rFonts w:hint="cs"/>
          <w:cs/>
        </w:rPr>
        <w:t>การจัดการข้อมูลเชิงสัมพันธ์</w:t>
      </w:r>
      <w:r w:rsidRPr="00B95DA0">
        <w:rPr>
          <w:cs/>
        </w:rPr>
        <w:t xml:space="preserve"> (</w:t>
      </w:r>
      <w:r w:rsidRPr="00B95DA0">
        <w:t xml:space="preserve">Relational Data) </w:t>
      </w:r>
      <w:r w:rsidRPr="00B95DA0">
        <w:rPr>
          <w:rFonts w:hint="cs"/>
          <w:cs/>
        </w:rPr>
        <w:t>และ</w:t>
      </w:r>
      <w:r w:rsidRPr="00B95DA0">
        <w:rPr>
          <w:cs/>
        </w:rPr>
        <w:t xml:space="preserve"> </w:t>
      </w:r>
      <w:r w:rsidRPr="00B95DA0">
        <w:rPr>
          <w:rFonts w:hint="cs"/>
          <w:cs/>
        </w:rPr>
        <w:t>ข้อมูลแบบเอกสาร</w:t>
      </w:r>
      <w:r w:rsidRPr="00B95DA0">
        <w:rPr>
          <w:cs/>
        </w:rPr>
        <w:t xml:space="preserve"> (</w:t>
      </w:r>
      <w:r w:rsidRPr="00B95DA0">
        <w:t xml:space="preserve">Document Data) </w:t>
      </w:r>
      <w:r w:rsidRPr="00B95DA0">
        <w:rPr>
          <w:rFonts w:hint="cs"/>
          <w:cs/>
        </w:rPr>
        <w:t>ด้วยความสามารถในการทำงานร่วมกับ</w:t>
      </w:r>
      <w:r w:rsidRPr="00B95DA0">
        <w:rPr>
          <w:cs/>
        </w:rPr>
        <w:t xml:space="preserve"> </w:t>
      </w:r>
      <w:r w:rsidRPr="00B95DA0">
        <w:t xml:space="preserve">JSON, XML, </w:t>
      </w:r>
      <w:r w:rsidRPr="00B95DA0">
        <w:rPr>
          <w:rFonts w:hint="cs"/>
          <w:cs/>
        </w:rPr>
        <w:t>และ</w:t>
      </w:r>
      <w:r w:rsidRPr="00B95DA0">
        <w:rPr>
          <w:cs/>
        </w:rPr>
        <w:t xml:space="preserve"> </w:t>
      </w:r>
      <w:proofErr w:type="spellStart"/>
      <w:r w:rsidRPr="00B95DA0">
        <w:t>HStore</w:t>
      </w:r>
      <w:proofErr w:type="spellEnd"/>
      <w:r w:rsidRPr="00B95DA0">
        <w:t xml:space="preserve"> </w:t>
      </w:r>
      <w:r w:rsidRPr="00B95DA0">
        <w:rPr>
          <w:rFonts w:hint="cs"/>
          <w:cs/>
        </w:rPr>
        <w:t>ทำให้</w:t>
      </w:r>
      <w:r w:rsidRPr="00B95DA0">
        <w:rPr>
          <w:cs/>
        </w:rPr>
        <w:t xml:space="preserve"> </w:t>
      </w:r>
      <w:r w:rsidRPr="00B95DA0">
        <w:t xml:space="preserve">PostgreSQL </w:t>
      </w:r>
      <w:r w:rsidRPr="00B95DA0">
        <w:rPr>
          <w:rFonts w:hint="cs"/>
          <w:cs/>
        </w:rPr>
        <w:t>เป็นที่นิยมในหลากหลายอุตสาหกรรม</w:t>
      </w:r>
    </w:p>
    <w:p w14:paraId="546926E1" w14:textId="00267006" w:rsidR="00B95DA0" w:rsidRPr="00B95DA0" w:rsidRDefault="00B95DA0" w:rsidP="00B95DA0">
      <w:pPr>
        <w:pStyle w:val="Heading3"/>
      </w:pPr>
      <w:r w:rsidRPr="00B95DA0">
        <w:rPr>
          <w:cs/>
        </w:rPr>
        <w:t xml:space="preserve">การทำธุรกรรมแบบ </w:t>
      </w:r>
      <w:r w:rsidRPr="00B95DA0">
        <w:t>ACID (</w:t>
      </w:r>
      <w:r>
        <w:t xml:space="preserve"> </w:t>
      </w:r>
      <w:r w:rsidRPr="00B95DA0">
        <w:t>Atomicity, Consistency, Isolation, Durability</w:t>
      </w:r>
      <w:r>
        <w:t xml:space="preserve"> </w:t>
      </w:r>
      <w:r w:rsidRPr="00B95DA0">
        <w:t xml:space="preserve">) </w:t>
      </w:r>
      <w:r w:rsidRPr="00B95DA0">
        <w:rPr>
          <w:cs/>
        </w:rPr>
        <w:t>ซึ่งเป็นมาตรฐานของการจัดการข้อมูลเชิงธุรกรรมอย่างมีประสิทธิภาพ</w:t>
      </w:r>
    </w:p>
    <w:p w14:paraId="610572C2" w14:textId="77777777" w:rsidR="00B95DA0" w:rsidRPr="00B95DA0" w:rsidRDefault="00B95DA0" w:rsidP="00B95DA0">
      <w:pPr>
        <w:pStyle w:val="Heading3"/>
      </w:pPr>
      <w:r w:rsidRPr="00B95DA0">
        <w:rPr>
          <w:cs/>
        </w:rPr>
        <w:t>การขยายตัวและเพิ่มฟีเจอร์ ได้ง่ายผ่าน การสร้างฟังก์ชันใหม่ (</w:t>
      </w:r>
      <w:r w:rsidRPr="00B95DA0">
        <w:t xml:space="preserve">Stored Procedures) </w:t>
      </w:r>
      <w:r w:rsidRPr="00B95DA0">
        <w:rPr>
          <w:cs/>
        </w:rPr>
        <w:t xml:space="preserve">และ การเขียนฟังก์ชันในหลายภาษา เช่น </w:t>
      </w:r>
      <w:r w:rsidRPr="00B95DA0">
        <w:t>PL/</w:t>
      </w:r>
      <w:proofErr w:type="spellStart"/>
      <w:r w:rsidRPr="00B95DA0">
        <w:t>pgSQL</w:t>
      </w:r>
      <w:proofErr w:type="spellEnd"/>
      <w:r w:rsidRPr="00B95DA0">
        <w:t xml:space="preserve">, PL/Python </w:t>
      </w:r>
      <w:r w:rsidRPr="00B95DA0">
        <w:rPr>
          <w:cs/>
        </w:rPr>
        <w:t xml:space="preserve">และ </w:t>
      </w:r>
      <w:r w:rsidRPr="00B95DA0">
        <w:t>PL/Perl</w:t>
      </w:r>
    </w:p>
    <w:p w14:paraId="29106155" w14:textId="77777777" w:rsidR="00B95DA0" w:rsidRPr="00B95DA0" w:rsidRDefault="00B95DA0" w:rsidP="00B95DA0">
      <w:pPr>
        <w:pStyle w:val="Heading3"/>
      </w:pPr>
      <w:r w:rsidRPr="00B95DA0">
        <w:rPr>
          <w:cs/>
        </w:rPr>
        <w:t>การทำงานแบบคู่ขนาน (</w:t>
      </w:r>
      <w:r w:rsidRPr="00B95DA0">
        <w:t xml:space="preserve">Parallel Processing) </w:t>
      </w:r>
      <w:r w:rsidRPr="00B95DA0">
        <w:rPr>
          <w:cs/>
        </w:rPr>
        <w:t>ซึ่งรองรับการประมวลผลหลายคำสั่งพร้อมกัน ช่วยเพิ่มประสิทธิภาพในการจัดการข้อมูลขนาดใหญ่</w:t>
      </w:r>
    </w:p>
    <w:p w14:paraId="0195D611" w14:textId="26C14123" w:rsidR="0042620B" w:rsidRPr="00B95DA0" w:rsidRDefault="00B95DA0" w:rsidP="00B95DA0">
      <w:pPr>
        <w:pStyle w:val="Heading3"/>
      </w:pPr>
      <w:r w:rsidRPr="00B95DA0">
        <w:rPr>
          <w:cs/>
        </w:rPr>
        <w:t>การรักษาความปลอดภัยข้อมูล ด้วยระบบสิทธิ์การเข้าถึง (</w:t>
      </w:r>
      <w:r w:rsidRPr="00B95DA0">
        <w:t xml:space="preserve">Access Control) </w:t>
      </w:r>
      <w:r w:rsidRPr="00B95DA0">
        <w:rPr>
          <w:cs/>
        </w:rPr>
        <w:t>ที่มีความละเอียดและสามารถปรับแต่งได้ตามความต้องการของผู้ใช้งาน</w:t>
      </w:r>
      <w:r>
        <w:t xml:space="preserve"> </w:t>
      </w:r>
      <w:r w:rsidR="000D0CF1">
        <w:rPr>
          <w:rFonts w:hint="cs"/>
          <w:cs/>
        </w:rPr>
        <w:t xml:space="preserve">( </w:t>
      </w:r>
      <w:proofErr w:type="spellStart"/>
      <w:r w:rsidR="000D0CF1">
        <w:t>mindphp</w:t>
      </w:r>
      <w:proofErr w:type="spellEnd"/>
      <w:r w:rsidR="000D0CF1">
        <w:t xml:space="preserve"> ,  2023</w:t>
      </w:r>
      <w:r w:rsidR="000D0CF1">
        <w:rPr>
          <w:rFonts w:hint="cs"/>
          <w:cs/>
        </w:rPr>
        <w:t xml:space="preserve"> )</w:t>
      </w:r>
    </w:p>
    <w:p w14:paraId="4C3516CC" w14:textId="6F8CA4A9" w:rsidR="00A428E0" w:rsidRPr="00054FD3" w:rsidRDefault="0042620B" w:rsidP="0042620B">
      <w:pPr>
        <w:pStyle w:val="Paragraph"/>
        <w:ind w:firstLine="0"/>
        <w:sectPr w:rsidR="00A428E0" w:rsidRPr="00054FD3" w:rsidSect="0032288B">
          <w:headerReference w:type="default" r:id="rId22"/>
          <w:pgSz w:w="11906" w:h="16838" w:code="9"/>
          <w:pgMar w:top="2160" w:right="1440" w:bottom="1440" w:left="2160" w:header="1440" w:footer="720" w:gutter="0"/>
          <w:cols w:space="720"/>
          <w:docGrid w:linePitch="360"/>
        </w:sectPr>
      </w:pPr>
      <w:r w:rsidRPr="00054FD3">
        <w:t xml:space="preserve"> </w:t>
      </w:r>
    </w:p>
    <w:p w14:paraId="56E2977D" w14:textId="20CFCD24" w:rsidR="00A428E0" w:rsidRPr="00054FD3" w:rsidRDefault="00A428E0" w:rsidP="00F42831">
      <w:pPr>
        <w:pStyle w:val="Heading1"/>
      </w:pPr>
      <w:bookmarkStart w:id="53" w:name="_Toc179937838"/>
      <w:bookmarkEnd w:id="53"/>
    </w:p>
    <w:p w14:paraId="157BB9F4" w14:textId="3CB73D8F" w:rsidR="00A94C32" w:rsidRDefault="00A94C32" w:rsidP="00A94C32">
      <w:pPr>
        <w:jc w:val="center"/>
        <w:rPr>
          <w:rFonts w:ascii="TH Sarabun New" w:hAnsi="TH Sarabun New" w:cs="TH Sarabun New"/>
          <w:b/>
          <w:bCs/>
          <w:sz w:val="40"/>
          <w:szCs w:val="40"/>
        </w:rPr>
      </w:pPr>
      <w:bookmarkStart w:id="54" w:name="_Toc179998678"/>
      <w:bookmarkStart w:id="55" w:name="_Toc180004267"/>
      <w:bookmarkStart w:id="56" w:name="_Toc180028031"/>
      <w:bookmarkStart w:id="57" w:name="_Toc182152151"/>
      <w:bookmarkStart w:id="58" w:name="_Toc182152188"/>
      <w:bookmarkStart w:id="59" w:name="_Toc182152430"/>
      <w:bookmarkStart w:id="60" w:name="_Toc184982255"/>
      <w:r w:rsidRPr="00054FD3">
        <w:rPr>
          <w:rFonts w:ascii="TH Sarabun New" w:hAnsi="TH Sarabun New" w:cs="TH Sarabun New"/>
          <w:b/>
          <w:bCs/>
          <w:sz w:val="40"/>
          <w:szCs w:val="40"/>
          <w:cs/>
        </w:rPr>
        <w:t>วิธีการดำเนินงาน</w:t>
      </w:r>
      <w:bookmarkEnd w:id="54"/>
      <w:bookmarkEnd w:id="55"/>
      <w:bookmarkEnd w:id="56"/>
      <w:bookmarkEnd w:id="57"/>
      <w:bookmarkEnd w:id="58"/>
      <w:bookmarkEnd w:id="59"/>
      <w:bookmarkEnd w:id="60"/>
    </w:p>
    <w:p w14:paraId="36BE2696" w14:textId="25E9CD61" w:rsidR="00EF701E" w:rsidRDefault="00EF701E" w:rsidP="00EF701E">
      <w:pPr>
        <w:pStyle w:val="Heading2"/>
        <w:spacing w:before="0" w:after="0"/>
        <w:rPr>
          <w:b w:val="0"/>
          <w:bCs/>
          <w:sz w:val="24"/>
        </w:rPr>
      </w:pPr>
      <w:r w:rsidRPr="00EF701E">
        <w:rPr>
          <w:rFonts w:hint="cs"/>
          <w:b w:val="0"/>
          <w:bCs/>
          <w:sz w:val="24"/>
          <w:cs/>
        </w:rPr>
        <w:t>ขั้นตอนการศึกษา</w:t>
      </w:r>
    </w:p>
    <w:p w14:paraId="4E2E2AB0" w14:textId="5C2881C5" w:rsidR="00DE7E81" w:rsidRPr="00EF701E" w:rsidRDefault="00EF701E" w:rsidP="00DE7E81">
      <w:pPr>
        <w:pStyle w:val="Paragraph"/>
      </w:pPr>
      <w:r>
        <w:rPr>
          <w:rFonts w:hint="cs"/>
          <w:cs/>
        </w:rPr>
        <w:t>การพัฒนา</w:t>
      </w:r>
      <w:r w:rsidRPr="00EF701E">
        <w:rPr>
          <w:rFonts w:hint="cs"/>
          <w:cs/>
        </w:rPr>
        <w:t>เว็บแอปพลิเคชั่นช่วยการตั้งค่าอุปกรณ์เครือข่าย</w:t>
      </w:r>
      <w:r w:rsidRPr="00EF701E">
        <w:rPr>
          <w:cs/>
        </w:rPr>
        <w:t xml:space="preserve"> </w:t>
      </w:r>
      <w:r w:rsidRPr="00EF701E">
        <w:t>Cisco</w:t>
      </w:r>
      <w:r>
        <w:rPr>
          <w:rFonts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Default="006C2694" w:rsidP="00295C36">
      <w:pPr>
        <w:pStyle w:val="Heading3"/>
        <w:jc w:val="thaiDistribute"/>
      </w:pPr>
      <w:r w:rsidRPr="006C2694">
        <w:rPr>
          <w:cs/>
        </w:rPr>
        <w:t>ศึกษาวิธีการเขียนโปรแกรมด</w:t>
      </w:r>
      <w:r w:rsidR="008A5C17">
        <w:rPr>
          <w:rFonts w:hint="cs"/>
          <w:cs/>
        </w:rPr>
        <w:t>้</w:t>
      </w:r>
      <w:r w:rsidRPr="006C2694">
        <w:rPr>
          <w:cs/>
        </w:rPr>
        <w:t xml:space="preserve">วยภาษา </w:t>
      </w:r>
      <w:r w:rsidRPr="006C2694">
        <w:t xml:space="preserve">Python </w:t>
      </w:r>
      <w:r w:rsidRPr="006C2694">
        <w:rPr>
          <w:cs/>
        </w:rPr>
        <w:t>เพื่อเชื่อมต</w:t>
      </w:r>
      <w:r>
        <w:rPr>
          <w:rFonts w:hint="cs"/>
          <w:cs/>
        </w:rPr>
        <w:t>่</w:t>
      </w:r>
      <w:r w:rsidRPr="006C2694">
        <w:rPr>
          <w:cs/>
        </w:rPr>
        <w:t>อและเข</w:t>
      </w:r>
      <w:r>
        <w:rPr>
          <w:rFonts w:hint="cs"/>
          <w:cs/>
        </w:rPr>
        <w:t>้า</w:t>
      </w:r>
      <w:r w:rsidRPr="006C2694">
        <w:rPr>
          <w:cs/>
        </w:rPr>
        <w:t>ถึงอุปกรณ</w:t>
      </w:r>
      <w:r>
        <w:rPr>
          <w:rFonts w:hint="cs"/>
          <w:cs/>
        </w:rPr>
        <w:t>์</w:t>
      </w:r>
      <w:r w:rsidRPr="006C2694">
        <w:rPr>
          <w:cs/>
        </w:rPr>
        <w:t>เครือข</w:t>
      </w:r>
      <w:r>
        <w:rPr>
          <w:rFonts w:hint="cs"/>
          <w:cs/>
        </w:rPr>
        <w:t>่</w:t>
      </w:r>
      <w:r w:rsidRPr="006C2694">
        <w:rPr>
          <w:cs/>
        </w:rPr>
        <w:t>าย</w:t>
      </w:r>
    </w:p>
    <w:p w14:paraId="23150463" w14:textId="1E67BB17" w:rsidR="008A5C17" w:rsidRPr="008A5C17" w:rsidRDefault="008A5C17" w:rsidP="008A5C17">
      <w:pPr>
        <w:pStyle w:val="Heading3"/>
        <w:rPr>
          <w:rFonts w:hint="cs"/>
        </w:rPr>
      </w:pPr>
      <w:r>
        <w:rPr>
          <w:rFonts w:hint="cs"/>
          <w:cs/>
        </w:rPr>
        <w:t xml:space="preserve">ศึกษาวิธีการให้ </w:t>
      </w:r>
      <w:r>
        <w:t>Server</w:t>
      </w:r>
      <w:r>
        <w:rPr>
          <w:rFonts w:hint="cs"/>
          <w:cs/>
        </w:rPr>
        <w:t xml:space="preserve"> และอุปกรณ์เครือข่าย ใช้งาน</w:t>
      </w:r>
      <w:r w:rsidRPr="00EF701E">
        <w:rPr>
          <w:rFonts w:hint="cs"/>
          <w:cs/>
        </w:rPr>
        <w:t>แอปพลิเคชั่น</w:t>
      </w:r>
    </w:p>
    <w:p w14:paraId="4AB09C12" w14:textId="06A479FB" w:rsidR="006C2694" w:rsidRPr="006C2694" w:rsidRDefault="006C2694" w:rsidP="006C2694">
      <w:pPr>
        <w:pStyle w:val="Heading3"/>
      </w:pPr>
      <w:r w:rsidRPr="006C2694">
        <w:rPr>
          <w:cs/>
        </w:rPr>
        <w:t xml:space="preserve">ศึกษาการใช้คำสั่งในตัวอุปกรณ์เครือข่ายของ </w:t>
      </w:r>
      <w:r w:rsidRPr="006C2694">
        <w:t>Product Cisco</w:t>
      </w:r>
    </w:p>
    <w:p w14:paraId="0071829C" w14:textId="294DF88D" w:rsidR="007D7473" w:rsidRDefault="006C2694" w:rsidP="00295C36">
      <w:pPr>
        <w:pStyle w:val="Heading3"/>
        <w:jc w:val="thaiDistribute"/>
      </w:pPr>
      <w:r>
        <w:rPr>
          <w:rFonts w:hint="cs"/>
          <w:cs/>
        </w:rPr>
        <w:t xml:space="preserve">ศึกษาการตั้งค่าอุปกรณ์ประเภท </w:t>
      </w:r>
      <w:r>
        <w:t>Switch Layer 2</w:t>
      </w:r>
      <w:r>
        <w:rPr>
          <w:rFonts w:hint="cs"/>
          <w:cs/>
        </w:rPr>
        <w:t xml:space="preserve"> </w:t>
      </w:r>
    </w:p>
    <w:p w14:paraId="75086771" w14:textId="163D7AD3" w:rsidR="007D7473" w:rsidRDefault="006C2694" w:rsidP="00295C36">
      <w:pPr>
        <w:pStyle w:val="Heading3"/>
        <w:jc w:val="thaiDistribute"/>
      </w:pPr>
      <w:r>
        <w:rPr>
          <w:rFonts w:hint="cs"/>
          <w:cs/>
        </w:rPr>
        <w:t>ศึกษาการพัฒนาเว็บแอปพลิเคชั</w:t>
      </w:r>
      <w:r w:rsidR="008A5C17">
        <w:rPr>
          <w:rFonts w:hint="cs"/>
          <w:cs/>
        </w:rPr>
        <w:t>่</w:t>
      </w:r>
      <w:r>
        <w:rPr>
          <w:rFonts w:hint="cs"/>
          <w:cs/>
        </w:rPr>
        <w:t>นด้วย</w:t>
      </w:r>
      <w:r>
        <w:t xml:space="preserve"> Flask </w:t>
      </w:r>
      <w:r>
        <w:rPr>
          <w:rFonts w:hint="cs"/>
          <w:cs/>
        </w:rPr>
        <w:t>สำหรับส่วนการใช้งานผ่านระบบหน้าเว็บแอปพลิเคชั</w:t>
      </w:r>
      <w:r w:rsidR="008A5C17">
        <w:rPr>
          <w:rFonts w:hint="cs"/>
          <w:cs/>
        </w:rPr>
        <w:t>่</w:t>
      </w:r>
      <w:r>
        <w:rPr>
          <w:rFonts w:hint="cs"/>
          <w:cs/>
        </w:rPr>
        <w:t>น</w:t>
      </w:r>
      <w:r>
        <w:t xml:space="preserve"> </w:t>
      </w:r>
    </w:p>
    <w:p w14:paraId="1A1D5632" w14:textId="6E37FC79" w:rsidR="008A5C17" w:rsidRPr="008A5C17" w:rsidRDefault="008A5C17" w:rsidP="008A5C17">
      <w:pPr>
        <w:pStyle w:val="Heading3"/>
        <w:rPr>
          <w:rFonts w:hint="cs"/>
        </w:rPr>
      </w:pPr>
      <w:r>
        <w:rPr>
          <w:rFonts w:hint="cs"/>
          <w:cs/>
        </w:rPr>
        <w:t xml:space="preserve">ศึกษาการทำหน้า </w:t>
      </w:r>
      <w:r>
        <w:t xml:space="preserve">UI </w:t>
      </w:r>
      <w:r>
        <w:rPr>
          <w:rFonts w:hint="cs"/>
          <w:cs/>
        </w:rPr>
        <w:t>ด้วย</w:t>
      </w:r>
      <w:r>
        <w:t xml:space="preserve"> HTML , CSS </w:t>
      </w:r>
      <w:r>
        <w:rPr>
          <w:rFonts w:hint="cs"/>
          <w:cs/>
        </w:rPr>
        <w:t xml:space="preserve">และ </w:t>
      </w:r>
      <w:r w:rsidRPr="008A5C17">
        <w:t>JavaScript</w:t>
      </w:r>
    </w:p>
    <w:p w14:paraId="596CB8AB" w14:textId="3A00C167" w:rsidR="006C2694" w:rsidRDefault="006C2694" w:rsidP="006C2694">
      <w:pPr>
        <w:pStyle w:val="Heading3"/>
      </w:pPr>
      <w:r w:rsidRPr="006C2694">
        <w:rPr>
          <w:cs/>
        </w:rPr>
        <w:t xml:space="preserve">ศึกษาการทำ </w:t>
      </w:r>
      <w:r w:rsidRPr="006C2694">
        <w:t xml:space="preserve">Web Server </w:t>
      </w:r>
      <w:r w:rsidRPr="006C2694">
        <w:rPr>
          <w:cs/>
        </w:rPr>
        <w:t xml:space="preserve">ในการนำเว็บแอปพลิเคชั่นขึ้นไปบน </w:t>
      </w:r>
      <w:r w:rsidRPr="006C2694">
        <w:t>Server</w:t>
      </w:r>
    </w:p>
    <w:p w14:paraId="70A3F3AB" w14:textId="07E7E2C6" w:rsidR="008A5C17" w:rsidRPr="008A5C17" w:rsidRDefault="008A5C17" w:rsidP="008A5C17">
      <w:pPr>
        <w:pStyle w:val="Heading3"/>
      </w:pPr>
      <w:r>
        <w:rPr>
          <w:rFonts w:hint="cs"/>
          <w:cs/>
        </w:rPr>
        <w:t>ศึกษาการใช้งาน</w:t>
      </w:r>
      <w:r>
        <w:t xml:space="preserve"> Ubuntu </w:t>
      </w:r>
      <w:r>
        <w:rPr>
          <w:rFonts w:hint="cs"/>
          <w:cs/>
        </w:rPr>
        <w:t>เพื่อทำการเปิดเป็น</w:t>
      </w:r>
      <w:r>
        <w:t xml:space="preserve"> Server</w:t>
      </w:r>
    </w:p>
    <w:p w14:paraId="760F908E" w14:textId="619B316A" w:rsidR="006C2694" w:rsidRPr="006C2694" w:rsidRDefault="006C2694" w:rsidP="006C2694">
      <w:pPr>
        <w:pStyle w:val="Heading3"/>
      </w:pPr>
      <w:r>
        <w:rPr>
          <w:rFonts w:hint="cs"/>
          <w:cs/>
        </w:rPr>
        <w:t>ศึกษาการใช้งานตัว</w:t>
      </w:r>
      <w:r>
        <w:t xml:space="preserve"> </w:t>
      </w:r>
      <w:r w:rsidRPr="006C2694">
        <w:t>Web Server Gateway Interface</w:t>
      </w:r>
      <w:r>
        <w:t xml:space="preserve"> </w:t>
      </w:r>
      <w:r>
        <w:rPr>
          <w:rFonts w:hint="cs"/>
          <w:cs/>
        </w:rPr>
        <w:t>(</w:t>
      </w:r>
      <w:r>
        <w:t xml:space="preserve"> WSGI</w:t>
      </w:r>
      <w:r>
        <w:rPr>
          <w:rFonts w:hint="cs"/>
          <w:cs/>
        </w:rPr>
        <w:t xml:space="preserve"> )</w:t>
      </w:r>
      <w:r>
        <w:t xml:space="preserve"> </w:t>
      </w:r>
      <w:r>
        <w:rPr>
          <w:rFonts w:hint="cs"/>
          <w:cs/>
        </w:rPr>
        <w:t xml:space="preserve">ของ </w:t>
      </w:r>
      <w:r>
        <w:t xml:space="preserve">Software </w:t>
      </w:r>
      <w:proofErr w:type="spellStart"/>
      <w:r>
        <w:t>Gunicorn</w:t>
      </w:r>
      <w:proofErr w:type="spellEnd"/>
    </w:p>
    <w:p w14:paraId="5671D8B4" w14:textId="35E37AB1" w:rsidR="007D7473" w:rsidRDefault="006C2694" w:rsidP="00295C36">
      <w:pPr>
        <w:pStyle w:val="Heading3"/>
        <w:jc w:val="thaiDistribute"/>
      </w:pPr>
      <w:r w:rsidRPr="006C2694">
        <w:rPr>
          <w:cs/>
        </w:rPr>
        <w:t>ศึกษาการทำ</w:t>
      </w:r>
      <w:r>
        <w:rPr>
          <w:rFonts w:hint="cs"/>
          <w:cs/>
        </w:rPr>
        <w:t xml:space="preserve">ใช้งาน </w:t>
      </w:r>
      <w:r>
        <w:t>Serial API</w:t>
      </w:r>
      <w:r w:rsidRPr="006C2694">
        <w:t xml:space="preserve"> </w:t>
      </w:r>
      <w:r>
        <w:rPr>
          <w:rFonts w:hint="cs"/>
          <w:cs/>
        </w:rPr>
        <w:t>และใช้</w:t>
      </w:r>
      <w:r w:rsidRPr="006C2694">
        <w:rPr>
          <w:cs/>
        </w:rPr>
        <w:t xml:space="preserve">ผ่าน </w:t>
      </w:r>
      <w:r w:rsidRPr="006C2694">
        <w:t>Web Ser</w:t>
      </w:r>
      <w:r>
        <w:t>ver</w:t>
      </w:r>
    </w:p>
    <w:p w14:paraId="779FB23F" w14:textId="3FE8DFE4" w:rsidR="007D7473" w:rsidRDefault="006C2694" w:rsidP="00295C36">
      <w:pPr>
        <w:pStyle w:val="Heading3"/>
        <w:jc w:val="thaiDistribute"/>
      </w:pPr>
      <w:r>
        <w:rPr>
          <w:rFonts w:hint="cs"/>
          <w:cs/>
        </w:rPr>
        <w:t>ศึกษาการทำงา</w:t>
      </w:r>
      <w:r w:rsidR="008A5C17">
        <w:rPr>
          <w:rFonts w:hint="cs"/>
          <w:cs/>
        </w:rPr>
        <w:t>น</w:t>
      </w:r>
      <w:r>
        <w:rPr>
          <w:rFonts w:hint="cs"/>
          <w:cs/>
        </w:rPr>
        <w:t xml:space="preserve">ของ </w:t>
      </w:r>
      <w:r>
        <w:t>NGINX</w:t>
      </w:r>
      <w:r w:rsidR="008A5C17">
        <w:t xml:space="preserve"> </w:t>
      </w:r>
      <w:r>
        <w:rPr>
          <w:rFonts w:hint="cs"/>
          <w:cs/>
        </w:rPr>
        <w:t>เพื่อทำการเปิด</w:t>
      </w:r>
      <w:r>
        <w:t xml:space="preserve"> Web Server</w:t>
      </w:r>
      <w:r w:rsidR="008A5C17">
        <w:rPr>
          <w:rFonts w:hint="cs"/>
          <w:cs/>
        </w:rPr>
        <w:t xml:space="preserve"> ให้ใช้งาน</w:t>
      </w:r>
    </w:p>
    <w:p w14:paraId="72722F99" w14:textId="1952E748" w:rsidR="008A5C17" w:rsidRPr="008A5C17" w:rsidRDefault="008A5C17" w:rsidP="008A5C17">
      <w:pPr>
        <w:pStyle w:val="Heading3"/>
      </w:pPr>
      <w:r>
        <w:rPr>
          <w:rFonts w:hint="cs"/>
          <w:cs/>
        </w:rPr>
        <w:t>ศึกษาการทำ</w:t>
      </w:r>
      <w:r>
        <w:t xml:space="preserve"> </w:t>
      </w:r>
      <w:r w:rsidRPr="008A5C17">
        <w:t>Apache HTTP Server</w:t>
      </w:r>
      <w:r>
        <w:t xml:space="preserve"> </w:t>
      </w:r>
      <w:r>
        <w:rPr>
          <w:rFonts w:hint="cs"/>
          <w:cs/>
        </w:rPr>
        <w:t>เพื่อเปิดใช้งาน</w:t>
      </w:r>
      <w:r>
        <w:t xml:space="preserve"> SSL</w:t>
      </w:r>
      <w:r>
        <w:rPr>
          <w:rFonts w:hint="cs"/>
          <w:cs/>
        </w:rPr>
        <w:t xml:space="preserve"> เปลี่ยนจาก</w:t>
      </w:r>
      <w:r>
        <w:t xml:space="preserve"> HTTP </w:t>
      </w:r>
      <w:r>
        <w:rPr>
          <w:rFonts w:hint="cs"/>
          <w:cs/>
        </w:rPr>
        <w:t>เป็น</w:t>
      </w:r>
      <w:r>
        <w:t xml:space="preserve"> HTTPS </w:t>
      </w:r>
      <w:r>
        <w:rPr>
          <w:rFonts w:hint="cs"/>
          <w:cs/>
        </w:rPr>
        <w:t>เพิ่มความปลอดภัยให้กับเว็บ</w:t>
      </w:r>
    </w:p>
    <w:p w14:paraId="66D5BE2B" w14:textId="235343A6" w:rsidR="007D7473" w:rsidRDefault="006C2694" w:rsidP="00295C36">
      <w:pPr>
        <w:pStyle w:val="Heading3"/>
        <w:jc w:val="thaiDistribute"/>
      </w:pPr>
      <w:r>
        <w:rPr>
          <w:rFonts w:hint="cs"/>
          <w:cs/>
        </w:rPr>
        <w:t>ศึกษาการใช้</w:t>
      </w:r>
      <w:r>
        <w:t xml:space="preserve"> </w:t>
      </w:r>
      <w:r w:rsidRPr="006C2694">
        <w:t>PostgreSQL</w:t>
      </w:r>
      <w:r>
        <w:t xml:space="preserve"> </w:t>
      </w:r>
      <w:r>
        <w:rPr>
          <w:rFonts w:hint="cs"/>
          <w:cs/>
        </w:rPr>
        <w:t>เพื่อใช้ในการจัดเก็บ</w:t>
      </w:r>
      <w:r>
        <w:t xml:space="preserve"> Template </w:t>
      </w:r>
      <w:r>
        <w:rPr>
          <w:rFonts w:hint="cs"/>
          <w:cs/>
        </w:rPr>
        <w:t xml:space="preserve">การตั้งค่าเพื่อใช้ในการ </w:t>
      </w:r>
      <w:r>
        <w:t>Deploy</w:t>
      </w:r>
      <w:r>
        <w:rPr>
          <w:rFonts w:hint="cs"/>
          <w:cs/>
        </w:rPr>
        <w:t xml:space="preserve"> และทำการเก็บค่า </w:t>
      </w:r>
      <w:r>
        <w:t>Logging</w:t>
      </w:r>
      <w:r>
        <w:rPr>
          <w:rFonts w:hint="cs"/>
          <w:cs/>
        </w:rPr>
        <w:t xml:space="preserve"> หลังจากที่มีการ</w:t>
      </w:r>
      <w:r>
        <w:t xml:space="preserve"> Deploy</w:t>
      </w:r>
      <w:r>
        <w:rPr>
          <w:rFonts w:hint="cs"/>
          <w:cs/>
        </w:rPr>
        <w:t xml:space="preserve"> ไปยังอุปกรณ์</w:t>
      </w:r>
    </w:p>
    <w:p w14:paraId="39AEC7C2" w14:textId="0F5EE49A" w:rsidR="00295C36" w:rsidRDefault="006C2694" w:rsidP="00295C36">
      <w:pPr>
        <w:pStyle w:val="Heading3"/>
        <w:jc w:val="thaiDistribute"/>
      </w:pPr>
      <w:r>
        <w:rPr>
          <w:rFonts w:hint="cs"/>
          <w:cs/>
        </w:rPr>
        <w:t>ศึกษาการ</w:t>
      </w:r>
      <w:r>
        <w:t xml:space="preserve"> Update Firmware</w:t>
      </w:r>
      <w:r>
        <w:rPr>
          <w:rFonts w:hint="cs"/>
          <w:cs/>
        </w:rPr>
        <w:t xml:space="preserve"> ไปยังอุปกรณ์ด้วยทำการทำ</w:t>
      </w:r>
      <w:r>
        <w:t xml:space="preserve"> TFTP Server</w:t>
      </w:r>
      <w:r>
        <w:rPr>
          <w:rFonts w:hint="cs"/>
          <w:cs/>
        </w:rPr>
        <w:t xml:space="preserve"> ให้กับ </w:t>
      </w:r>
      <w:r>
        <w:t>Server</w:t>
      </w:r>
      <w:r>
        <w:rPr>
          <w:rFonts w:hint="cs"/>
          <w:cs/>
        </w:rPr>
        <w:t xml:space="preserve"> เพื่อเก็บไฟล์ </w:t>
      </w:r>
      <w:r>
        <w:t>Firmware</w:t>
      </w:r>
    </w:p>
    <w:p w14:paraId="60E074E0" w14:textId="0D490CDF" w:rsidR="008A5C17" w:rsidRPr="008A5C17" w:rsidRDefault="006C2694" w:rsidP="008A5C17">
      <w:pPr>
        <w:pStyle w:val="Heading3"/>
        <w:rPr>
          <w:rFonts w:hint="cs"/>
        </w:rPr>
      </w:pPr>
      <w:r>
        <w:rPr>
          <w:rFonts w:hint="cs"/>
          <w:cs/>
        </w:rPr>
        <w:t xml:space="preserve">ศึกษาการเช็ค </w:t>
      </w:r>
      <w:r>
        <w:t>MD5 Hash</w:t>
      </w:r>
      <w:r>
        <w:rPr>
          <w:rFonts w:hint="cs"/>
          <w:cs/>
        </w:rPr>
        <w:t xml:space="preserve"> ให้กับไฟล์</w:t>
      </w:r>
      <w:r>
        <w:t xml:space="preserve"> Firmware </w:t>
      </w:r>
      <w:r>
        <w:rPr>
          <w:rFonts w:hint="cs"/>
          <w:cs/>
        </w:rPr>
        <w:t>เพื่อเช็คความสมบูรณ์ของไฟล์</w:t>
      </w:r>
    </w:p>
    <w:p w14:paraId="23BBB58B" w14:textId="77777777" w:rsidR="00295C36" w:rsidRPr="008A5C17" w:rsidRDefault="00295C36" w:rsidP="00295C36">
      <w:pPr>
        <w:rPr>
          <w:rFonts w:cstheme="minorBidi" w:hint="cs"/>
        </w:rPr>
      </w:pPr>
    </w:p>
    <w:p w14:paraId="500A13A5" w14:textId="6A7AE635" w:rsidR="00295C36" w:rsidRDefault="00295C36" w:rsidP="00295C36">
      <w:pPr>
        <w:pStyle w:val="Heading2"/>
      </w:pPr>
      <w:r>
        <w:lastRenderedPageBreak/>
        <w:t>Network Topology</w:t>
      </w:r>
    </w:p>
    <w:p w14:paraId="0C8040EF" w14:textId="39D92EC2" w:rsidR="00101026" w:rsidRDefault="00630077" w:rsidP="00630077">
      <w:pPr>
        <w:jc w:val="center"/>
        <w:rPr>
          <w:rFonts w:cstheme="minorBidi"/>
        </w:rPr>
      </w:pPr>
      <w:r>
        <w:rPr>
          <w:noProof/>
          <w:cs/>
        </w:rPr>
        <w:drawing>
          <wp:inline distT="0" distB="0" distL="0" distR="0" wp14:anchorId="28D978B3" wp14:editId="2F84AA7A">
            <wp:extent cx="3725636" cy="2531653"/>
            <wp:effectExtent l="19050" t="19050" r="27305" b="21590"/>
            <wp:docPr id="10061819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945"/>
                    <a:stretch/>
                  </pic:blipFill>
                  <pic:spPr bwMode="auto">
                    <a:xfrm>
                      <a:off x="0" y="0"/>
                      <a:ext cx="3730782" cy="253515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DC3BC46" w14:textId="77777777" w:rsidR="00630077" w:rsidRPr="00431C51" w:rsidRDefault="00630077" w:rsidP="00630077">
      <w:pPr>
        <w:jc w:val="center"/>
        <w:rPr>
          <w:rFonts w:ascii="TH Sarabun New" w:hAnsi="TH Sarabun New" w:cs="TH Sarabun New"/>
          <w:sz w:val="32"/>
          <w:szCs w:val="32"/>
        </w:rPr>
      </w:pPr>
    </w:p>
    <w:p w14:paraId="3308B134" w14:textId="77777777" w:rsidR="00630077" w:rsidRDefault="00630077" w:rsidP="00431C51">
      <w:pPr>
        <w:pStyle w:val="Paragraph"/>
        <w:ind w:firstLine="0"/>
      </w:pPr>
    </w:p>
    <w:p w14:paraId="434A8B43" w14:textId="77777777" w:rsidR="00431C51" w:rsidRPr="00431C51" w:rsidRDefault="00431C51" w:rsidP="00431C51">
      <w:pPr>
        <w:pStyle w:val="Paragraph"/>
        <w:ind w:firstLine="0"/>
      </w:pPr>
    </w:p>
    <w:p w14:paraId="5C20DDBC" w14:textId="12E6A042" w:rsidR="00431C51" w:rsidRPr="00431C51" w:rsidRDefault="00630077" w:rsidP="00431C51">
      <w:pPr>
        <w:pStyle w:val="Paragraph"/>
        <w:rPr>
          <w:rFonts w:hint="cs"/>
        </w:rPr>
      </w:pPr>
      <w:r w:rsidRPr="00431C51">
        <w:rPr>
          <w:rFonts w:hint="cs"/>
          <w:cs/>
        </w:rPr>
        <w:t>จากภาพที่</w:t>
      </w:r>
      <w:r w:rsidRPr="00431C51">
        <w:t xml:space="preserve"> 3-1 </w:t>
      </w:r>
      <w:r w:rsidR="00431C51" w:rsidRPr="00431C51">
        <w:rPr>
          <w:rFonts w:hint="cs"/>
          <w:cs/>
        </w:rPr>
        <w:t>แสดง</w:t>
      </w:r>
      <w:r w:rsidR="00431C51" w:rsidRPr="00431C51">
        <w:rPr>
          <w:cs/>
        </w:rPr>
        <w:t xml:space="preserve"> </w:t>
      </w:r>
      <w:r w:rsidR="00431C51" w:rsidRPr="00431C51">
        <w:t xml:space="preserve">Network Topology </w:t>
      </w:r>
      <w:r w:rsidR="00431C51" w:rsidRPr="00431C51">
        <w:rPr>
          <w:rFonts w:hint="cs"/>
          <w:cs/>
        </w:rPr>
        <w:t>ของโครงการ</w:t>
      </w:r>
      <w:r w:rsidR="00431C51" w:rsidRPr="00431C51">
        <w:rPr>
          <w:cs/>
        </w:rPr>
        <w:t xml:space="preserve"> </w:t>
      </w:r>
      <w:r w:rsidR="00431C51" w:rsidRPr="00431C51">
        <w:rPr>
          <w:rFonts w:hint="cs"/>
          <w:cs/>
        </w:rPr>
        <w:t>ซึ่งออกแบบมาเพื่อให้วิศวกรเครือข่ายสามารถตั้งค่าอุปกรณ์</w:t>
      </w:r>
      <w:r w:rsidR="00431C51" w:rsidRPr="00431C51">
        <w:rPr>
          <w:cs/>
        </w:rPr>
        <w:t xml:space="preserve"> </w:t>
      </w:r>
      <w:r w:rsidR="00431C51" w:rsidRPr="00431C51">
        <w:t xml:space="preserve">Cisco </w:t>
      </w:r>
      <w:r w:rsidR="00431C51" w:rsidRPr="00431C51">
        <w:rPr>
          <w:rFonts w:hint="cs"/>
          <w:cs/>
        </w:rPr>
        <w:t>ได้ผ่าน</w:t>
      </w:r>
      <w:r w:rsidR="00431C51" w:rsidRPr="00431C51">
        <w:rPr>
          <w:cs/>
        </w:rPr>
        <w:t xml:space="preserve"> </w:t>
      </w:r>
      <w:r w:rsidR="00431C51" w:rsidRPr="00431C51">
        <w:rPr>
          <w:rFonts w:hint="cs"/>
          <w:cs/>
        </w:rPr>
        <w:t>เว็บแอปพลิเคชัน</w:t>
      </w:r>
      <w:r w:rsidR="00431C51" w:rsidRPr="00431C51">
        <w:rPr>
          <w:cs/>
        </w:rPr>
        <w:t xml:space="preserve"> </w:t>
      </w:r>
      <w:r w:rsidR="00431C51" w:rsidRPr="00431C51">
        <w:rPr>
          <w:rFonts w:hint="cs"/>
          <w:cs/>
        </w:rPr>
        <w:t>ที่โฮสต์อยู่บน</w:t>
      </w:r>
      <w:r w:rsidR="00431C51" w:rsidRPr="00431C51">
        <w:rPr>
          <w:cs/>
        </w:rPr>
        <w:t xml:space="preserve"> </w:t>
      </w:r>
      <w:r w:rsidR="00431C51" w:rsidRPr="00431C51">
        <w:rPr>
          <w:rFonts w:hint="cs"/>
          <w:cs/>
        </w:rPr>
        <w:t>เว็บเซิร์ฟเวอร์</w:t>
      </w:r>
    </w:p>
    <w:p w14:paraId="2D32E69F" w14:textId="555EB4FF" w:rsidR="00431C51" w:rsidRPr="00431C51" w:rsidRDefault="00431C51" w:rsidP="00431C51">
      <w:pPr>
        <w:pStyle w:val="Paragraph"/>
        <w:rPr>
          <w:rFonts w:hint="cs"/>
        </w:rPr>
      </w:pPr>
      <w:r w:rsidRPr="00431C51">
        <w:rPr>
          <w:rFonts w:hint="cs"/>
          <w:cs/>
        </w:rPr>
        <w:t>เว็บแอปพลิเคชันไม่ได้รันบนเครื่องผู้ใช้โดยตรง</w:t>
      </w:r>
      <w:r w:rsidRPr="00431C51">
        <w:rPr>
          <w:cs/>
        </w:rPr>
        <w:t xml:space="preserve"> </w:t>
      </w:r>
      <w:r w:rsidRPr="00431C51">
        <w:rPr>
          <w:rFonts w:hint="cs"/>
          <w:cs/>
        </w:rPr>
        <w:t>แต่ถูกโฮสต์อยู่บน</w:t>
      </w:r>
      <w:r w:rsidRPr="00431C51">
        <w:rPr>
          <w:cs/>
        </w:rPr>
        <w:t xml:space="preserve"> </w:t>
      </w:r>
      <w:r w:rsidRPr="00431C51">
        <w:rPr>
          <w:rFonts w:hint="cs"/>
          <w:cs/>
        </w:rPr>
        <w:t>เว็บเซิร์ฟเวอร์</w:t>
      </w:r>
      <w:r w:rsidRPr="00431C51">
        <w:rPr>
          <w:cs/>
        </w:rPr>
        <w:t xml:space="preserve"> (</w:t>
      </w:r>
      <w:r w:rsidRPr="00431C51">
        <w:t xml:space="preserve">IP: </w:t>
      </w:r>
      <w:r w:rsidRPr="00431C51">
        <w:rPr>
          <w:cs/>
        </w:rPr>
        <w:t xml:space="preserve">192.168.99.13) </w:t>
      </w:r>
      <w:r w:rsidRPr="00431C51">
        <w:rPr>
          <w:rFonts w:hint="cs"/>
          <w:cs/>
        </w:rPr>
        <w:t>ผู้ใช้สามารถเข้าถึง</w:t>
      </w:r>
      <w:r w:rsidRPr="00431C51">
        <w:rPr>
          <w:cs/>
        </w:rPr>
        <w:t xml:space="preserve"> </w:t>
      </w:r>
      <w:r w:rsidRPr="00431C51">
        <w:t xml:space="preserve">Web Application </w:t>
      </w:r>
      <w:r w:rsidRPr="00431C51">
        <w:rPr>
          <w:rFonts w:hint="cs"/>
          <w:cs/>
        </w:rPr>
        <w:t>ได้จากเครื่องของตนเอง</w:t>
      </w:r>
      <w:r w:rsidRPr="00431C51">
        <w:rPr>
          <w:cs/>
        </w:rPr>
        <w:t xml:space="preserve"> (</w:t>
      </w:r>
      <w:r w:rsidRPr="00431C51">
        <w:t xml:space="preserve">IP: </w:t>
      </w:r>
      <w:r w:rsidRPr="00431C51">
        <w:rPr>
          <w:cs/>
        </w:rPr>
        <w:t xml:space="preserve">192.168.99.20) </w:t>
      </w:r>
      <w:r w:rsidRPr="00431C51">
        <w:rPr>
          <w:rFonts w:hint="cs"/>
          <w:cs/>
        </w:rPr>
        <w:t>ผ่านเว็บเบราว์เซอร์</w:t>
      </w:r>
      <w:r w:rsidRPr="00431C51">
        <w:rPr>
          <w:cs/>
        </w:rPr>
        <w:t xml:space="preserve"> </w:t>
      </w:r>
      <w:r w:rsidRPr="00431C51">
        <w:rPr>
          <w:rFonts w:hint="cs"/>
          <w:cs/>
        </w:rPr>
        <w:t>โดยต้องอยู่ในเครือข่ายเดียวกันกับเซิร์ฟเวอร์</w:t>
      </w:r>
      <w:r w:rsidRPr="00431C51">
        <w:rPr>
          <w:cs/>
        </w:rPr>
        <w:t xml:space="preserve"> </w:t>
      </w:r>
      <w:r w:rsidRPr="00431C51">
        <w:rPr>
          <w:rFonts w:hint="cs"/>
          <w:cs/>
        </w:rPr>
        <w:t>เพื่อให้สามารถเข้าถึงระบบได้</w:t>
      </w:r>
      <w:r>
        <w:rPr>
          <w:rFonts w:hint="cs"/>
          <w:cs/>
        </w:rPr>
        <w:t xml:space="preserve"> </w:t>
      </w:r>
      <w:r w:rsidRPr="00431C51">
        <w:rPr>
          <w:rFonts w:hint="cs"/>
          <w:cs/>
        </w:rPr>
        <w:t>การเชื่อมต่อภายในเครือข่ายจะผ่าน</w:t>
      </w:r>
      <w:r w:rsidRPr="00431C51">
        <w:rPr>
          <w:cs/>
        </w:rPr>
        <w:t xml:space="preserve"> </w:t>
      </w:r>
      <w:r w:rsidRPr="00431C51">
        <w:t xml:space="preserve">Switch Hub </w:t>
      </w:r>
      <w:r w:rsidRPr="00431C51">
        <w:rPr>
          <w:rFonts w:hint="cs"/>
          <w:cs/>
        </w:rPr>
        <w:t>ซึ่งเป็นตัวกลางในการสื่อสารระหว่าง</w:t>
      </w:r>
      <w:r w:rsidRPr="00431C51">
        <w:rPr>
          <w:cs/>
        </w:rPr>
        <w:t xml:space="preserve"> </w:t>
      </w:r>
      <w:r w:rsidRPr="00431C51">
        <w:rPr>
          <w:rFonts w:hint="cs"/>
          <w:cs/>
        </w:rPr>
        <w:t>เว็บเซิร์ฟเวอร์</w:t>
      </w:r>
      <w:r w:rsidRPr="00431C51">
        <w:rPr>
          <w:cs/>
        </w:rPr>
        <w:t xml:space="preserve"> </w:t>
      </w:r>
      <w:r w:rsidRPr="00431C51">
        <w:rPr>
          <w:rFonts w:hint="cs"/>
          <w:cs/>
        </w:rPr>
        <w:t>และอุปกรณ์</w:t>
      </w:r>
      <w:r w:rsidRPr="00431C51">
        <w:rPr>
          <w:cs/>
        </w:rPr>
        <w:t xml:space="preserve"> </w:t>
      </w:r>
      <w:r w:rsidRPr="00431C51">
        <w:t>Cisco Switch (IP: .</w:t>
      </w:r>
      <w:r w:rsidRPr="00431C51">
        <w:rPr>
          <w:cs/>
        </w:rPr>
        <w:t>95</w:t>
      </w:r>
      <w:r w:rsidRPr="00431C51">
        <w:t>, .</w:t>
      </w:r>
      <w:r w:rsidRPr="00431C51">
        <w:rPr>
          <w:cs/>
        </w:rPr>
        <w:t>96</w:t>
      </w:r>
      <w:r w:rsidRPr="00431C51">
        <w:t>, .</w:t>
      </w:r>
      <w:r w:rsidRPr="00431C51">
        <w:rPr>
          <w:cs/>
        </w:rPr>
        <w:t xml:space="preserve">97) </w:t>
      </w:r>
      <w:r w:rsidRPr="00431C51">
        <w:rPr>
          <w:rFonts w:hint="cs"/>
          <w:cs/>
        </w:rPr>
        <w:t>ทำให้สามารถส่งคำสั่งตั้งค่าและดึงข้อมูลจากอุปกรณ์เครือข่ายได้โดยตรง</w:t>
      </w:r>
    </w:p>
    <w:p w14:paraId="23882F4A" w14:textId="0F16D054" w:rsidR="00EF701E" w:rsidRDefault="00295C36" w:rsidP="00EF701E">
      <w:pPr>
        <w:pStyle w:val="Heading2"/>
      </w:pPr>
      <w:r>
        <w:t>Process Flow Overview</w:t>
      </w:r>
    </w:p>
    <w:p w14:paraId="12E00BE6" w14:textId="7604F07F" w:rsidR="00295C36" w:rsidRDefault="007D7473" w:rsidP="00EF701E">
      <w:pPr>
        <w:pStyle w:val="Paragraph"/>
        <w:ind w:firstLine="0"/>
      </w:pPr>
      <w:r>
        <w:rPr>
          <w:noProof/>
        </w:rPr>
        <w:drawing>
          <wp:inline distT="0" distB="0" distL="0" distR="0" wp14:anchorId="6205A99F" wp14:editId="7786E1DB">
            <wp:extent cx="5270500" cy="1880870"/>
            <wp:effectExtent l="19050" t="19050" r="25400" b="24130"/>
            <wp:docPr id="15501704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0500" cy="1880870"/>
                    </a:xfrm>
                    <a:prstGeom prst="rect">
                      <a:avLst/>
                    </a:prstGeom>
                    <a:noFill/>
                    <a:ln w="19050">
                      <a:solidFill>
                        <a:schemeClr val="tx1"/>
                      </a:solidFill>
                    </a:ln>
                  </pic:spPr>
                </pic:pic>
              </a:graphicData>
            </a:graphic>
          </wp:inline>
        </w:drawing>
      </w:r>
    </w:p>
    <w:p w14:paraId="3BE741D9" w14:textId="77777777" w:rsidR="00630077" w:rsidRDefault="00630077" w:rsidP="00EF701E">
      <w:pPr>
        <w:pStyle w:val="Paragraph"/>
        <w:ind w:firstLine="0"/>
        <w:rPr>
          <w:rFonts w:hint="cs"/>
        </w:rPr>
      </w:pPr>
    </w:p>
    <w:p w14:paraId="2C468D4D" w14:textId="77777777" w:rsidR="00921DD9" w:rsidRDefault="00921DD9" w:rsidP="00EF701E">
      <w:pPr>
        <w:pStyle w:val="Paragraph"/>
        <w:ind w:firstLine="0"/>
      </w:pPr>
    </w:p>
    <w:p w14:paraId="194CA1E2" w14:textId="77777777" w:rsidR="00921DD9" w:rsidRDefault="00921DD9" w:rsidP="00EF701E">
      <w:pPr>
        <w:pStyle w:val="Paragraph"/>
        <w:ind w:firstLine="0"/>
        <w:rPr>
          <w:rFonts w:hint="cs"/>
          <w:cs/>
        </w:rPr>
      </w:pPr>
    </w:p>
    <w:p w14:paraId="1043F663" w14:textId="77777777" w:rsidR="00101026" w:rsidRDefault="00101026" w:rsidP="00EF701E">
      <w:pPr>
        <w:pStyle w:val="Paragraph"/>
        <w:ind w:firstLine="0"/>
      </w:pPr>
    </w:p>
    <w:p w14:paraId="62DE9380" w14:textId="36FD0532" w:rsidR="00101026" w:rsidRDefault="00101026" w:rsidP="00101026">
      <w:pPr>
        <w:pStyle w:val="Paragraph"/>
        <w:ind w:firstLine="0"/>
        <w:sectPr w:rsidR="00101026" w:rsidSect="008C6B9A">
          <w:headerReference w:type="default" r:id="rId25"/>
          <w:pgSz w:w="11906" w:h="16838" w:code="9"/>
          <w:pgMar w:top="2160" w:right="1440" w:bottom="1440" w:left="2160" w:header="1440" w:footer="720" w:gutter="0"/>
          <w:cols w:space="720"/>
          <w:docGrid w:linePitch="360"/>
        </w:sectPr>
      </w:pPr>
    </w:p>
    <w:p w14:paraId="4B63A23C" w14:textId="5B954F42" w:rsidR="00A428E0" w:rsidRPr="00054FD3" w:rsidRDefault="00A428E0" w:rsidP="00F42831">
      <w:pPr>
        <w:pStyle w:val="Heading1"/>
      </w:pPr>
    </w:p>
    <w:p w14:paraId="692CFB06" w14:textId="7DA70532" w:rsidR="00A94C32" w:rsidRPr="00054FD3" w:rsidRDefault="00A94C32" w:rsidP="00A94C32">
      <w:pPr>
        <w:jc w:val="center"/>
        <w:rPr>
          <w:rFonts w:ascii="TH Sarabun New" w:hAnsi="TH Sarabun New" w:cs="TH Sarabun New"/>
          <w:b/>
          <w:bCs/>
          <w:sz w:val="40"/>
          <w:szCs w:val="40"/>
        </w:rPr>
      </w:pPr>
      <w:bookmarkStart w:id="61" w:name="_Toc179937839"/>
      <w:bookmarkStart w:id="62" w:name="_Toc179998687"/>
      <w:bookmarkStart w:id="63" w:name="_Toc180004276"/>
      <w:bookmarkStart w:id="64" w:name="_Toc180028040"/>
      <w:bookmarkStart w:id="65" w:name="_Toc182152161"/>
      <w:bookmarkStart w:id="66" w:name="_Toc182152198"/>
      <w:bookmarkStart w:id="67" w:name="_Toc182152440"/>
      <w:bookmarkStart w:id="68" w:name="_Toc184982265"/>
      <w:r w:rsidRPr="00054FD3">
        <w:rPr>
          <w:rFonts w:ascii="TH Sarabun New" w:hAnsi="TH Sarabun New" w:cs="TH Sarabun New"/>
          <w:b/>
          <w:bCs/>
          <w:sz w:val="40"/>
          <w:szCs w:val="40"/>
          <w:cs/>
        </w:rPr>
        <w:t>ผลการดำเนินงาน</w:t>
      </w:r>
      <w:bookmarkEnd w:id="61"/>
      <w:bookmarkEnd w:id="62"/>
      <w:bookmarkEnd w:id="63"/>
      <w:bookmarkEnd w:id="64"/>
      <w:bookmarkEnd w:id="65"/>
      <w:bookmarkEnd w:id="66"/>
      <w:bookmarkEnd w:id="67"/>
      <w:bookmarkEnd w:id="68"/>
    </w:p>
    <w:p w14:paraId="3B3463A6" w14:textId="77777777" w:rsidR="006E0AC5" w:rsidRPr="00054FD3" w:rsidRDefault="006E0AC5" w:rsidP="00F42831">
      <w:pPr>
        <w:spacing w:line="240" w:lineRule="auto"/>
        <w:jc w:val="thaiDistribute"/>
        <w:rPr>
          <w:rFonts w:ascii="TH Sarabun New" w:eastAsia="TH SarabunPSK" w:hAnsi="TH Sarabun New" w:cs="TH Sarabun New"/>
          <w:sz w:val="32"/>
          <w:szCs w:val="32"/>
        </w:rPr>
      </w:pPr>
    </w:p>
    <w:p w14:paraId="1C893845" w14:textId="3D048D8B" w:rsidR="00A428E0" w:rsidRDefault="00A428E0" w:rsidP="00F42831">
      <w:pPr>
        <w:pStyle w:val="Heading2"/>
        <w:spacing w:before="0" w:after="0" w:line="240" w:lineRule="auto"/>
        <w:rPr>
          <w:bCs/>
          <w:color w:val="auto"/>
        </w:rPr>
      </w:pPr>
      <w:bookmarkStart w:id="69" w:name="_Toc179998688"/>
      <w:bookmarkStart w:id="70" w:name="_Toc180004277"/>
      <w:bookmarkStart w:id="71" w:name="_Toc180028041"/>
      <w:bookmarkStart w:id="72" w:name="_Toc182152162"/>
      <w:bookmarkStart w:id="73" w:name="_Toc182152199"/>
      <w:bookmarkStart w:id="74" w:name="_Toc184982266"/>
      <w:r w:rsidRPr="00054FD3">
        <w:rPr>
          <w:bCs/>
          <w:color w:val="auto"/>
          <w:cs/>
        </w:rPr>
        <w:t>ผลการดำเนินงาน</w:t>
      </w:r>
      <w:bookmarkEnd w:id="69"/>
      <w:bookmarkEnd w:id="70"/>
      <w:bookmarkEnd w:id="71"/>
      <w:bookmarkEnd w:id="72"/>
      <w:bookmarkEnd w:id="73"/>
      <w:bookmarkEnd w:id="74"/>
    </w:p>
    <w:p w14:paraId="0C00644A" w14:textId="576523FF" w:rsidR="00E50C9F" w:rsidRPr="00E50C9F" w:rsidRDefault="00E50C9F" w:rsidP="00E50C9F">
      <w:pPr>
        <w:pStyle w:val="Paragraph"/>
      </w:pPr>
      <w:r w:rsidRPr="00E50C9F">
        <w:rPr>
          <w:rFonts w:hint="cs"/>
          <w:cs/>
        </w:rPr>
        <w:t>รายละเอียดของการทำงานของโปรแกรมที่พัฒนาขึ้น</w:t>
      </w:r>
      <w:r w:rsidRPr="00E50C9F">
        <w:rPr>
          <w:cs/>
        </w:rPr>
        <w:t xml:space="preserve"> </w:t>
      </w:r>
      <w:r w:rsidRPr="00E50C9F">
        <w:rPr>
          <w:rFonts w:hint="cs"/>
          <w:cs/>
        </w:rPr>
        <w:t>ตลอดจนผลการดำเนินงานที่ได้จากการพัฒนาและใช้งานจริงของเว็บแอปพลิเคชันที่ช่วยในการตั้งค่าอุปกรณ์เครือข่าย</w:t>
      </w:r>
      <w:r w:rsidRPr="00E50C9F">
        <w:rPr>
          <w:cs/>
        </w:rPr>
        <w:t xml:space="preserve"> </w:t>
      </w:r>
      <w:r w:rsidRPr="00E50C9F">
        <w:t xml:space="preserve">Cisco </w:t>
      </w:r>
      <w:r w:rsidRPr="00E50C9F">
        <w:rPr>
          <w:rFonts w:hint="cs"/>
          <w:cs/>
        </w:rPr>
        <w:t>โดยจะอธิบายถึงลักษณะการทำงานของระบบตั้งแต่กระบวนการเริ่มต้นจนถึงการกำหนดค่าอุปกรณ์สำเร็จ</w:t>
      </w:r>
      <w:r w:rsidRPr="00E50C9F">
        <w:rPr>
          <w:cs/>
        </w:rPr>
        <w:t xml:space="preserve"> </w:t>
      </w:r>
      <w:r w:rsidRPr="00E50C9F">
        <w:rPr>
          <w:rFonts w:hint="cs"/>
          <w:cs/>
        </w:rPr>
        <w:t>นอกจากนี้</w:t>
      </w:r>
      <w:r w:rsidRPr="00E50C9F">
        <w:rPr>
          <w:cs/>
        </w:rPr>
        <w:t xml:space="preserve"> </w:t>
      </w:r>
      <w:r w:rsidRPr="00E50C9F">
        <w:rPr>
          <w:rFonts w:hint="cs"/>
          <w:cs/>
        </w:rPr>
        <w:t>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Default="00E50C9F" w:rsidP="00E50C9F">
      <w:pPr>
        <w:pStyle w:val="Paragraph"/>
      </w:pPr>
      <w:r w:rsidRPr="00E50C9F">
        <w:rPr>
          <w:rFonts w:hint="cs"/>
          <w:cs/>
        </w:rPr>
        <w:t>รายละเอียดของการดำเนินงานครอบคลุมถึงการออกแบบส่วนติดต่อผู้ใช้</w:t>
      </w:r>
      <w:r w:rsidRPr="00E50C9F">
        <w:rPr>
          <w:cs/>
        </w:rPr>
        <w:t xml:space="preserve"> (</w:t>
      </w:r>
      <w:r w:rsidRPr="00E50C9F">
        <w:t xml:space="preserve">User Interface) </w:t>
      </w:r>
      <w:r w:rsidRPr="00E50C9F">
        <w:rPr>
          <w:rFonts w:hint="cs"/>
          <w:cs/>
        </w:rPr>
        <w:t>การเชื่อมต่อกับอุปกรณ์เครือข่ายผ่านโปรโตคอลที่เหมาะสม</w:t>
      </w:r>
      <w:r w:rsidRPr="00E50C9F">
        <w:rPr>
          <w:cs/>
        </w:rPr>
        <w:t xml:space="preserve"> </w:t>
      </w:r>
      <w:r w:rsidRPr="00E50C9F">
        <w:rPr>
          <w:rFonts w:hint="cs"/>
          <w:cs/>
        </w:rPr>
        <w:t>เช่น</w:t>
      </w:r>
      <w:r w:rsidRPr="00E50C9F">
        <w:rPr>
          <w:cs/>
        </w:rPr>
        <w:t xml:space="preserve"> </w:t>
      </w:r>
      <w:r w:rsidRPr="00E50C9F">
        <w:t xml:space="preserve">SSH, SNMP </w:t>
      </w:r>
      <w:r w:rsidRPr="00E50C9F">
        <w:rPr>
          <w:rFonts w:hint="cs"/>
          <w:cs/>
        </w:rPr>
        <w:t>และ</w:t>
      </w:r>
      <w:r w:rsidRPr="00E50C9F">
        <w:rPr>
          <w:cs/>
        </w:rPr>
        <w:t xml:space="preserve"> </w:t>
      </w:r>
      <w:r w:rsidRPr="00E50C9F">
        <w:t xml:space="preserve">Console </w:t>
      </w:r>
      <w:r w:rsidRPr="00E50C9F">
        <w:rPr>
          <w:rFonts w:hint="cs"/>
          <w:cs/>
        </w:rPr>
        <w:t>รวมไปถึงการพัฒนาฟีเจอร์ที่ช่วยให้ผู้ใช้สามารถกำหนดค่าหรือสั่งงานอุปกรณ์ได้อย่างสะดวกผ่านเว็บแอปพลิเคชัน</w:t>
      </w:r>
      <w:r w:rsidRPr="00E50C9F">
        <w:rPr>
          <w:cs/>
        </w:rPr>
        <w:t xml:space="preserve"> </w:t>
      </w:r>
      <w:r w:rsidRPr="00E50C9F">
        <w:rPr>
          <w:rFonts w:hint="cs"/>
          <w:cs/>
        </w:rPr>
        <w:t>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w:t>
      </w:r>
      <w:r w:rsidRPr="00E50C9F">
        <w:rPr>
          <w:cs/>
        </w:rPr>
        <w:t xml:space="preserve"> </w:t>
      </w:r>
      <w:r w:rsidRPr="00E50C9F">
        <w:rPr>
          <w:rFonts w:hint="cs"/>
          <w:cs/>
        </w:rPr>
        <w:t>ลดระยะเวลาในการตั้งค่าอุปกรณ์</w:t>
      </w:r>
      <w:r w:rsidRPr="00E50C9F">
        <w:rPr>
          <w:cs/>
        </w:rPr>
        <w:t xml:space="preserve"> </w:t>
      </w:r>
      <w:r w:rsidRPr="00E50C9F">
        <w:rPr>
          <w:rFonts w:hint="cs"/>
          <w:cs/>
        </w:rPr>
        <w:t>และช่วยให้ผู้ดูแลระบบสามารถควบคุมการทำงานของเครือข่ายได้อย่างสะดวกยิ่งขึ้น</w:t>
      </w:r>
    </w:p>
    <w:p w14:paraId="5EA12736" w14:textId="77777777" w:rsidR="00523F15" w:rsidRDefault="00523F15" w:rsidP="00E50C9F">
      <w:pPr>
        <w:pStyle w:val="Paragraph"/>
      </w:pPr>
    </w:p>
    <w:p w14:paraId="3B8E8D7C" w14:textId="01898668" w:rsidR="00523F15" w:rsidRPr="00FC78B3" w:rsidRDefault="00523F15" w:rsidP="00EF1044">
      <w:pPr>
        <w:jc w:val="center"/>
      </w:pPr>
      <w:r w:rsidRPr="00523F15">
        <w:rPr>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26"/>
                    <a:stretch>
                      <a:fillRect/>
                    </a:stretch>
                  </pic:blipFill>
                  <pic:spPr>
                    <a:xfrm>
                      <a:off x="0" y="0"/>
                      <a:ext cx="4044147" cy="1914956"/>
                    </a:xfrm>
                    <a:prstGeom prst="rect">
                      <a:avLst/>
                    </a:prstGeom>
                    <a:ln w="19050">
                      <a:solidFill>
                        <a:schemeClr val="tx1"/>
                      </a:solidFill>
                    </a:ln>
                  </pic:spPr>
                </pic:pic>
              </a:graphicData>
            </a:graphic>
          </wp:inline>
        </w:drawing>
      </w:r>
    </w:p>
    <w:bookmarkEnd w:id="33"/>
    <w:bookmarkEnd w:id="34"/>
    <w:bookmarkEnd w:id="35"/>
    <w:bookmarkEnd w:id="36"/>
    <w:p w14:paraId="7B2DF83E" w14:textId="77777777" w:rsidR="005B610B" w:rsidRPr="001D0D4F" w:rsidRDefault="005B610B" w:rsidP="00F42831">
      <w:pPr>
        <w:spacing w:line="240" w:lineRule="auto"/>
        <w:rPr>
          <w:rFonts w:ascii="TH Sarabun New" w:hAnsi="TH Sarabun New" w:cs="TH Sarabun New"/>
          <w:sz w:val="32"/>
          <w:szCs w:val="32"/>
        </w:rPr>
      </w:pPr>
    </w:p>
    <w:p w14:paraId="638A8D77" w14:textId="77777777" w:rsidR="00523F15" w:rsidRPr="001D0D4F" w:rsidRDefault="00523F15" w:rsidP="00F42831">
      <w:pPr>
        <w:spacing w:line="240" w:lineRule="auto"/>
        <w:rPr>
          <w:rFonts w:ascii="TH Sarabun New" w:hAnsi="TH Sarabun New" w:cs="TH Sarabun New"/>
          <w:sz w:val="32"/>
          <w:szCs w:val="32"/>
        </w:rPr>
      </w:pPr>
    </w:p>
    <w:p w14:paraId="29FC5619" w14:textId="65A18A04" w:rsidR="00523F15" w:rsidRPr="001D0D4F" w:rsidRDefault="00523F15" w:rsidP="00523F15">
      <w:pPr>
        <w:pStyle w:val="Paragraph"/>
      </w:pPr>
    </w:p>
    <w:p w14:paraId="754AF2D1" w14:textId="20F21131" w:rsidR="00523F15" w:rsidRDefault="00523F15" w:rsidP="00523F15">
      <w:pPr>
        <w:pStyle w:val="Paragraph"/>
      </w:pPr>
      <w:r>
        <w:rPr>
          <w:rFonts w:hint="cs"/>
          <w:cs/>
        </w:rPr>
        <w:t xml:space="preserve">จากภาพที่ </w:t>
      </w:r>
      <w:r>
        <w:t xml:space="preserve">4-1 </w:t>
      </w:r>
      <w:r>
        <w:rPr>
          <w:rFonts w:hint="cs"/>
          <w:cs/>
        </w:rPr>
        <w:t>แสดงหน้าจอสำหรับการตั้งค่าด้วยสาย</w:t>
      </w:r>
      <w:r>
        <w:t xml:space="preserve"> Serial Console </w:t>
      </w:r>
      <w:r>
        <w:rPr>
          <w:rFonts w:hint="cs"/>
          <w:cs/>
        </w:rPr>
        <w:t>เพื่อสำหรับการเริ่มต้นการตั้งค่า หากเป็นอุปกรณ์ใหม่ ซึ่งจะประกอบไปด้วยฟิลด์ต่าง ๆ สำหรับการกรอก ดังนี้</w:t>
      </w:r>
    </w:p>
    <w:p w14:paraId="3159D5EB" w14:textId="3920D421" w:rsidR="00EF1044" w:rsidRPr="00EF1044" w:rsidRDefault="00EF1044" w:rsidP="00EF1044">
      <w:pPr>
        <w:pStyle w:val="Paragraph"/>
      </w:pPr>
      <w:r w:rsidRPr="00EF1044">
        <w:rPr>
          <w:rFonts w:hint="cs"/>
          <w:cs/>
        </w:rPr>
        <w:t>หมายเลข</w:t>
      </w:r>
      <w:r w:rsidRPr="00EF1044">
        <w:rPr>
          <w:cs/>
        </w:rPr>
        <w:t xml:space="preserve"> 1 </w:t>
      </w:r>
      <w:r w:rsidRPr="00EF1044">
        <w:rPr>
          <w:rFonts w:hint="cs"/>
          <w:cs/>
        </w:rPr>
        <w:t>ช่องเลือกพอร์ต</w:t>
      </w:r>
      <w:r w:rsidRPr="00EF1044">
        <w:rPr>
          <w:cs/>
        </w:rPr>
        <w:t xml:space="preserve"> </w:t>
      </w:r>
      <w:r w:rsidRPr="00EF1044">
        <w:t>Serial (Serial Port)</w:t>
      </w:r>
      <w:r>
        <w:rPr>
          <w:rFonts w:hint="cs"/>
          <w:cs/>
        </w:rPr>
        <w:t xml:space="preserve"> </w:t>
      </w:r>
      <w:r w:rsidRPr="00EF1044">
        <w:rPr>
          <w:rFonts w:hint="cs"/>
          <w:cs/>
        </w:rPr>
        <w:t>ใช้สำหรับเลือกพอร์ต</w:t>
      </w:r>
      <w:r w:rsidRPr="00EF1044">
        <w:rPr>
          <w:cs/>
        </w:rPr>
        <w:t xml:space="preserve"> </w:t>
      </w:r>
      <w:r w:rsidRPr="00EF1044">
        <w:t xml:space="preserve">Serial </w:t>
      </w:r>
      <w:r w:rsidRPr="00EF1044">
        <w:rPr>
          <w:rFonts w:hint="cs"/>
          <w:cs/>
        </w:rPr>
        <w:t>ที่ต้องการเชื่อมต่อกับอุปกรณ์เครือข่ายผ่านการเชื่อมต่อแบบ</w:t>
      </w:r>
      <w:r w:rsidRPr="00EF1044">
        <w:rPr>
          <w:cs/>
        </w:rPr>
        <w:t xml:space="preserve"> </w:t>
      </w:r>
      <w:r w:rsidRPr="00EF1044">
        <w:t>Console</w:t>
      </w:r>
    </w:p>
    <w:p w14:paraId="5E7065EC" w14:textId="77777777" w:rsidR="00EF1044" w:rsidRPr="00EF1044" w:rsidRDefault="00EF1044" w:rsidP="00EF1044">
      <w:pPr>
        <w:pStyle w:val="Paragraph"/>
      </w:pPr>
    </w:p>
    <w:p w14:paraId="15384567" w14:textId="7F0FF7DD" w:rsidR="00EF1044" w:rsidRPr="00EF1044" w:rsidRDefault="00EF1044" w:rsidP="00EF1044">
      <w:pPr>
        <w:pStyle w:val="Paragraph"/>
      </w:pPr>
      <w:r w:rsidRPr="00EF1044">
        <w:rPr>
          <w:rFonts w:hint="cs"/>
          <w:cs/>
        </w:rPr>
        <w:t>หมายเลข</w:t>
      </w:r>
      <w:r w:rsidRPr="00EF1044">
        <w:rPr>
          <w:cs/>
        </w:rPr>
        <w:t xml:space="preserve"> 2 </w:t>
      </w:r>
      <w:r w:rsidRPr="00EF1044">
        <w:rPr>
          <w:rFonts w:hint="cs"/>
          <w:cs/>
        </w:rPr>
        <w:t>ช่องเลือกความเร็วการเชื่อมต่อ</w:t>
      </w:r>
      <w:r w:rsidRPr="00EF1044">
        <w:rPr>
          <w:cs/>
        </w:rPr>
        <w:t xml:space="preserve"> (</w:t>
      </w:r>
      <w:r w:rsidRPr="00EF1044">
        <w:t>Speed bps)</w:t>
      </w:r>
      <w:r>
        <w:rPr>
          <w:rFonts w:hint="cs"/>
          <w:cs/>
        </w:rPr>
        <w:t xml:space="preserve"> </w:t>
      </w:r>
      <w:r w:rsidRPr="00EF1044">
        <w:rPr>
          <w:rFonts w:hint="cs"/>
          <w:cs/>
        </w:rPr>
        <w:t>ใช้สำหรับกำหนดความเร็วของการเชื่อมต่อ</w:t>
      </w:r>
      <w:r w:rsidRPr="00EF1044">
        <w:rPr>
          <w:cs/>
        </w:rPr>
        <w:t xml:space="preserve"> </w:t>
      </w:r>
      <w:r w:rsidRPr="00EF1044">
        <w:t xml:space="preserve">Serial </w:t>
      </w:r>
      <w:r w:rsidRPr="00EF1044">
        <w:rPr>
          <w:rFonts w:hint="cs"/>
          <w:cs/>
        </w:rPr>
        <w:t>โดยค่าเริ่มต้นมักอยู่ที่</w:t>
      </w:r>
      <w:r w:rsidRPr="00EF1044">
        <w:rPr>
          <w:cs/>
        </w:rPr>
        <w:t xml:space="preserve"> 9600</w:t>
      </w:r>
      <w:r w:rsidRPr="00EF1044">
        <w:t xml:space="preserve"> bps </w:t>
      </w:r>
      <w:r w:rsidRPr="00EF1044">
        <w:rPr>
          <w:rFonts w:hint="cs"/>
          <w:cs/>
        </w:rPr>
        <w:t>ซึ่งเป็นค่ามาตรฐานสำหรับอุปกรณ์เครือข่ายส่วนใหญ่</w:t>
      </w:r>
    </w:p>
    <w:p w14:paraId="39FCF72D" w14:textId="77777777" w:rsidR="00EF1044" w:rsidRDefault="00EF1044" w:rsidP="00EF1044">
      <w:pPr>
        <w:pStyle w:val="Paragraph"/>
      </w:pPr>
      <w:r w:rsidRPr="00EF1044">
        <w:rPr>
          <w:rFonts w:hint="cs"/>
          <w:cs/>
        </w:rPr>
        <w:t>หมายเลข</w:t>
      </w:r>
      <w:r w:rsidRPr="00EF1044">
        <w:rPr>
          <w:cs/>
        </w:rPr>
        <w:t xml:space="preserve"> 3 </w:t>
      </w:r>
      <w:r w:rsidRPr="00EF1044">
        <w:rPr>
          <w:rFonts w:hint="cs"/>
          <w:cs/>
        </w:rPr>
        <w:t>ปุ่มล้างค่าการตั้งค่า</w:t>
      </w:r>
      <w:r w:rsidRPr="00EF1044">
        <w:rPr>
          <w:cs/>
        </w:rPr>
        <w:t xml:space="preserve"> (</w:t>
      </w:r>
      <w:r w:rsidRPr="00EF1044">
        <w:t xml:space="preserve">Clear Session) </w:t>
      </w:r>
      <w:r w:rsidRPr="00EF1044">
        <w:rPr>
          <w:rFonts w:hint="cs"/>
          <w:cs/>
        </w:rPr>
        <w:t>ใช้สำหรับล้างค่าหรือเคลียร์เซสชันของสาย</w:t>
      </w:r>
      <w:r w:rsidRPr="00EF1044">
        <w:rPr>
          <w:cs/>
        </w:rPr>
        <w:t xml:space="preserve"> </w:t>
      </w:r>
      <w:r w:rsidRPr="00EF1044">
        <w:t xml:space="preserve">Serial Console </w:t>
      </w:r>
      <w:r w:rsidRPr="00EF1044">
        <w:rPr>
          <w:rFonts w:hint="cs"/>
          <w:cs/>
        </w:rPr>
        <w:t>ที่ยังคงค่าเดิมไว้</w:t>
      </w:r>
    </w:p>
    <w:p w14:paraId="2CD92B27" w14:textId="5B8C8CA8" w:rsidR="00EF1044" w:rsidRPr="00EF1044" w:rsidRDefault="00EF1044" w:rsidP="00EF1044">
      <w:pPr>
        <w:pStyle w:val="Paragraph"/>
      </w:pPr>
      <w:r w:rsidRPr="00EF1044">
        <w:rPr>
          <w:rFonts w:hint="cs"/>
          <w:cs/>
        </w:rPr>
        <w:t>หมายเลข</w:t>
      </w:r>
      <w:r w:rsidRPr="00EF1044">
        <w:rPr>
          <w:cs/>
        </w:rPr>
        <w:t xml:space="preserve"> 4 </w:t>
      </w:r>
      <w:r w:rsidRPr="00EF1044">
        <w:rPr>
          <w:rFonts w:hint="cs"/>
          <w:cs/>
        </w:rPr>
        <w:t>ปุ่มอัปโหลดไฟล์</w:t>
      </w:r>
      <w:r w:rsidRPr="00EF1044">
        <w:rPr>
          <w:cs/>
        </w:rPr>
        <w:t xml:space="preserve"> (</w:t>
      </w:r>
      <w:r w:rsidRPr="00EF1044">
        <w:t>Upload File)</w:t>
      </w:r>
      <w:r>
        <w:rPr>
          <w:rFonts w:hint="cs"/>
          <w:cs/>
        </w:rPr>
        <w:t xml:space="preserve"> </w:t>
      </w:r>
      <w:r w:rsidRPr="00EF1044">
        <w:rPr>
          <w:rFonts w:hint="cs"/>
          <w:cs/>
        </w:rPr>
        <w:t>ใช้สำหรับอัปโหลดไฟล์สคริปต์หรือไฟล์คำสั่งที่ต้องการใช้กำหนดค่าอุปกรณ์ผ่าน</w:t>
      </w:r>
      <w:r w:rsidRPr="00EF1044">
        <w:rPr>
          <w:cs/>
        </w:rPr>
        <w:t xml:space="preserve"> </w:t>
      </w:r>
      <w:r w:rsidRPr="00EF1044">
        <w:t>Serial Console</w:t>
      </w:r>
    </w:p>
    <w:p w14:paraId="1444E87C" w14:textId="1794C263" w:rsidR="00EF1044" w:rsidRPr="00EF1044" w:rsidRDefault="00EF1044" w:rsidP="00EF1044">
      <w:pPr>
        <w:pStyle w:val="Paragraph"/>
      </w:pPr>
      <w:r w:rsidRPr="00EF1044">
        <w:rPr>
          <w:rFonts w:hint="cs"/>
          <w:cs/>
        </w:rPr>
        <w:t>หมายเลข</w:t>
      </w:r>
      <w:r w:rsidRPr="00EF1044">
        <w:rPr>
          <w:cs/>
        </w:rPr>
        <w:t xml:space="preserve"> 5 </w:t>
      </w:r>
      <w:r w:rsidRPr="00EF1044">
        <w:rPr>
          <w:rFonts w:hint="cs"/>
          <w:cs/>
        </w:rPr>
        <w:t>ช่องแสดงหรือแก้ไขคำสั่ง</w:t>
      </w:r>
      <w:r w:rsidRPr="00EF1044">
        <w:rPr>
          <w:cs/>
        </w:rPr>
        <w:t xml:space="preserve"> (</w:t>
      </w:r>
      <w:r w:rsidRPr="00EF1044">
        <w:t>Command Input Box)</w:t>
      </w:r>
      <w:r>
        <w:rPr>
          <w:rFonts w:hint="cs"/>
          <w:cs/>
        </w:rPr>
        <w:t xml:space="preserve"> </w:t>
      </w:r>
      <w:r w:rsidRPr="00EF1044">
        <w:rPr>
          <w:rFonts w:hint="cs"/>
          <w:cs/>
        </w:rPr>
        <w:t>ใช้สำหรับพิมพ์หรือแก้ไขคำสั่งที่ต้องการส่งไปยังอุปกรณ์เครือข่ายผ่าน</w:t>
      </w:r>
      <w:r w:rsidRPr="00EF1044">
        <w:rPr>
          <w:cs/>
        </w:rPr>
        <w:t xml:space="preserve"> </w:t>
      </w:r>
      <w:r w:rsidRPr="00EF1044">
        <w:t xml:space="preserve">Serial Console </w:t>
      </w:r>
      <w:r w:rsidRPr="00EF1044">
        <w:rPr>
          <w:rFonts w:hint="cs"/>
          <w:cs/>
        </w:rPr>
        <w:t>สามารถพิมพ์คำสั่งโดยตรงหรือโหลดคำสั่งจากไฟล์ที่อัปโหลดได้</w:t>
      </w:r>
    </w:p>
    <w:p w14:paraId="1E03188C" w14:textId="6EA23BF5" w:rsidR="00523F15" w:rsidRDefault="00EF1044" w:rsidP="00EF1044">
      <w:pPr>
        <w:pStyle w:val="Paragraph"/>
      </w:pPr>
      <w:r w:rsidRPr="00EF1044">
        <w:rPr>
          <w:rFonts w:hint="cs"/>
          <w:cs/>
        </w:rPr>
        <w:t>หมายเลข</w:t>
      </w:r>
      <w:r w:rsidRPr="00EF1044">
        <w:rPr>
          <w:cs/>
        </w:rPr>
        <w:t xml:space="preserve"> 6 </w:t>
      </w:r>
      <w:r w:rsidRPr="00EF1044">
        <w:rPr>
          <w:rFonts w:hint="cs"/>
          <w:cs/>
        </w:rPr>
        <w:t>ปุ่ม</w:t>
      </w:r>
      <w:r w:rsidRPr="00EF1044">
        <w:rPr>
          <w:cs/>
        </w:rPr>
        <w:t xml:space="preserve"> </w:t>
      </w:r>
      <w:r w:rsidRPr="00EF1044">
        <w:t xml:space="preserve">Deploy </w:t>
      </w:r>
      <w:r w:rsidRPr="00EF1044">
        <w:rPr>
          <w:rFonts w:hint="cs"/>
          <w:cs/>
        </w:rPr>
        <w:t>สำหรับส่งคำสั่ง</w:t>
      </w:r>
      <w:r w:rsidRPr="00EF1044">
        <w:rPr>
          <w:cs/>
        </w:rPr>
        <w:t xml:space="preserve"> (</w:t>
      </w:r>
      <w:r w:rsidRPr="00EF1044">
        <w:t>Deploy)</w:t>
      </w:r>
      <w:r>
        <w:rPr>
          <w:rFonts w:hint="cs"/>
          <w:cs/>
        </w:rPr>
        <w:t xml:space="preserve"> </w:t>
      </w:r>
      <w:r w:rsidRPr="00EF1044">
        <w:rPr>
          <w:rFonts w:hint="cs"/>
          <w:cs/>
        </w:rPr>
        <w:t>ใช้สำหรับส่งคำสั่งที่ระบุไปยังอุปกรณ์เครือข่ายผ่าน</w:t>
      </w:r>
      <w:r w:rsidRPr="00EF1044">
        <w:rPr>
          <w:cs/>
        </w:rPr>
        <w:t xml:space="preserve"> </w:t>
      </w:r>
      <w:r w:rsidRPr="00EF1044">
        <w:t xml:space="preserve">Serial Console </w:t>
      </w:r>
      <w:r w:rsidRPr="00EF1044">
        <w:rPr>
          <w:rFonts w:hint="cs"/>
          <w:cs/>
        </w:rPr>
        <w:t>เพื่อดำเนินการตั้งค่าและกำหนดค่าต่างๆ</w:t>
      </w:r>
      <w:r w:rsidRPr="00EF1044">
        <w:rPr>
          <w:cs/>
        </w:rPr>
        <w:t xml:space="preserve"> </w:t>
      </w:r>
      <w:r w:rsidRPr="00EF1044">
        <w:rPr>
          <w:rFonts w:hint="cs"/>
          <w:cs/>
        </w:rPr>
        <w:t>ตามที่กำหนดไว้</w:t>
      </w:r>
    </w:p>
    <w:p w14:paraId="6CCC6955" w14:textId="77777777" w:rsidR="00EF1044" w:rsidRDefault="00EF1044" w:rsidP="00EF1044">
      <w:pPr>
        <w:pStyle w:val="Paragraph"/>
        <w:rPr>
          <w:cs/>
        </w:rPr>
      </w:pPr>
    </w:p>
    <w:p w14:paraId="3BEC0CAF" w14:textId="77777777" w:rsidR="00E50C9F" w:rsidRDefault="00211E80" w:rsidP="00211E80">
      <w:pPr>
        <w:spacing w:line="240" w:lineRule="auto"/>
        <w:jc w:val="center"/>
        <w:rPr>
          <w:rFonts w:ascii="TH Sarabun New" w:hAnsi="TH Sarabun New" w:cs="TH Sarabun New"/>
        </w:rPr>
      </w:pPr>
      <w:r w:rsidRPr="00211E80">
        <w:rPr>
          <w:rFonts w:ascii="TH Sarabun New" w:hAnsi="TH Sarabun New" w:cs="TH Sarabun New"/>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27"/>
                    <a:stretch>
                      <a:fillRect/>
                    </a:stretch>
                  </pic:blipFill>
                  <pic:spPr>
                    <a:xfrm>
                      <a:off x="0" y="0"/>
                      <a:ext cx="4502292" cy="2348716"/>
                    </a:xfrm>
                    <a:prstGeom prst="rect">
                      <a:avLst/>
                    </a:prstGeom>
                    <a:ln w="19050">
                      <a:solidFill>
                        <a:schemeClr val="tx1"/>
                      </a:solidFill>
                    </a:ln>
                  </pic:spPr>
                </pic:pic>
              </a:graphicData>
            </a:graphic>
          </wp:inline>
        </w:drawing>
      </w:r>
    </w:p>
    <w:p w14:paraId="0AE1C0B8" w14:textId="77777777" w:rsidR="00211E80" w:rsidRPr="001D0D4F" w:rsidRDefault="00211E80" w:rsidP="00211E80">
      <w:pPr>
        <w:spacing w:line="240" w:lineRule="auto"/>
        <w:jc w:val="center"/>
        <w:rPr>
          <w:rFonts w:ascii="TH Sarabun New" w:hAnsi="TH Sarabun New" w:cs="TH Sarabun New"/>
          <w:sz w:val="32"/>
          <w:szCs w:val="32"/>
        </w:rPr>
      </w:pPr>
    </w:p>
    <w:p w14:paraId="66EAE2CF" w14:textId="77777777" w:rsidR="00211E80" w:rsidRPr="001D0D4F" w:rsidRDefault="00211E80" w:rsidP="00211E80">
      <w:pPr>
        <w:spacing w:line="240" w:lineRule="auto"/>
        <w:jc w:val="center"/>
        <w:rPr>
          <w:rFonts w:ascii="TH Sarabun New" w:hAnsi="TH Sarabun New" w:cs="TH Sarabun New"/>
          <w:sz w:val="32"/>
          <w:szCs w:val="32"/>
        </w:rPr>
      </w:pPr>
    </w:p>
    <w:p w14:paraId="00C5CD43" w14:textId="77777777" w:rsidR="00211E80" w:rsidRPr="001D0D4F" w:rsidRDefault="00211E80" w:rsidP="00211E80">
      <w:pPr>
        <w:spacing w:line="240" w:lineRule="auto"/>
        <w:jc w:val="center"/>
        <w:rPr>
          <w:rFonts w:ascii="TH Sarabun New" w:hAnsi="TH Sarabun New" w:cs="TH Sarabun New"/>
          <w:sz w:val="32"/>
          <w:szCs w:val="32"/>
        </w:rPr>
      </w:pPr>
    </w:p>
    <w:p w14:paraId="09447F8F" w14:textId="28A8431B" w:rsidR="0008726E" w:rsidRDefault="00211E80" w:rsidP="0008726E">
      <w:pPr>
        <w:pStyle w:val="Paragraph"/>
      </w:pPr>
      <w:r>
        <w:rPr>
          <w:rFonts w:hint="cs"/>
          <w:cs/>
        </w:rPr>
        <w:t xml:space="preserve">จากภาพที่ </w:t>
      </w:r>
      <w:r>
        <w:t>4-2</w:t>
      </w:r>
      <w:r>
        <w:rPr>
          <w:rFonts w:hint="cs"/>
          <w:cs/>
        </w:rPr>
        <w:t xml:space="preserve"> แสดงหน้าจอสำหรับการเข้าถึง</w:t>
      </w:r>
      <w:r>
        <w:t xml:space="preserve"> SSH </w:t>
      </w:r>
      <w:r>
        <w:rPr>
          <w:rFonts w:hint="cs"/>
          <w:cs/>
        </w:rPr>
        <w:t>ของอุปกรณ์</w:t>
      </w:r>
      <w:r w:rsidR="0008726E">
        <w:rPr>
          <w:rFonts w:hint="cs"/>
          <w:cs/>
        </w:rPr>
        <w:t xml:space="preserve"> ซึ่งจะประกอบไปด้วยฟิลด์ต่าง ๆ สำหรับการกรอกข้อมูลเพื่อเข้าถึงอุปกรณ์ ดังนี้</w:t>
      </w:r>
    </w:p>
    <w:p w14:paraId="111A692D" w14:textId="48C18288" w:rsidR="0008726E" w:rsidRDefault="0008726E" w:rsidP="0008726E">
      <w:pPr>
        <w:pStyle w:val="Paragraph"/>
      </w:pPr>
      <w:r>
        <w:rPr>
          <w:rFonts w:hint="cs"/>
          <w:cs/>
        </w:rPr>
        <w:t>หมายเลข</w:t>
      </w:r>
      <w:r>
        <w:t xml:space="preserve"> 1</w:t>
      </w:r>
      <w:r>
        <w:rPr>
          <w:rFonts w:hint="cs"/>
          <w:cs/>
        </w:rPr>
        <w:t xml:space="preserve"> ปุ่มเลือก </w:t>
      </w:r>
      <w:r w:rsidRPr="0008726E">
        <w:rPr>
          <w:rFonts w:hint="cs"/>
          <w:cs/>
        </w:rPr>
        <w:t>ปุ่มสำหรับเลือกโหมดการสแกน</w:t>
      </w:r>
      <w:r w:rsidRPr="0008726E">
        <w:rPr>
          <w:cs/>
        </w:rPr>
        <w:t xml:space="preserve"> </w:t>
      </w:r>
      <w:r w:rsidRPr="0008726E">
        <w:t xml:space="preserve">IP </w:t>
      </w:r>
      <w:r w:rsidRPr="0008726E">
        <w:rPr>
          <w:rFonts w:hint="cs"/>
          <w:cs/>
        </w:rPr>
        <w:t>โดยสามารถเลือกสแกนช่วง</w:t>
      </w:r>
      <w:r w:rsidRPr="0008726E">
        <w:rPr>
          <w:cs/>
        </w:rPr>
        <w:t xml:space="preserve"> </w:t>
      </w:r>
      <w:r w:rsidRPr="0008726E">
        <w:t xml:space="preserve">IP (Scan IP Range) </w:t>
      </w:r>
      <w:r w:rsidRPr="0008726E">
        <w:rPr>
          <w:rFonts w:hint="cs"/>
          <w:cs/>
        </w:rPr>
        <w:t>หรือระบุ</w:t>
      </w:r>
      <w:r w:rsidRPr="0008726E">
        <w:rPr>
          <w:cs/>
        </w:rPr>
        <w:t xml:space="preserve"> </w:t>
      </w:r>
      <w:r w:rsidRPr="0008726E">
        <w:t xml:space="preserve">IP </w:t>
      </w:r>
      <w:r w:rsidRPr="0008726E">
        <w:rPr>
          <w:rFonts w:hint="cs"/>
          <w:cs/>
        </w:rPr>
        <w:t>เฉพาะ</w:t>
      </w:r>
      <w:r w:rsidRPr="0008726E">
        <w:rPr>
          <w:cs/>
        </w:rPr>
        <w:t xml:space="preserve"> (</w:t>
      </w:r>
      <w:r w:rsidRPr="0008726E">
        <w:t xml:space="preserve">Scan Single IP) </w:t>
      </w:r>
      <w:r w:rsidRPr="0008726E">
        <w:rPr>
          <w:rFonts w:hint="cs"/>
          <w:cs/>
        </w:rPr>
        <w:t>ได้</w:t>
      </w:r>
    </w:p>
    <w:p w14:paraId="6299C39D" w14:textId="588E4EBD" w:rsidR="0008726E" w:rsidRDefault="0008726E" w:rsidP="0008726E">
      <w:pPr>
        <w:pStyle w:val="Paragraph"/>
      </w:pPr>
      <w:r>
        <w:rPr>
          <w:rFonts w:hint="cs"/>
          <w:cs/>
        </w:rPr>
        <w:t xml:space="preserve">หมายเลข </w:t>
      </w:r>
      <w:r>
        <w:t>2</w:t>
      </w:r>
      <w:r>
        <w:rPr>
          <w:rFonts w:hint="cs"/>
          <w:cs/>
        </w:rPr>
        <w:t xml:space="preserve"> ช่อง</w:t>
      </w:r>
      <w:r w:rsidRPr="0008726E">
        <w:rPr>
          <w:cs/>
        </w:rPr>
        <w:t xml:space="preserve">ใช้สำหรับกรอกหมายเลข </w:t>
      </w:r>
      <w:r w:rsidRPr="0008726E">
        <w:t xml:space="preserve">IP </w:t>
      </w:r>
      <w:r w:rsidRPr="0008726E">
        <w:rPr>
          <w:cs/>
        </w:rPr>
        <w:t>ต้นทางที่ต้องการเริ่มสแกนอุปกรณ์ในเครือข่าย</w:t>
      </w:r>
    </w:p>
    <w:p w14:paraId="2F1FB522" w14:textId="57A315A9" w:rsidR="0008726E" w:rsidRDefault="0008726E" w:rsidP="0008726E">
      <w:pPr>
        <w:pStyle w:val="Paragraph"/>
      </w:pPr>
      <w:r>
        <w:rPr>
          <w:rFonts w:hint="cs"/>
          <w:cs/>
        </w:rPr>
        <w:lastRenderedPageBreak/>
        <w:t xml:space="preserve">หมายเลข </w:t>
      </w:r>
      <w:r>
        <w:t>3</w:t>
      </w:r>
      <w:r>
        <w:rPr>
          <w:rFonts w:hint="cs"/>
          <w:cs/>
        </w:rPr>
        <w:t xml:space="preserve"> ช่อง</w:t>
      </w:r>
      <w:r w:rsidRPr="0008726E">
        <w:rPr>
          <w:cs/>
        </w:rPr>
        <w:t xml:space="preserve">ใช้สำหรับกรอกหมายเลข </w:t>
      </w:r>
      <w:r w:rsidRPr="0008726E">
        <w:t xml:space="preserve">IP </w:t>
      </w:r>
      <w:r w:rsidRPr="0008726E">
        <w:rPr>
          <w:cs/>
        </w:rPr>
        <w:t>ปลายทางที่ต้องการให้การสแกนสิ้นสุดลง เพื่อค้นหาอุปกรณ์ภายในช่วงที่กำหนด</w:t>
      </w:r>
    </w:p>
    <w:p w14:paraId="479ABCCA" w14:textId="04A2658E" w:rsidR="0008726E" w:rsidRDefault="0008726E" w:rsidP="0008726E">
      <w:pPr>
        <w:pStyle w:val="Paragraph"/>
      </w:pPr>
      <w:r>
        <w:rPr>
          <w:rFonts w:hint="cs"/>
          <w:cs/>
        </w:rPr>
        <w:t>หมายเลข</w:t>
      </w:r>
      <w:r w:rsidR="00523F15">
        <w:rPr>
          <w:rFonts w:hint="cs"/>
          <w:cs/>
        </w:rPr>
        <w:t xml:space="preserve"> </w:t>
      </w:r>
      <w:r w:rsidR="00523F15">
        <w:t xml:space="preserve">4 </w:t>
      </w:r>
      <w:r w:rsidR="00523F15" w:rsidRPr="00523F15">
        <w:rPr>
          <w:cs/>
        </w:rPr>
        <w:t>ช</w:t>
      </w:r>
      <w:r w:rsidR="00523F15">
        <w:rPr>
          <w:rFonts w:hint="cs"/>
          <w:cs/>
        </w:rPr>
        <w:t>่</w:t>
      </w:r>
      <w:r w:rsidR="00523F15" w:rsidRPr="00523F15">
        <w:rPr>
          <w:cs/>
        </w:rPr>
        <w:t>องสำหรับกรอกชื่อผู</w:t>
      </w:r>
      <w:r w:rsidR="00523F15">
        <w:rPr>
          <w:rFonts w:hint="cs"/>
          <w:cs/>
        </w:rPr>
        <w:t>้</w:t>
      </w:r>
      <w:r w:rsidR="00523F15" w:rsidRPr="00523F15">
        <w:rPr>
          <w:cs/>
        </w:rPr>
        <w:t>ใช</w:t>
      </w:r>
      <w:r w:rsidR="00523F15">
        <w:rPr>
          <w:rFonts w:hint="cs"/>
          <w:cs/>
        </w:rPr>
        <w:t>้</w:t>
      </w:r>
      <w:r w:rsidR="00523F15" w:rsidRPr="00523F15">
        <w:t xml:space="preserve"> SSH (SSH Username)</w:t>
      </w:r>
    </w:p>
    <w:p w14:paraId="5279BF58" w14:textId="070AAF4D" w:rsidR="00523F15" w:rsidRDefault="00523F15" w:rsidP="0008726E">
      <w:pPr>
        <w:pStyle w:val="Paragraph"/>
      </w:pPr>
      <w:r>
        <w:rPr>
          <w:rFonts w:hint="cs"/>
          <w:cs/>
        </w:rPr>
        <w:t xml:space="preserve">หมายเลข </w:t>
      </w:r>
      <w:r>
        <w:t xml:space="preserve">5 </w:t>
      </w:r>
      <w:r w:rsidRPr="00523F15">
        <w:rPr>
          <w:cs/>
        </w:rPr>
        <w:t>ช</w:t>
      </w:r>
      <w:r>
        <w:rPr>
          <w:rFonts w:hint="cs"/>
          <w:cs/>
        </w:rPr>
        <w:t>่</w:t>
      </w:r>
      <w:r w:rsidRPr="00523F15">
        <w:rPr>
          <w:cs/>
        </w:rPr>
        <w:t>องสำหรับกรอกรหัสผ</w:t>
      </w:r>
      <w:r>
        <w:rPr>
          <w:rFonts w:hint="cs"/>
          <w:cs/>
        </w:rPr>
        <w:t>่</w:t>
      </w:r>
      <w:r w:rsidRPr="00523F15">
        <w:rPr>
          <w:cs/>
        </w:rPr>
        <w:t xml:space="preserve">าน </w:t>
      </w:r>
      <w:r w:rsidRPr="00523F15">
        <w:t xml:space="preserve">SSH (SSH Password) </w:t>
      </w:r>
      <w:r w:rsidRPr="00523F15">
        <w:rPr>
          <w:cs/>
        </w:rPr>
        <w:t>ที่ใช</w:t>
      </w:r>
      <w:r>
        <w:rPr>
          <w:rFonts w:hint="cs"/>
          <w:cs/>
        </w:rPr>
        <w:t>้</w:t>
      </w:r>
      <w:r w:rsidRPr="00523F15">
        <w:rPr>
          <w:cs/>
        </w:rPr>
        <w:t>ในการเชื่อมต</w:t>
      </w:r>
      <w:r>
        <w:rPr>
          <w:rFonts w:hint="cs"/>
          <w:cs/>
        </w:rPr>
        <w:t>่</w:t>
      </w:r>
      <w:r w:rsidRPr="00523F15">
        <w:rPr>
          <w:cs/>
        </w:rPr>
        <w:t xml:space="preserve">อ </w:t>
      </w:r>
      <w:r w:rsidRPr="00523F15">
        <w:t>SSH</w:t>
      </w:r>
    </w:p>
    <w:p w14:paraId="286986C8" w14:textId="54602799" w:rsidR="00523F15" w:rsidRDefault="00523F15" w:rsidP="0008726E">
      <w:pPr>
        <w:pStyle w:val="Paragraph"/>
      </w:pPr>
      <w:r>
        <w:rPr>
          <w:rFonts w:hint="cs"/>
          <w:cs/>
        </w:rPr>
        <w:t xml:space="preserve">หมายเลข </w:t>
      </w:r>
      <w:r>
        <w:t xml:space="preserve">6 </w:t>
      </w:r>
      <w:r>
        <w:rPr>
          <w:rFonts w:hint="cs"/>
          <w:cs/>
        </w:rPr>
        <w:t>ปุ่ม</w:t>
      </w:r>
      <w:r>
        <w:t xml:space="preserve"> “Scan”</w:t>
      </w:r>
      <w:r>
        <w:rPr>
          <w:rFonts w:hint="cs"/>
          <w:cs/>
        </w:rPr>
        <w:t xml:space="preserve"> เพื่อสำหรับการกดปุ่มแล้วเริ่ม</w:t>
      </w:r>
      <w:r w:rsidR="0034294A">
        <w:rPr>
          <w:rFonts w:hint="cs"/>
          <w:cs/>
        </w:rPr>
        <w:t>ต้น</w:t>
      </w:r>
      <w:r>
        <w:rPr>
          <w:rFonts w:hint="cs"/>
          <w:cs/>
        </w:rPr>
        <w:t>ทำการ</w:t>
      </w:r>
      <w:r>
        <w:t xml:space="preserve"> Scan IP </w:t>
      </w:r>
    </w:p>
    <w:p w14:paraId="2DD255A4" w14:textId="4A055420" w:rsidR="0034294A" w:rsidRDefault="0034294A" w:rsidP="0008726E">
      <w:pPr>
        <w:pStyle w:val="Paragraph"/>
        <w:rPr>
          <w:cs/>
        </w:rPr>
      </w:pPr>
      <w:r>
        <w:rPr>
          <w:rFonts w:hint="cs"/>
          <w:cs/>
        </w:rPr>
        <w:t>เมื่อกรอกข้อมูลเสร็จหมดแล้ว ผู้ใช้สามารถกดปุ่ม</w:t>
      </w:r>
      <w:r>
        <w:t xml:space="preserve"> “Scan”</w:t>
      </w:r>
      <w:r>
        <w:rPr>
          <w:rFonts w:hint="cs"/>
          <w:cs/>
        </w:rPr>
        <w:t xml:space="preserve"> เพื่อเริ่มต้นทำการ</w:t>
      </w:r>
      <w:r>
        <w:t xml:space="preserve"> Scan IP</w:t>
      </w:r>
      <w:r>
        <w:rPr>
          <w:rFonts w:hint="cs"/>
          <w:cs/>
        </w:rPr>
        <w:t xml:space="preserve"> ที่ผู้ใช้กรอกไว้ในช่อง</w:t>
      </w:r>
      <w:r>
        <w:t xml:space="preserve"> IP </w:t>
      </w:r>
      <w:r>
        <w:rPr>
          <w:rFonts w:hint="cs"/>
          <w:cs/>
        </w:rPr>
        <w:t>ระบบจะทำการ</w:t>
      </w:r>
      <w:r>
        <w:t xml:space="preserve"> Scan IP </w:t>
      </w:r>
      <w:r>
        <w:rPr>
          <w:rFonts w:hint="cs"/>
          <w:cs/>
        </w:rPr>
        <w:t xml:space="preserve">ด้วยการ </w:t>
      </w:r>
      <w:r>
        <w:t xml:space="preserve">Ping </w:t>
      </w:r>
      <w:r>
        <w:rPr>
          <w:rFonts w:hint="cs"/>
          <w:cs/>
        </w:rPr>
        <w:t>ไปยังอุปกรณ์</w:t>
      </w:r>
      <w:r>
        <w:t xml:space="preserve"> IP </w:t>
      </w:r>
      <w:r>
        <w:rPr>
          <w:rFonts w:hint="cs"/>
          <w:cs/>
        </w:rPr>
        <w:t>เหล่านั้น หากไม่มีข้อผิดพลาดข้อมูลที่</w:t>
      </w:r>
      <w:r>
        <w:t xml:space="preserve"> Ping</w:t>
      </w:r>
      <w:r>
        <w:rPr>
          <w:rFonts w:hint="cs"/>
          <w:cs/>
        </w:rPr>
        <w:t xml:space="preserve"> เจอจะถูกเก็บไว้และทำการดึงพาผู้ใช้ไปยังหน้า</w:t>
      </w:r>
      <w:r>
        <w:t xml:space="preserve"> Dashboard Device</w:t>
      </w:r>
      <w:r>
        <w:rPr>
          <w:rFonts w:hint="cs"/>
          <w:cs/>
        </w:rPr>
        <w:t xml:space="preserve"> </w:t>
      </w:r>
    </w:p>
    <w:p w14:paraId="6EB53CD4" w14:textId="77777777" w:rsidR="00EF1044" w:rsidRDefault="00EF1044" w:rsidP="0008726E">
      <w:pPr>
        <w:pStyle w:val="Paragraph"/>
      </w:pPr>
    </w:p>
    <w:p w14:paraId="18F613B8" w14:textId="65CF2DA4" w:rsidR="00EF1044" w:rsidRDefault="00D74218" w:rsidP="00EF1044">
      <w:pPr>
        <w:jc w:val="center"/>
      </w:pPr>
      <w:r w:rsidRPr="00D74218">
        <w:rPr>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28"/>
                    <a:stretch>
                      <a:fillRect/>
                    </a:stretch>
                  </pic:blipFill>
                  <pic:spPr>
                    <a:xfrm>
                      <a:off x="0" y="0"/>
                      <a:ext cx="5274310" cy="2228850"/>
                    </a:xfrm>
                    <a:prstGeom prst="rect">
                      <a:avLst/>
                    </a:prstGeom>
                    <a:ln w="19050">
                      <a:solidFill>
                        <a:schemeClr val="tx1"/>
                      </a:solidFill>
                    </a:ln>
                  </pic:spPr>
                </pic:pic>
              </a:graphicData>
            </a:graphic>
          </wp:inline>
        </w:drawing>
      </w:r>
    </w:p>
    <w:p w14:paraId="6E525FF5" w14:textId="77777777" w:rsidR="00523F15" w:rsidRDefault="00523F15" w:rsidP="00523F15">
      <w:pPr>
        <w:pStyle w:val="Paragraph"/>
        <w:ind w:firstLine="0"/>
      </w:pPr>
    </w:p>
    <w:p w14:paraId="44BBCCD1" w14:textId="77777777" w:rsidR="001D0D4F" w:rsidRDefault="001D0D4F" w:rsidP="00523F15">
      <w:pPr>
        <w:pStyle w:val="Paragraph"/>
        <w:ind w:firstLine="0"/>
      </w:pPr>
    </w:p>
    <w:p w14:paraId="054BF794" w14:textId="2B466A36" w:rsidR="00523F15" w:rsidRPr="00523F15" w:rsidRDefault="00523F15" w:rsidP="00523F15">
      <w:pPr>
        <w:pStyle w:val="Paragraph"/>
        <w:rPr>
          <w:cs/>
        </w:rPr>
      </w:pPr>
      <w:r>
        <w:t xml:space="preserve"> </w:t>
      </w:r>
    </w:p>
    <w:p w14:paraId="4D62E4CA" w14:textId="0208082A" w:rsidR="0034294A" w:rsidRDefault="0008726E" w:rsidP="0034294A">
      <w:pPr>
        <w:pStyle w:val="Paragraph"/>
      </w:pPr>
      <w:r>
        <w:rPr>
          <w:rFonts w:hint="cs"/>
          <w:cs/>
        </w:rPr>
        <w:t xml:space="preserve"> </w:t>
      </w:r>
      <w:r w:rsidR="0034294A">
        <w:rPr>
          <w:rFonts w:hint="cs"/>
          <w:cs/>
        </w:rPr>
        <w:t xml:space="preserve">จากภาพที่ </w:t>
      </w:r>
      <w:r w:rsidR="0034294A">
        <w:t xml:space="preserve">4-3 </w:t>
      </w:r>
      <w:r w:rsidR="0034294A">
        <w:rPr>
          <w:rFonts w:hint="cs"/>
          <w:cs/>
        </w:rPr>
        <w:t>แสดงหน้าจอเกี่ยวกับ</w:t>
      </w:r>
      <w:r w:rsidR="00D74218">
        <w:t xml:space="preserve"> </w:t>
      </w:r>
      <w:r w:rsidR="00D74218">
        <w:rPr>
          <w:rFonts w:hint="cs"/>
          <w:cs/>
        </w:rPr>
        <w:t>อุปกรณ์เครือข่ายที่ทำการ</w:t>
      </w:r>
      <w:r w:rsidR="00D74218">
        <w:t xml:space="preserve"> Ping</w:t>
      </w:r>
      <w:r w:rsidR="00D74218">
        <w:rPr>
          <w:rFonts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Default="00F67FCD" w:rsidP="00F67FCD">
      <w:pPr>
        <w:pStyle w:val="Paragraph"/>
      </w:pPr>
      <w:r>
        <w:rPr>
          <w:rFonts w:hint="cs"/>
          <w:cs/>
        </w:rPr>
        <w:t xml:space="preserve">หมายเลข </w:t>
      </w:r>
      <w:r>
        <w:t>1</w:t>
      </w:r>
      <w:r>
        <w:rPr>
          <w:rFonts w:hint="cs"/>
          <w:cs/>
        </w:rPr>
        <w:t xml:space="preserve"> แสดงชื่อ</w:t>
      </w:r>
      <w:r>
        <w:t xml:space="preserve"> SSH Username</w:t>
      </w:r>
      <w:r>
        <w:rPr>
          <w:rFonts w:hint="cs"/>
          <w:cs/>
        </w:rPr>
        <w:t xml:space="preserve"> ที่ผู้ใช้กรอก</w:t>
      </w:r>
    </w:p>
    <w:p w14:paraId="08E26513" w14:textId="3A45B661" w:rsidR="00F67FCD" w:rsidRDefault="00F67FCD" w:rsidP="00F67FCD">
      <w:pPr>
        <w:pStyle w:val="Paragraph"/>
      </w:pPr>
      <w:r>
        <w:rPr>
          <w:rFonts w:hint="cs"/>
          <w:cs/>
        </w:rPr>
        <w:t>หมายเลข</w:t>
      </w:r>
      <w:r>
        <w:t xml:space="preserve"> 2</w:t>
      </w:r>
      <w:r>
        <w:rPr>
          <w:rFonts w:hint="cs"/>
          <w:cs/>
        </w:rPr>
        <w:t xml:space="preserve"> แสดง</w:t>
      </w:r>
      <w:r>
        <w:t xml:space="preserve"> IP Address</w:t>
      </w:r>
      <w:r>
        <w:rPr>
          <w:rFonts w:hint="cs"/>
          <w:cs/>
        </w:rPr>
        <w:t xml:space="preserve"> ที่ทำการ</w:t>
      </w:r>
      <w:r>
        <w:t xml:space="preserve"> Scan IP </w:t>
      </w:r>
    </w:p>
    <w:p w14:paraId="05789D55" w14:textId="66598169" w:rsidR="00F67FCD" w:rsidRDefault="00F67FCD" w:rsidP="00F67FCD">
      <w:pPr>
        <w:pStyle w:val="Paragraph"/>
      </w:pPr>
      <w:r>
        <w:rPr>
          <w:rFonts w:hint="cs"/>
          <w:cs/>
        </w:rPr>
        <w:t xml:space="preserve">หมายเลข </w:t>
      </w:r>
      <w:r>
        <w:t>3</w:t>
      </w:r>
      <w:r>
        <w:rPr>
          <w:rFonts w:hint="cs"/>
          <w:cs/>
        </w:rPr>
        <w:t xml:space="preserve"> ปุ่ม</w:t>
      </w:r>
      <w:r w:rsidR="00703DFA">
        <w:rPr>
          <w:rFonts w:hint="cs"/>
          <w:cs/>
        </w:rPr>
        <w:t>ออกจากระบบ</w:t>
      </w:r>
      <w:r>
        <w:t xml:space="preserve"> “Log Out” </w:t>
      </w:r>
      <w:r w:rsidR="00703DFA" w:rsidRPr="00703DFA">
        <w:rPr>
          <w:cs/>
        </w:rPr>
        <w:t xml:space="preserve">ใช้สำหรับออกจากระบบและสิ้นสุดเซสชันของผู้ใช้งานในระบบ </w:t>
      </w:r>
      <w:r w:rsidR="00703DFA" w:rsidRPr="00703DFA">
        <w:t>Cisco Automation</w:t>
      </w:r>
    </w:p>
    <w:p w14:paraId="437D6F01" w14:textId="76A9D93B" w:rsidR="00D74218" w:rsidRDefault="00D74218" w:rsidP="0034294A">
      <w:pPr>
        <w:pStyle w:val="Paragraph"/>
      </w:pPr>
      <w:r>
        <w:rPr>
          <w:rFonts w:hint="cs"/>
          <w:cs/>
        </w:rPr>
        <w:t xml:space="preserve">หมายเลข </w:t>
      </w:r>
      <w:r w:rsidR="00F67FCD">
        <w:t>4</w:t>
      </w:r>
      <w:r>
        <w:rPr>
          <w:rFonts w:hint="cs"/>
          <w:cs/>
        </w:rPr>
        <w:t xml:space="preserve"> แสดงรุ่นของอุปกรณ์</w:t>
      </w:r>
      <w:r>
        <w:t xml:space="preserve"> </w:t>
      </w:r>
      <w:r>
        <w:rPr>
          <w:rFonts w:hint="cs"/>
          <w:cs/>
        </w:rPr>
        <w:t>(</w:t>
      </w:r>
      <w:r>
        <w:t xml:space="preserve"> Model</w:t>
      </w:r>
      <w:r>
        <w:rPr>
          <w:rFonts w:hint="cs"/>
          <w:cs/>
        </w:rPr>
        <w:t xml:space="preserve"> )</w:t>
      </w:r>
    </w:p>
    <w:p w14:paraId="6F3008BC" w14:textId="25F96D46" w:rsidR="00D74218" w:rsidRDefault="00D74218" w:rsidP="0034294A">
      <w:pPr>
        <w:pStyle w:val="Paragraph"/>
      </w:pPr>
      <w:r>
        <w:rPr>
          <w:rFonts w:hint="cs"/>
          <w:cs/>
        </w:rPr>
        <w:t>หมายเลข</w:t>
      </w:r>
      <w:r>
        <w:t xml:space="preserve"> </w:t>
      </w:r>
      <w:r w:rsidR="00F67FCD">
        <w:t>5</w:t>
      </w:r>
      <w:r>
        <w:rPr>
          <w:rFonts w:hint="cs"/>
          <w:cs/>
        </w:rPr>
        <w:t xml:space="preserve"> แสดงหมาย</w:t>
      </w:r>
      <w:r w:rsidRPr="00D74218">
        <w:rPr>
          <w:cs/>
        </w:rPr>
        <w:t>ลขประจำตัวผลิตภัณฑ์</w:t>
      </w:r>
      <w:r>
        <w:rPr>
          <w:rFonts w:hint="cs"/>
          <w:cs/>
        </w:rPr>
        <w:t xml:space="preserve"> (</w:t>
      </w:r>
      <w:r>
        <w:t xml:space="preserve"> Serial Number</w:t>
      </w:r>
      <w:r>
        <w:rPr>
          <w:rFonts w:hint="cs"/>
          <w:cs/>
        </w:rPr>
        <w:t xml:space="preserve"> )</w:t>
      </w:r>
    </w:p>
    <w:p w14:paraId="21725DFE" w14:textId="2FEB79D9" w:rsidR="00D74218" w:rsidRDefault="00D74218" w:rsidP="0034294A">
      <w:pPr>
        <w:pStyle w:val="Paragraph"/>
      </w:pPr>
      <w:r>
        <w:rPr>
          <w:rFonts w:hint="cs"/>
          <w:cs/>
        </w:rPr>
        <w:t>หมายเลข</w:t>
      </w:r>
      <w:r>
        <w:t xml:space="preserve"> </w:t>
      </w:r>
      <w:r w:rsidR="00F67FCD">
        <w:t>6</w:t>
      </w:r>
      <w:r>
        <w:rPr>
          <w:rFonts w:hint="cs"/>
          <w:cs/>
        </w:rPr>
        <w:t xml:space="preserve"> แสดงชื่ออุปกรณ์แต่ละอุปกรณ์ (</w:t>
      </w:r>
      <w:r>
        <w:t xml:space="preserve"> Hostname</w:t>
      </w:r>
      <w:r>
        <w:rPr>
          <w:rFonts w:hint="cs"/>
          <w:cs/>
        </w:rPr>
        <w:t xml:space="preserve"> )</w:t>
      </w:r>
    </w:p>
    <w:p w14:paraId="77B2EEC7" w14:textId="72E160C7" w:rsidR="00D74218" w:rsidRPr="00D74218" w:rsidRDefault="00D74218" w:rsidP="0034294A">
      <w:pPr>
        <w:pStyle w:val="Paragraph"/>
        <w:rPr>
          <w:cs/>
        </w:rPr>
      </w:pPr>
      <w:r>
        <w:rPr>
          <w:rFonts w:hint="cs"/>
          <w:cs/>
        </w:rPr>
        <w:lastRenderedPageBreak/>
        <w:t>หมายเลข</w:t>
      </w:r>
      <w:r>
        <w:t xml:space="preserve"> </w:t>
      </w:r>
      <w:r w:rsidR="00F67FCD">
        <w:t>7</w:t>
      </w:r>
      <w:r>
        <w:rPr>
          <w:rFonts w:hint="cs"/>
          <w:cs/>
        </w:rPr>
        <w:t xml:space="preserve"> แสดง</w:t>
      </w:r>
      <w:r>
        <w:t xml:space="preserve"> IP Address</w:t>
      </w:r>
      <w:r>
        <w:rPr>
          <w:rFonts w:hint="cs"/>
          <w:cs/>
        </w:rPr>
        <w:t xml:space="preserve"> ของอุปกรณ์</w:t>
      </w:r>
      <w:r>
        <w:t xml:space="preserve"> </w:t>
      </w:r>
      <w:r w:rsidR="00F67FCD">
        <w:rPr>
          <w:rFonts w:hint="cs"/>
          <w:cs/>
        </w:rPr>
        <w:t>(</w:t>
      </w:r>
      <w:r w:rsidR="00F67FCD">
        <w:t xml:space="preserve"> IP</w:t>
      </w:r>
      <w:r w:rsidR="00F67FCD">
        <w:rPr>
          <w:rFonts w:hint="cs"/>
          <w:cs/>
        </w:rPr>
        <w:t xml:space="preserve"> )</w:t>
      </w:r>
    </w:p>
    <w:p w14:paraId="208BDEDB" w14:textId="676AA228" w:rsidR="0034294A" w:rsidRDefault="00F67FCD" w:rsidP="00F67FCD">
      <w:pPr>
        <w:pStyle w:val="Paragraph"/>
      </w:pPr>
      <w:r>
        <w:rPr>
          <w:rFonts w:hint="cs"/>
          <w:cs/>
        </w:rPr>
        <w:t xml:space="preserve">หมายเลข </w:t>
      </w:r>
      <w:r>
        <w:t>8</w:t>
      </w:r>
      <w:r>
        <w:rPr>
          <w:rFonts w:hint="cs"/>
          <w:cs/>
        </w:rPr>
        <w:t xml:space="preserve"> แสดงถึงสถานะว่าตรวจพบอุปกรณ์หรือไม่พบอุปกรณ์ดังกล่าว</w:t>
      </w:r>
      <w:r>
        <w:t xml:space="preserve"> </w:t>
      </w:r>
      <w:r>
        <w:rPr>
          <w:rFonts w:hint="cs"/>
          <w:cs/>
        </w:rPr>
        <w:t xml:space="preserve">( </w:t>
      </w:r>
      <w:r>
        <w:t>Status</w:t>
      </w:r>
      <w:r>
        <w:rPr>
          <w:rFonts w:hint="cs"/>
          <w:cs/>
        </w:rPr>
        <w:t xml:space="preserve"> )</w:t>
      </w:r>
    </w:p>
    <w:p w14:paraId="0A3F36B1" w14:textId="0C285A1D" w:rsidR="00F67FCD" w:rsidRDefault="00F67FCD" w:rsidP="00F67FCD">
      <w:pPr>
        <w:pStyle w:val="Paragraph"/>
      </w:pPr>
      <w:r>
        <w:rPr>
          <w:rFonts w:hint="cs"/>
          <w:cs/>
        </w:rPr>
        <w:t xml:space="preserve">หมายเลข </w:t>
      </w:r>
      <w:r>
        <w:t>9</w:t>
      </w:r>
      <w:r>
        <w:rPr>
          <w:rFonts w:hint="cs"/>
          <w:cs/>
        </w:rPr>
        <w:t xml:space="preserve"> ปุ่มการกระทำ</w:t>
      </w:r>
      <w:r>
        <w:t xml:space="preserve">  </w:t>
      </w:r>
      <w:r>
        <w:rPr>
          <w:rFonts w:hint="cs"/>
          <w:cs/>
        </w:rPr>
        <w:t xml:space="preserve">( </w:t>
      </w:r>
      <w:r>
        <w:t>Action</w:t>
      </w:r>
      <w:r>
        <w:rPr>
          <w:rFonts w:hint="cs"/>
          <w:cs/>
        </w:rPr>
        <w:t xml:space="preserve"> ) ซึ่งจะประกอบไปด้วย</w:t>
      </w:r>
    </w:p>
    <w:p w14:paraId="146E9EC3" w14:textId="7C9463AD" w:rsidR="00301912" w:rsidRPr="00301912" w:rsidRDefault="00301912" w:rsidP="00301912">
      <w:pPr>
        <w:pStyle w:val="Paragraph"/>
        <w:numPr>
          <w:ilvl w:val="0"/>
          <w:numId w:val="13"/>
        </w:numPr>
      </w:pPr>
      <w:r w:rsidRPr="00301912">
        <w:rPr>
          <w:cs/>
        </w:rPr>
        <w:t>ปุ่ม “</w:t>
      </w:r>
      <w:r w:rsidRPr="00301912">
        <w:t>Information” (</w:t>
      </w:r>
      <w:r>
        <w:rPr>
          <w:rFonts w:hint="cs"/>
          <w:cs/>
        </w:rPr>
        <w:t xml:space="preserve"> </w:t>
      </w:r>
      <w:r w:rsidRPr="00301912">
        <w:t>Information Device Details</w:t>
      </w:r>
      <w:r>
        <w:rPr>
          <w:rFonts w:hint="cs"/>
          <w:cs/>
        </w:rPr>
        <w:t xml:space="preserve"> </w:t>
      </w:r>
      <w:r w:rsidRPr="00301912">
        <w:t>)</w:t>
      </w:r>
      <w:r w:rsidRPr="00301912">
        <w:rPr>
          <w:rFonts w:hint="cs"/>
          <w:cs/>
        </w:rPr>
        <w:t xml:space="preserve"> </w:t>
      </w:r>
      <w:r w:rsidRPr="00301912">
        <w:rPr>
          <w:cs/>
        </w:rPr>
        <w:t>ใช้สำหรับดูรายละเอียดเพิ่มเติมเกี่ยวกับอุปกรณ์ เช่น</w:t>
      </w:r>
      <w:r w:rsidRPr="00301912">
        <w:t xml:space="preserve"> Status Uptime, </w:t>
      </w:r>
      <w:r w:rsidRPr="00301912">
        <w:rPr>
          <w:cs/>
        </w:rPr>
        <w:t>อุณหภูมิ</w:t>
      </w:r>
      <w:r w:rsidRPr="00301912">
        <w:t xml:space="preserve">, CPU Usage </w:t>
      </w:r>
      <w:r w:rsidRPr="00301912">
        <w:rPr>
          <w:cs/>
        </w:rPr>
        <w:t xml:space="preserve">และ </w:t>
      </w:r>
      <w:r w:rsidRPr="00301912">
        <w:t>Port Status</w:t>
      </w:r>
    </w:p>
    <w:p w14:paraId="72CD6D36" w14:textId="05657C9C" w:rsidR="00301912" w:rsidRPr="00301912" w:rsidRDefault="00301912" w:rsidP="00301912">
      <w:pPr>
        <w:pStyle w:val="Paragraph"/>
        <w:numPr>
          <w:ilvl w:val="0"/>
          <w:numId w:val="13"/>
        </w:numPr>
      </w:pPr>
      <w:r w:rsidRPr="00301912">
        <w:rPr>
          <w:cs/>
        </w:rPr>
        <w:t>ปุ่ม “</w:t>
      </w:r>
      <w:r w:rsidRPr="00301912">
        <w:t>Web Interface” (</w:t>
      </w:r>
      <w:r>
        <w:rPr>
          <w:rFonts w:hint="cs"/>
          <w:cs/>
        </w:rPr>
        <w:t xml:space="preserve"> </w:t>
      </w:r>
      <w:r w:rsidRPr="00301912">
        <w:t>Cisco Device Web Interface</w:t>
      </w:r>
      <w:r>
        <w:rPr>
          <w:rFonts w:hint="cs"/>
          <w:cs/>
        </w:rPr>
        <w:t xml:space="preserve"> </w:t>
      </w:r>
      <w:r w:rsidRPr="00301912">
        <w:t>)</w:t>
      </w:r>
      <w:r w:rsidRPr="00301912">
        <w:rPr>
          <w:rFonts w:hint="cs"/>
          <w:cs/>
        </w:rPr>
        <w:t xml:space="preserve"> </w:t>
      </w:r>
      <w:r w:rsidRPr="00301912">
        <w:rPr>
          <w:cs/>
        </w:rPr>
        <w:t>ใช้สำหรับเปิดหน้า</w:t>
      </w:r>
      <w:r w:rsidRPr="00301912">
        <w:t xml:space="preserve"> Web Interface </w:t>
      </w:r>
      <w:r w:rsidRPr="00301912">
        <w:rPr>
          <w:cs/>
        </w:rPr>
        <w:t xml:space="preserve">ของอุปกรณ์ </w:t>
      </w:r>
      <w:r w:rsidRPr="00301912">
        <w:t xml:space="preserve">Cisco </w:t>
      </w:r>
      <w:r w:rsidRPr="00301912">
        <w:rPr>
          <w:cs/>
        </w:rPr>
        <w:t>โดยตรง เพื่อเข้าถึงการตั้งค่าและจัดการอุปกรณ์ผ่านเว็บเบราว์เซอร์</w:t>
      </w:r>
    </w:p>
    <w:p w14:paraId="09C8BBFF" w14:textId="77777777" w:rsidR="00301912" w:rsidRDefault="00301912" w:rsidP="00F67FCD">
      <w:pPr>
        <w:pStyle w:val="Paragraph"/>
      </w:pPr>
    </w:p>
    <w:p w14:paraId="7E6CA9FD" w14:textId="77777777" w:rsidR="00703DFA" w:rsidRPr="00703DFA" w:rsidRDefault="00703DFA" w:rsidP="00703DFA">
      <w:pPr>
        <w:pStyle w:val="Paragraph"/>
        <w:ind w:firstLine="0"/>
      </w:pPr>
    </w:p>
    <w:p w14:paraId="58B90A62" w14:textId="77777777" w:rsidR="0034294A" w:rsidRDefault="00335B85" w:rsidP="00335B85">
      <w:pPr>
        <w:jc w:val="center"/>
      </w:pPr>
      <w:r w:rsidRPr="00335B85">
        <w:rPr>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29"/>
                    <a:stretch>
                      <a:fillRect/>
                    </a:stretch>
                  </pic:blipFill>
                  <pic:spPr>
                    <a:xfrm>
                      <a:off x="0" y="0"/>
                      <a:ext cx="4798232" cy="3683304"/>
                    </a:xfrm>
                    <a:prstGeom prst="rect">
                      <a:avLst/>
                    </a:prstGeom>
                    <a:ln w="19050">
                      <a:solidFill>
                        <a:schemeClr val="tx1"/>
                      </a:solidFill>
                    </a:ln>
                  </pic:spPr>
                </pic:pic>
              </a:graphicData>
            </a:graphic>
          </wp:inline>
        </w:drawing>
      </w:r>
    </w:p>
    <w:p w14:paraId="628C5990" w14:textId="77777777" w:rsidR="00335B85" w:rsidRDefault="00335B85" w:rsidP="00335B85">
      <w:pPr>
        <w:pStyle w:val="Paragraph"/>
      </w:pPr>
    </w:p>
    <w:p w14:paraId="2E41498A" w14:textId="77777777" w:rsidR="00335B85" w:rsidRDefault="00335B85" w:rsidP="00335B85">
      <w:pPr>
        <w:pStyle w:val="Paragraph"/>
      </w:pPr>
    </w:p>
    <w:p w14:paraId="3176CD28" w14:textId="77777777" w:rsidR="001D0D4F" w:rsidRDefault="001D0D4F" w:rsidP="00335B85">
      <w:pPr>
        <w:pStyle w:val="Paragraph"/>
      </w:pPr>
    </w:p>
    <w:p w14:paraId="56713B63" w14:textId="11A3EF28" w:rsidR="000A1CC9" w:rsidRDefault="00335B85" w:rsidP="007C65B1">
      <w:pPr>
        <w:pStyle w:val="Paragraph"/>
      </w:pPr>
      <w:r>
        <w:rPr>
          <w:rFonts w:hint="cs"/>
          <w:cs/>
        </w:rPr>
        <w:t xml:space="preserve">จากภาพที่ </w:t>
      </w:r>
      <w:r>
        <w:t>4-3</w:t>
      </w:r>
      <w:r w:rsidR="00BC23FE">
        <w:rPr>
          <w:rFonts w:hint="cs"/>
          <w:cs/>
        </w:rPr>
        <w:t xml:space="preserve"> </w:t>
      </w:r>
      <w:r w:rsidR="007C65B1" w:rsidRPr="007C65B1">
        <w:rPr>
          <w:cs/>
        </w:rPr>
        <w:t>แสดง</w:t>
      </w:r>
      <w:r w:rsidR="007C65B1">
        <w:rPr>
          <w:rFonts w:hint="cs"/>
          <w:cs/>
        </w:rPr>
        <w:t>หน้าจอ</w:t>
      </w:r>
      <w:r w:rsidR="007C65B1" w:rsidRPr="007C65B1">
        <w:rPr>
          <w:cs/>
        </w:rPr>
        <w:t>ถึงค่าข้อมูลสำคัญต่าง ๆ ของอุปกรณ์เครือข่าย ซึ่งช่วยให้</w:t>
      </w:r>
      <w:r w:rsidR="007C65B1">
        <w:rPr>
          <w:rFonts w:hint="cs"/>
          <w:cs/>
        </w:rPr>
        <w:t>ผู้ใช้</w:t>
      </w:r>
      <w:r w:rsidR="007C65B1" w:rsidRPr="007C65B1">
        <w:rPr>
          <w:cs/>
        </w:rPr>
        <w:t>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0A1CC9" w:rsidRDefault="000A1CC9" w:rsidP="000A1CC9">
      <w:pPr>
        <w:pStyle w:val="Paragraph"/>
      </w:pPr>
      <w:r w:rsidRPr="000A1CC9">
        <w:rPr>
          <w:rFonts w:hint="cs"/>
          <w:cs/>
        </w:rPr>
        <w:lastRenderedPageBreak/>
        <w:t>หมายเลข</w:t>
      </w:r>
      <w:r w:rsidRPr="000A1CC9">
        <w:rPr>
          <w:cs/>
        </w:rPr>
        <w:t xml:space="preserve"> 1</w:t>
      </w:r>
      <w:r>
        <w:rPr>
          <w:rFonts w:hint="cs"/>
          <w:cs/>
        </w:rPr>
        <w:t xml:space="preserve"> </w:t>
      </w:r>
      <w:r w:rsidRPr="000A1CC9">
        <w:rPr>
          <w:rFonts w:hint="cs"/>
          <w:cs/>
        </w:rPr>
        <w:t>เลือกอุปกรณ์</w:t>
      </w:r>
      <w:r w:rsidRPr="000A1CC9">
        <w:rPr>
          <w:cs/>
        </w:rPr>
        <w:t xml:space="preserve"> </w:t>
      </w:r>
      <w:r w:rsidRPr="000A1CC9">
        <w:t>Switch (</w:t>
      </w:r>
      <w:r w:rsidR="002507B1">
        <w:t xml:space="preserve"> </w:t>
      </w:r>
      <w:r w:rsidRPr="000A1CC9">
        <w:t>Select Switch</w:t>
      </w:r>
      <w:r w:rsidR="002507B1">
        <w:t xml:space="preserve"> </w:t>
      </w:r>
      <w:r w:rsidRPr="000A1CC9">
        <w:t>)</w:t>
      </w:r>
      <w:r>
        <w:rPr>
          <w:rFonts w:hint="cs"/>
          <w:cs/>
        </w:rPr>
        <w:t xml:space="preserve"> </w:t>
      </w:r>
      <w:r w:rsidRPr="000A1CC9">
        <w:rPr>
          <w:rFonts w:hint="cs"/>
          <w:cs/>
        </w:rPr>
        <w:t>ใช้สำหรับเลือกอุปกรณ์สวิตช์ที่ต้องการตรวจสอบสถานะและการทำงาน</w:t>
      </w:r>
      <w:r w:rsidRPr="000A1CC9">
        <w:rPr>
          <w:cs/>
        </w:rPr>
        <w:t xml:space="preserve"> </w:t>
      </w:r>
      <w:r w:rsidRPr="000A1CC9">
        <w:rPr>
          <w:rFonts w:hint="cs"/>
          <w:cs/>
        </w:rPr>
        <w:t>โดยจะแสดงชื่อโฮสต์และที่อยู่</w:t>
      </w:r>
      <w:r w:rsidRPr="000A1CC9">
        <w:rPr>
          <w:cs/>
        </w:rPr>
        <w:t xml:space="preserve"> </w:t>
      </w:r>
      <w:r w:rsidRPr="000A1CC9">
        <w:t xml:space="preserve">IP </w:t>
      </w:r>
      <w:r w:rsidRPr="000A1CC9">
        <w:rPr>
          <w:rFonts w:hint="cs"/>
          <w:cs/>
        </w:rPr>
        <w:t>ของ</w:t>
      </w:r>
      <w:r w:rsidR="002507B1">
        <w:rPr>
          <w:rFonts w:hint="cs"/>
          <w:cs/>
        </w:rPr>
        <w:t>อุปกรณ์</w:t>
      </w:r>
      <w:r w:rsidRPr="000A1CC9">
        <w:rPr>
          <w:rFonts w:hint="cs"/>
          <w:cs/>
        </w:rPr>
        <w:t>ที่เลือก</w:t>
      </w:r>
    </w:p>
    <w:p w14:paraId="78FB5CDA" w14:textId="25B0AA13" w:rsidR="000A1CC9" w:rsidRPr="000A1CC9" w:rsidRDefault="000A1CC9" w:rsidP="000A1CC9">
      <w:pPr>
        <w:pStyle w:val="Paragraph"/>
      </w:pPr>
      <w:r w:rsidRPr="000A1CC9">
        <w:rPr>
          <w:rFonts w:hint="cs"/>
          <w:cs/>
        </w:rPr>
        <w:t>หมายเลข</w:t>
      </w:r>
      <w:r w:rsidRPr="000A1CC9">
        <w:rPr>
          <w:cs/>
        </w:rPr>
        <w:t xml:space="preserve"> 2 </w:t>
      </w:r>
      <w:r w:rsidRPr="000A1CC9">
        <w:rPr>
          <w:rFonts w:hint="cs"/>
          <w:cs/>
        </w:rPr>
        <w:t>ปุ่มกลับไปยังหน้าแดชบอร์ด</w:t>
      </w:r>
      <w:r w:rsidRPr="000A1CC9">
        <w:rPr>
          <w:cs/>
        </w:rPr>
        <w:t xml:space="preserve"> (</w:t>
      </w:r>
      <w:r>
        <w:rPr>
          <w:rFonts w:hint="cs"/>
          <w:cs/>
        </w:rPr>
        <w:t xml:space="preserve"> </w:t>
      </w:r>
      <w:r w:rsidRPr="000A1CC9">
        <w:t>Back to Dashboard</w:t>
      </w:r>
      <w:r>
        <w:rPr>
          <w:rFonts w:hint="cs"/>
          <w:cs/>
        </w:rPr>
        <w:t xml:space="preserve"> </w:t>
      </w:r>
      <w:r w:rsidRPr="000A1CC9">
        <w:t>)</w:t>
      </w:r>
      <w:r>
        <w:rPr>
          <w:rFonts w:hint="cs"/>
          <w:cs/>
        </w:rPr>
        <w:t xml:space="preserve"> </w:t>
      </w:r>
      <w:r w:rsidRPr="000A1CC9">
        <w:rPr>
          <w:rFonts w:hint="cs"/>
          <w:cs/>
        </w:rPr>
        <w:t>ใช้สำหรับกลับไปยังหน้าหลักของ</w:t>
      </w:r>
      <w:r w:rsidRPr="000A1CC9">
        <w:rPr>
          <w:cs/>
        </w:rPr>
        <w:t xml:space="preserve"> </w:t>
      </w:r>
      <w:r w:rsidRPr="000A1CC9">
        <w:t xml:space="preserve">Dashboard </w:t>
      </w:r>
      <w:r w:rsidRPr="000A1CC9">
        <w:rPr>
          <w:rFonts w:hint="cs"/>
          <w:cs/>
        </w:rPr>
        <w:t>เพื่อดูอุปกรณ์ทั้งหมดที่ตรวจพบและจัดการอุปกรณ์อื่น</w:t>
      </w:r>
      <w:r w:rsidRPr="000A1CC9">
        <w:rPr>
          <w:cs/>
        </w:rPr>
        <w:t xml:space="preserve"> </w:t>
      </w:r>
      <w:r w:rsidRPr="000A1CC9">
        <w:rPr>
          <w:rFonts w:hint="cs"/>
          <w:cs/>
        </w:rPr>
        <w:t>ๆ</w:t>
      </w:r>
    </w:p>
    <w:p w14:paraId="1716AD2A" w14:textId="44424FF0" w:rsidR="000A1CC9" w:rsidRPr="000A1CC9" w:rsidRDefault="000A1CC9" w:rsidP="000A1CC9">
      <w:pPr>
        <w:pStyle w:val="Paragraph"/>
      </w:pPr>
      <w:r w:rsidRPr="000A1CC9">
        <w:rPr>
          <w:rFonts w:hint="cs"/>
          <w:cs/>
        </w:rPr>
        <w:t>หมายเลข</w:t>
      </w:r>
      <w:r w:rsidRPr="000A1CC9">
        <w:rPr>
          <w:cs/>
        </w:rPr>
        <w:t xml:space="preserve"> 3 </w:t>
      </w:r>
      <w:r w:rsidRPr="000A1CC9">
        <w:rPr>
          <w:rFonts w:hint="cs"/>
          <w:cs/>
        </w:rPr>
        <w:t>สถานะพอร์ต</w:t>
      </w:r>
      <w:r w:rsidRPr="000A1CC9">
        <w:rPr>
          <w:cs/>
        </w:rPr>
        <w:t xml:space="preserve"> (</w:t>
      </w:r>
      <w:r>
        <w:rPr>
          <w:rFonts w:hint="cs"/>
          <w:cs/>
        </w:rPr>
        <w:t xml:space="preserve"> </w:t>
      </w:r>
      <w:r w:rsidRPr="000A1CC9">
        <w:t>Port Status</w:t>
      </w:r>
      <w:r>
        <w:rPr>
          <w:rFonts w:hint="cs"/>
          <w:cs/>
        </w:rPr>
        <w:t xml:space="preserve"> </w:t>
      </w:r>
      <w:r w:rsidRPr="000A1CC9">
        <w:t>)</w:t>
      </w:r>
      <w:r>
        <w:rPr>
          <w:rFonts w:hint="cs"/>
          <w:cs/>
        </w:rPr>
        <w:t xml:space="preserve"> </w:t>
      </w:r>
      <w:r w:rsidRPr="000A1CC9">
        <w:rPr>
          <w:rFonts w:hint="cs"/>
          <w:cs/>
        </w:rPr>
        <w:t>แสดงสถานะของพอร์ตทั้งหมดบนสวิตช์</w:t>
      </w:r>
      <w:r w:rsidRPr="000A1CC9">
        <w:rPr>
          <w:cs/>
        </w:rPr>
        <w:t xml:space="preserve"> </w:t>
      </w:r>
      <w:r w:rsidRPr="000A1CC9">
        <w:rPr>
          <w:rFonts w:hint="cs"/>
          <w:cs/>
        </w:rPr>
        <w:t>โดยสีของแต่ละพอร์ตบ่งบอกถึงสถานะการเชื่อมต่อ</w:t>
      </w:r>
      <w:r w:rsidRPr="000A1CC9">
        <w:rPr>
          <w:cs/>
        </w:rPr>
        <w:t xml:space="preserve"> </w:t>
      </w:r>
      <w:r w:rsidRPr="000A1CC9">
        <w:rPr>
          <w:rFonts w:hint="cs"/>
          <w:cs/>
        </w:rPr>
        <w:t>เช่น</w:t>
      </w:r>
      <w:r w:rsidRPr="000A1CC9">
        <w:rPr>
          <w:cs/>
        </w:rPr>
        <w:t xml:space="preserve"> </w:t>
      </w:r>
      <w:r w:rsidRPr="000A1CC9">
        <w:rPr>
          <w:rFonts w:hint="cs"/>
          <w:cs/>
        </w:rPr>
        <w:t>พอร์ตที่ใช้งานอยู่หรือปิดใช้งาน</w:t>
      </w:r>
    </w:p>
    <w:p w14:paraId="0D4A7A40" w14:textId="46E5560D" w:rsidR="000A1CC9" w:rsidRPr="000A1CC9" w:rsidRDefault="000A1CC9" w:rsidP="000A1CC9">
      <w:pPr>
        <w:pStyle w:val="Paragraph"/>
      </w:pPr>
      <w:r w:rsidRPr="000A1CC9">
        <w:rPr>
          <w:rFonts w:hint="cs"/>
          <w:cs/>
        </w:rPr>
        <w:t>หมายเลข</w:t>
      </w:r>
      <w:r w:rsidRPr="000A1CC9">
        <w:rPr>
          <w:cs/>
        </w:rPr>
        <w:t xml:space="preserve"> 4 </w:t>
      </w:r>
      <w:r w:rsidRPr="000A1CC9">
        <w:rPr>
          <w:rFonts w:hint="cs"/>
          <w:cs/>
        </w:rPr>
        <w:t>การใช้งาน</w:t>
      </w:r>
      <w:r w:rsidRPr="000A1CC9">
        <w:rPr>
          <w:cs/>
        </w:rPr>
        <w:t xml:space="preserve"> </w:t>
      </w:r>
      <w:r w:rsidRPr="000A1CC9">
        <w:t>CPU (</w:t>
      </w:r>
      <w:r>
        <w:rPr>
          <w:rFonts w:hint="cs"/>
          <w:cs/>
        </w:rPr>
        <w:t xml:space="preserve"> </w:t>
      </w:r>
      <w:r w:rsidRPr="000A1CC9">
        <w:t>CPU Usage</w:t>
      </w:r>
      <w:r>
        <w:rPr>
          <w:rFonts w:hint="cs"/>
          <w:cs/>
        </w:rPr>
        <w:t xml:space="preserve"> </w:t>
      </w:r>
      <w:r w:rsidRPr="000A1CC9">
        <w:t>)</w:t>
      </w:r>
      <w:r>
        <w:rPr>
          <w:rFonts w:hint="cs"/>
          <w:cs/>
        </w:rPr>
        <w:t xml:space="preserve"> </w:t>
      </w:r>
      <w:r w:rsidRPr="000A1CC9">
        <w:rPr>
          <w:rFonts w:hint="cs"/>
          <w:cs/>
        </w:rPr>
        <w:t>แสดงเปอร์เซ็นต์การใช้งาน</w:t>
      </w:r>
      <w:r w:rsidRPr="000A1CC9">
        <w:rPr>
          <w:cs/>
        </w:rPr>
        <w:t xml:space="preserve"> </w:t>
      </w:r>
      <w:r w:rsidRPr="000A1CC9">
        <w:t xml:space="preserve">CPU </w:t>
      </w:r>
      <w:r w:rsidRPr="000A1CC9">
        <w:rPr>
          <w:rFonts w:hint="cs"/>
          <w:cs/>
        </w:rPr>
        <w:t>ของสวิตช์แบบเรียลไทม์</w:t>
      </w:r>
      <w:r w:rsidRPr="000A1CC9">
        <w:rPr>
          <w:cs/>
        </w:rPr>
        <w:t xml:space="preserve"> </w:t>
      </w:r>
      <w:r w:rsidRPr="000A1CC9">
        <w:rPr>
          <w:rFonts w:hint="cs"/>
          <w:cs/>
        </w:rPr>
        <w:t>เพื่อช่วยในการตรวจสอบภาระการทำงานของอุปกรณ์</w:t>
      </w:r>
    </w:p>
    <w:p w14:paraId="490231AF" w14:textId="25C9C9FF" w:rsidR="000A1CC9" w:rsidRPr="000A1CC9" w:rsidRDefault="000A1CC9" w:rsidP="000A1CC9">
      <w:pPr>
        <w:pStyle w:val="Paragraph"/>
      </w:pPr>
      <w:r w:rsidRPr="000A1CC9">
        <w:rPr>
          <w:rFonts w:hint="cs"/>
          <w:cs/>
        </w:rPr>
        <w:t>หมายเลข</w:t>
      </w:r>
      <w:r w:rsidRPr="000A1CC9">
        <w:rPr>
          <w:cs/>
        </w:rPr>
        <w:t xml:space="preserve"> 5 </w:t>
      </w:r>
      <w:r w:rsidRPr="000A1CC9">
        <w:rPr>
          <w:rFonts w:hint="cs"/>
          <w:cs/>
        </w:rPr>
        <w:t>การใช้งานหน่วยความจำ</w:t>
      </w:r>
      <w:r w:rsidRPr="000A1CC9">
        <w:rPr>
          <w:cs/>
        </w:rPr>
        <w:t xml:space="preserve"> (</w:t>
      </w:r>
      <w:r>
        <w:rPr>
          <w:rFonts w:hint="cs"/>
          <w:cs/>
        </w:rPr>
        <w:t xml:space="preserve"> </w:t>
      </w:r>
      <w:r w:rsidRPr="000A1CC9">
        <w:t>Memory Usage</w:t>
      </w:r>
      <w:r>
        <w:rPr>
          <w:rFonts w:hint="cs"/>
          <w:cs/>
        </w:rPr>
        <w:t xml:space="preserve"> </w:t>
      </w:r>
      <w:r w:rsidRPr="000A1CC9">
        <w:t>)</w:t>
      </w:r>
      <w:r>
        <w:rPr>
          <w:rFonts w:hint="cs"/>
          <w:cs/>
        </w:rPr>
        <w:t xml:space="preserve"> </w:t>
      </w:r>
      <w:r w:rsidRPr="000A1CC9">
        <w:rPr>
          <w:rFonts w:hint="cs"/>
          <w:cs/>
        </w:rPr>
        <w:t>แสดงเปอร์เซ็นต์การใช้งานหน่วยความจำ</w:t>
      </w:r>
      <w:r w:rsidRPr="000A1CC9">
        <w:rPr>
          <w:cs/>
        </w:rPr>
        <w:t xml:space="preserve"> (</w:t>
      </w:r>
      <w:r w:rsidRPr="000A1CC9">
        <w:t xml:space="preserve">RAM) </w:t>
      </w:r>
      <w:r w:rsidRPr="000A1CC9">
        <w:rPr>
          <w:rFonts w:hint="cs"/>
          <w:cs/>
        </w:rPr>
        <w:t>ของสวิตช์</w:t>
      </w:r>
      <w:r w:rsidRPr="000A1CC9">
        <w:rPr>
          <w:cs/>
        </w:rPr>
        <w:t xml:space="preserve"> </w:t>
      </w:r>
      <w:r w:rsidRPr="000A1CC9">
        <w:rPr>
          <w:rFonts w:hint="cs"/>
          <w:cs/>
        </w:rPr>
        <w:t>เพื่อให้สามารถวิเคราะห์ประสิทธิภาพและการทำงานของอุปกรณ์ได้</w:t>
      </w:r>
    </w:p>
    <w:p w14:paraId="2CAF447A" w14:textId="1D23F876" w:rsidR="000A1CC9" w:rsidRPr="000A1CC9" w:rsidRDefault="000A1CC9" w:rsidP="000A1CC9">
      <w:pPr>
        <w:pStyle w:val="Paragraph"/>
      </w:pPr>
      <w:r w:rsidRPr="000A1CC9">
        <w:rPr>
          <w:rFonts w:hint="cs"/>
          <w:cs/>
        </w:rPr>
        <w:t>หมายเลข</w:t>
      </w:r>
      <w:r w:rsidRPr="000A1CC9">
        <w:rPr>
          <w:cs/>
        </w:rPr>
        <w:t xml:space="preserve"> 6</w:t>
      </w:r>
      <w:r>
        <w:rPr>
          <w:rFonts w:hint="cs"/>
          <w:cs/>
        </w:rPr>
        <w:t xml:space="preserve"> </w:t>
      </w:r>
      <w:r w:rsidRPr="000A1CC9">
        <w:rPr>
          <w:rFonts w:hint="cs"/>
          <w:cs/>
        </w:rPr>
        <w:t>อุณหภูมิอุปกรณ์</w:t>
      </w:r>
      <w:r w:rsidRPr="000A1CC9">
        <w:rPr>
          <w:cs/>
        </w:rPr>
        <w:t xml:space="preserve"> (</w:t>
      </w:r>
      <w:r>
        <w:rPr>
          <w:rFonts w:hint="cs"/>
          <w:cs/>
        </w:rPr>
        <w:t xml:space="preserve"> </w:t>
      </w:r>
      <w:r w:rsidRPr="000A1CC9">
        <w:t>Temperature</w:t>
      </w:r>
      <w:r>
        <w:rPr>
          <w:rFonts w:hint="cs"/>
          <w:cs/>
        </w:rPr>
        <w:t xml:space="preserve"> </w:t>
      </w:r>
      <w:r w:rsidRPr="000A1CC9">
        <w:t>)</w:t>
      </w:r>
      <w:r>
        <w:rPr>
          <w:rFonts w:hint="cs"/>
          <w:cs/>
        </w:rPr>
        <w:t xml:space="preserve"> </w:t>
      </w:r>
      <w:r w:rsidRPr="000A1CC9">
        <w:rPr>
          <w:rFonts w:hint="cs"/>
          <w:cs/>
        </w:rPr>
        <w:t>แสดงอุณหภูมิของ</w:t>
      </w:r>
      <w:r>
        <w:rPr>
          <w:rFonts w:hint="cs"/>
          <w:cs/>
        </w:rPr>
        <w:t>อุปกรณ์</w:t>
      </w:r>
      <w:r w:rsidRPr="000A1CC9">
        <w:rPr>
          <w:cs/>
        </w:rPr>
        <w:t xml:space="preserve"> </w:t>
      </w:r>
      <w:r w:rsidRPr="000A1CC9">
        <w:rPr>
          <w:rFonts w:hint="cs"/>
          <w:cs/>
        </w:rPr>
        <w:t>ณ</w:t>
      </w:r>
      <w:r w:rsidRPr="000A1CC9">
        <w:rPr>
          <w:cs/>
        </w:rPr>
        <w:t xml:space="preserve"> </w:t>
      </w:r>
      <w:r w:rsidRPr="000A1CC9">
        <w:rPr>
          <w:rFonts w:hint="cs"/>
          <w:cs/>
        </w:rPr>
        <w:t>เวลาปัจจุบัน</w:t>
      </w:r>
      <w:r w:rsidRPr="000A1CC9">
        <w:rPr>
          <w:cs/>
        </w:rPr>
        <w:t xml:space="preserve"> </w:t>
      </w:r>
      <w:r w:rsidRPr="000A1CC9">
        <w:rPr>
          <w:rFonts w:hint="cs"/>
          <w:cs/>
        </w:rPr>
        <w:t>เพื่อช่วยตรวจสอบว่ามีความร้อนสูงเกินไปหรือไม่</w:t>
      </w:r>
    </w:p>
    <w:p w14:paraId="72E7D654" w14:textId="1512E4C4" w:rsidR="000A1CC9" w:rsidRPr="000A1CC9" w:rsidRDefault="000A1CC9" w:rsidP="000A1CC9">
      <w:pPr>
        <w:pStyle w:val="Paragraph"/>
      </w:pPr>
      <w:r w:rsidRPr="000A1CC9">
        <w:rPr>
          <w:rFonts w:hint="cs"/>
          <w:cs/>
        </w:rPr>
        <w:t>หมายเลข</w:t>
      </w:r>
      <w:r w:rsidRPr="000A1CC9">
        <w:rPr>
          <w:cs/>
        </w:rPr>
        <w:t xml:space="preserve"> 7 </w:t>
      </w:r>
      <w:r w:rsidRPr="000A1CC9">
        <w:rPr>
          <w:rFonts w:hint="cs"/>
          <w:cs/>
        </w:rPr>
        <w:t>ข้อมูลระบบ</w:t>
      </w:r>
      <w:r w:rsidRPr="000A1CC9">
        <w:rPr>
          <w:cs/>
        </w:rPr>
        <w:t xml:space="preserve"> (</w:t>
      </w:r>
      <w:r>
        <w:rPr>
          <w:rFonts w:hint="cs"/>
          <w:cs/>
        </w:rPr>
        <w:t xml:space="preserve"> </w:t>
      </w:r>
      <w:r w:rsidRPr="000A1CC9">
        <w:t>System Information</w:t>
      </w:r>
      <w:r>
        <w:rPr>
          <w:rFonts w:hint="cs"/>
          <w:cs/>
        </w:rPr>
        <w:t xml:space="preserve"> </w:t>
      </w:r>
      <w:r w:rsidRPr="000A1CC9">
        <w:t>)</w:t>
      </w:r>
      <w:r>
        <w:rPr>
          <w:rFonts w:hint="cs"/>
          <w:cs/>
        </w:rPr>
        <w:t xml:space="preserve"> </w:t>
      </w:r>
      <w:r w:rsidRPr="000A1CC9">
        <w:rPr>
          <w:rFonts w:hint="cs"/>
          <w:cs/>
        </w:rPr>
        <w:t>แสดงรายละเอียดเกี่ยวกับอุปกรณ์</w:t>
      </w:r>
      <w:r w:rsidRPr="000A1CC9">
        <w:rPr>
          <w:cs/>
        </w:rPr>
        <w:t xml:space="preserve"> </w:t>
      </w:r>
      <w:r w:rsidRPr="000A1CC9">
        <w:rPr>
          <w:rFonts w:hint="cs"/>
          <w:cs/>
        </w:rPr>
        <w:t>เช่น</w:t>
      </w:r>
      <w:r w:rsidRPr="000A1CC9">
        <w:rPr>
          <w:cs/>
        </w:rPr>
        <w:t xml:space="preserve"> </w:t>
      </w:r>
      <w:r w:rsidRPr="000A1CC9">
        <w:rPr>
          <w:rFonts w:hint="cs"/>
          <w:cs/>
        </w:rPr>
        <w:t>ชื่อโฮสต์</w:t>
      </w:r>
      <w:r w:rsidRPr="000A1CC9">
        <w:t xml:space="preserve">, </w:t>
      </w:r>
      <w:r w:rsidRPr="000A1CC9">
        <w:rPr>
          <w:rFonts w:hint="cs"/>
          <w:cs/>
        </w:rPr>
        <w:t>ระยะเวลาอุปกรณ์ที่ทำงาน</w:t>
      </w:r>
      <w:r w:rsidRPr="000A1CC9">
        <w:rPr>
          <w:cs/>
        </w:rPr>
        <w:t xml:space="preserve"> (</w:t>
      </w:r>
      <w:r w:rsidRPr="000A1CC9">
        <w:t xml:space="preserve">Uptime), </w:t>
      </w:r>
      <w:r w:rsidRPr="000A1CC9">
        <w:rPr>
          <w:rFonts w:hint="cs"/>
          <w:cs/>
        </w:rPr>
        <w:t>รุ่นของสวิตช์</w:t>
      </w:r>
      <w:r w:rsidRPr="000A1CC9">
        <w:rPr>
          <w:cs/>
        </w:rPr>
        <w:t xml:space="preserve"> </w:t>
      </w:r>
      <w:r w:rsidRPr="000A1CC9">
        <w:rPr>
          <w:rFonts w:hint="cs"/>
          <w:cs/>
        </w:rPr>
        <w:t>และเวอร์ชันเฟิร์มแวร์</w:t>
      </w:r>
    </w:p>
    <w:p w14:paraId="07EF037C" w14:textId="0182F44D" w:rsidR="000A1CC9" w:rsidRPr="000A1CC9" w:rsidRDefault="000A1CC9" w:rsidP="000A1CC9">
      <w:pPr>
        <w:pStyle w:val="Paragraph"/>
      </w:pPr>
      <w:r w:rsidRPr="000A1CC9">
        <w:rPr>
          <w:rFonts w:hint="cs"/>
          <w:cs/>
        </w:rPr>
        <w:t>หมายเลข</w:t>
      </w:r>
      <w:r w:rsidRPr="000A1CC9">
        <w:rPr>
          <w:cs/>
        </w:rPr>
        <w:t xml:space="preserve"> 8 </w:t>
      </w:r>
      <w:r w:rsidRPr="000A1CC9">
        <w:rPr>
          <w:rFonts w:hint="cs"/>
          <w:cs/>
        </w:rPr>
        <w:t>ข้อมูลลิขสิทธิ์</w:t>
      </w:r>
      <w:r w:rsidRPr="000A1CC9">
        <w:rPr>
          <w:cs/>
        </w:rPr>
        <w:t xml:space="preserve"> </w:t>
      </w:r>
      <w:r>
        <w:rPr>
          <w:rFonts w:hint="cs"/>
          <w:cs/>
        </w:rPr>
        <w:t xml:space="preserve"> </w:t>
      </w:r>
      <w:r w:rsidRPr="000A1CC9">
        <w:rPr>
          <w:cs/>
        </w:rPr>
        <w:t>(</w:t>
      </w:r>
      <w:r w:rsidRPr="000A1CC9">
        <w:t>License Information</w:t>
      </w:r>
      <w:r>
        <w:rPr>
          <w:rFonts w:hint="cs"/>
          <w:cs/>
        </w:rPr>
        <w:t xml:space="preserve"> </w:t>
      </w:r>
      <w:r w:rsidRPr="000A1CC9">
        <w:t>)</w:t>
      </w:r>
      <w:r>
        <w:rPr>
          <w:rFonts w:hint="cs"/>
          <w:cs/>
        </w:rPr>
        <w:t xml:space="preserve"> </w:t>
      </w:r>
      <w:r w:rsidRPr="000A1CC9">
        <w:rPr>
          <w:rFonts w:hint="cs"/>
          <w:cs/>
        </w:rPr>
        <w:t>แสดงรายละเอียดเกี่ยวกับประเภทและสถานะของ</w:t>
      </w:r>
      <w:r w:rsidRPr="000A1CC9">
        <w:rPr>
          <w:cs/>
        </w:rPr>
        <w:t xml:space="preserve"> </w:t>
      </w:r>
      <w:r w:rsidRPr="000A1CC9">
        <w:t xml:space="preserve">License </w:t>
      </w:r>
      <w:r w:rsidRPr="000A1CC9">
        <w:rPr>
          <w:rFonts w:hint="cs"/>
          <w:cs/>
        </w:rPr>
        <w:t>ที่ติดตั้งบนสวิตช์</w:t>
      </w:r>
      <w:r w:rsidRPr="000A1CC9">
        <w:rPr>
          <w:cs/>
        </w:rPr>
        <w:t xml:space="preserve"> </w:t>
      </w:r>
      <w:r w:rsidRPr="000A1CC9">
        <w:rPr>
          <w:rFonts w:hint="cs"/>
          <w:cs/>
        </w:rPr>
        <w:t>เช่น</w:t>
      </w:r>
      <w:r w:rsidRPr="000A1CC9">
        <w:rPr>
          <w:cs/>
        </w:rPr>
        <w:t xml:space="preserve"> </w:t>
      </w:r>
      <w:r w:rsidRPr="000A1CC9">
        <w:t xml:space="preserve">Network Essentials </w:t>
      </w:r>
      <w:r w:rsidRPr="000A1CC9">
        <w:rPr>
          <w:rFonts w:hint="cs"/>
          <w:cs/>
        </w:rPr>
        <w:t>หรือ</w:t>
      </w:r>
      <w:r w:rsidRPr="000A1CC9">
        <w:rPr>
          <w:cs/>
        </w:rPr>
        <w:t xml:space="preserve"> </w:t>
      </w:r>
      <w:r w:rsidRPr="000A1CC9">
        <w:t>DNA Essentials</w:t>
      </w:r>
    </w:p>
    <w:p w14:paraId="1108C434" w14:textId="34ECDE4A" w:rsidR="000A1CC9" w:rsidRDefault="000A1CC9" w:rsidP="000A1CC9">
      <w:pPr>
        <w:pStyle w:val="Paragraph"/>
        <w:rPr>
          <w:cs/>
        </w:rPr>
      </w:pPr>
      <w:r w:rsidRPr="000A1CC9">
        <w:rPr>
          <w:rFonts w:hint="cs"/>
          <w:cs/>
        </w:rPr>
        <w:t>หมายเลข</w:t>
      </w:r>
      <w:r w:rsidRPr="000A1CC9">
        <w:rPr>
          <w:cs/>
        </w:rPr>
        <w:t xml:space="preserve"> 9 </w:t>
      </w:r>
      <w:r w:rsidRPr="000A1CC9">
        <w:rPr>
          <w:rFonts w:hint="cs"/>
          <w:cs/>
        </w:rPr>
        <w:t>ตาราง</w:t>
      </w:r>
      <w:r w:rsidRPr="000A1CC9">
        <w:rPr>
          <w:cs/>
        </w:rPr>
        <w:t xml:space="preserve"> </w:t>
      </w:r>
      <w:r w:rsidRPr="000A1CC9">
        <w:t>VLAN (</w:t>
      </w:r>
      <w:r>
        <w:rPr>
          <w:rFonts w:hint="cs"/>
          <w:cs/>
        </w:rPr>
        <w:t xml:space="preserve"> </w:t>
      </w:r>
      <w:r w:rsidRPr="000A1CC9">
        <w:t>VLAN Table</w:t>
      </w:r>
      <w:r>
        <w:rPr>
          <w:rFonts w:hint="cs"/>
          <w:cs/>
        </w:rPr>
        <w:t xml:space="preserve"> </w:t>
      </w:r>
      <w:r w:rsidRPr="000A1CC9">
        <w:t>)</w:t>
      </w:r>
      <w:r>
        <w:rPr>
          <w:rFonts w:hint="cs"/>
          <w:cs/>
        </w:rPr>
        <w:t xml:space="preserve"> </w:t>
      </w:r>
      <w:r w:rsidRPr="000A1CC9">
        <w:rPr>
          <w:rFonts w:hint="cs"/>
          <w:cs/>
        </w:rPr>
        <w:t>แสดงรายการ</w:t>
      </w:r>
      <w:r w:rsidRPr="000A1CC9">
        <w:rPr>
          <w:cs/>
        </w:rPr>
        <w:t xml:space="preserve"> </w:t>
      </w:r>
      <w:r w:rsidRPr="000A1CC9">
        <w:t xml:space="preserve">VLAN </w:t>
      </w:r>
      <w:r w:rsidRPr="000A1CC9">
        <w:rPr>
          <w:rFonts w:hint="cs"/>
          <w:cs/>
        </w:rPr>
        <w:t>ที่กำหนดบนสวิตช์</w:t>
      </w:r>
      <w:r w:rsidRPr="000A1CC9">
        <w:rPr>
          <w:cs/>
        </w:rPr>
        <w:t xml:space="preserve"> </w:t>
      </w:r>
      <w:r w:rsidRPr="000A1CC9">
        <w:rPr>
          <w:rFonts w:hint="cs"/>
          <w:cs/>
        </w:rPr>
        <w:t>รวมถึงหมายเลข</w:t>
      </w:r>
      <w:r w:rsidRPr="000A1CC9">
        <w:rPr>
          <w:cs/>
        </w:rPr>
        <w:t xml:space="preserve"> </w:t>
      </w:r>
      <w:r w:rsidRPr="000A1CC9">
        <w:t xml:space="preserve">VLAN, </w:t>
      </w:r>
      <w:r w:rsidRPr="000A1CC9">
        <w:rPr>
          <w:rFonts w:hint="cs"/>
          <w:cs/>
        </w:rPr>
        <w:t>ชื่อ</w:t>
      </w:r>
      <w:r w:rsidRPr="000A1CC9">
        <w:rPr>
          <w:cs/>
        </w:rPr>
        <w:t xml:space="preserve"> </w:t>
      </w:r>
      <w:r w:rsidRPr="000A1CC9">
        <w:t xml:space="preserve">VLAN, </w:t>
      </w:r>
      <w:r w:rsidRPr="000A1CC9">
        <w:rPr>
          <w:rFonts w:hint="cs"/>
          <w:cs/>
        </w:rPr>
        <w:t>สถานะของ</w:t>
      </w:r>
      <w:r w:rsidRPr="000A1CC9">
        <w:rPr>
          <w:cs/>
        </w:rPr>
        <w:t xml:space="preserve"> </w:t>
      </w:r>
      <w:r w:rsidRPr="000A1CC9">
        <w:t xml:space="preserve">VLAN </w:t>
      </w:r>
      <w:r w:rsidRPr="000A1CC9">
        <w:rPr>
          <w:rFonts w:hint="cs"/>
          <w:cs/>
        </w:rPr>
        <w:t>และพอร์ตที่เชื่อมต่ออยู่</w:t>
      </w:r>
    </w:p>
    <w:p w14:paraId="7864FA1D" w14:textId="77777777" w:rsidR="00335B85" w:rsidRDefault="00335B85" w:rsidP="00335B85"/>
    <w:p w14:paraId="0824F10C" w14:textId="77777777" w:rsidR="00335B85" w:rsidRDefault="00335B85" w:rsidP="00335B85">
      <w:pPr>
        <w:rPr>
          <w:rFonts w:cstheme="minorBidi"/>
        </w:rPr>
      </w:pPr>
    </w:p>
    <w:p w14:paraId="01A8BDA7" w14:textId="77777777" w:rsidR="007C65B1" w:rsidRDefault="007C65B1" w:rsidP="007C65B1">
      <w:pPr>
        <w:jc w:val="center"/>
        <w:rPr>
          <w:rFonts w:cstheme="minorBidi"/>
        </w:rPr>
      </w:pPr>
      <w:r w:rsidRPr="007C65B1">
        <w:rPr>
          <w:rFonts w:cstheme="minorBidi"/>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30"/>
                    <a:stretch>
                      <a:fillRect/>
                    </a:stretch>
                  </pic:blipFill>
                  <pic:spPr>
                    <a:xfrm>
                      <a:off x="0" y="0"/>
                      <a:ext cx="4508667" cy="2165853"/>
                    </a:xfrm>
                    <a:prstGeom prst="rect">
                      <a:avLst/>
                    </a:prstGeom>
                    <a:ln w="19050">
                      <a:solidFill>
                        <a:schemeClr val="tx1"/>
                      </a:solidFill>
                    </a:ln>
                  </pic:spPr>
                </pic:pic>
              </a:graphicData>
            </a:graphic>
          </wp:inline>
        </w:drawing>
      </w:r>
    </w:p>
    <w:p w14:paraId="727735FF" w14:textId="77777777" w:rsidR="007C65B1" w:rsidRDefault="007C65B1" w:rsidP="007C65B1">
      <w:pPr>
        <w:jc w:val="center"/>
        <w:rPr>
          <w:rFonts w:cstheme="minorBidi"/>
        </w:rPr>
      </w:pPr>
    </w:p>
    <w:p w14:paraId="0040CA6A" w14:textId="77777777" w:rsidR="007C65B1" w:rsidRDefault="007C65B1" w:rsidP="007C65B1">
      <w:pPr>
        <w:jc w:val="center"/>
        <w:rPr>
          <w:rFonts w:cstheme="minorBidi"/>
        </w:rPr>
      </w:pPr>
    </w:p>
    <w:p w14:paraId="30516C37" w14:textId="77777777" w:rsidR="001D0D4F" w:rsidRDefault="001D0D4F" w:rsidP="007C65B1">
      <w:pPr>
        <w:jc w:val="center"/>
        <w:rPr>
          <w:rFonts w:cstheme="minorBidi"/>
        </w:rPr>
      </w:pPr>
    </w:p>
    <w:p w14:paraId="6D4D7B0B" w14:textId="3D195CC8" w:rsidR="007C65B1" w:rsidRDefault="007C65B1" w:rsidP="007C65B1">
      <w:pPr>
        <w:pStyle w:val="Paragraph"/>
      </w:pPr>
      <w:r>
        <w:rPr>
          <w:rFonts w:hint="cs"/>
          <w:cs/>
        </w:rPr>
        <w:lastRenderedPageBreak/>
        <w:t xml:space="preserve">จากภาพที่ </w:t>
      </w:r>
      <w:r>
        <w:t xml:space="preserve">4-4 </w:t>
      </w:r>
      <w:r w:rsidR="00B0736C" w:rsidRPr="00B0736C">
        <w:rPr>
          <w:rFonts w:hint="cs"/>
          <w:cs/>
        </w:rPr>
        <w:t>แสดงถึงหน้า</w:t>
      </w:r>
      <w:r w:rsidR="00C65EF8">
        <w:rPr>
          <w:rFonts w:hint="cs"/>
          <w:cs/>
        </w:rPr>
        <w:t>จอ</w:t>
      </w:r>
      <w:r w:rsidR="00B0736C" w:rsidRPr="00B0736C">
        <w:rPr>
          <w:rFonts w:hint="cs"/>
          <w:cs/>
        </w:rPr>
        <w:t>สำหรับ</w:t>
      </w:r>
      <w:r w:rsidR="00B0736C" w:rsidRPr="00B0736C">
        <w:rPr>
          <w:cs/>
        </w:rPr>
        <w:t xml:space="preserve"> </w:t>
      </w:r>
      <w:r w:rsidR="00B0736C" w:rsidRPr="00B0736C">
        <w:rPr>
          <w:rFonts w:hint="cs"/>
          <w:cs/>
        </w:rPr>
        <w:t>สร้างเทมเพลตการตั้งค่า</w:t>
      </w:r>
      <w:r w:rsidR="00B0736C" w:rsidRPr="00B0736C">
        <w:rPr>
          <w:cs/>
        </w:rPr>
        <w:t xml:space="preserve"> (</w:t>
      </w:r>
      <w:r w:rsidR="00B0736C">
        <w:rPr>
          <w:rFonts w:hint="cs"/>
          <w:cs/>
        </w:rPr>
        <w:t xml:space="preserve"> </w:t>
      </w:r>
      <w:r w:rsidR="00B0736C" w:rsidRPr="00B0736C">
        <w:t>Create Template</w:t>
      </w:r>
      <w:r w:rsidR="00B0736C">
        <w:rPr>
          <w:rFonts w:hint="cs"/>
          <w:cs/>
        </w:rPr>
        <w:t xml:space="preserve"> </w:t>
      </w:r>
      <w:r w:rsidR="00B0736C" w:rsidRPr="00B0736C">
        <w:t xml:space="preserve">) </w:t>
      </w:r>
      <w:r w:rsidR="00B0736C" w:rsidRPr="00B0736C">
        <w:rPr>
          <w:rFonts w:hint="cs"/>
          <w:cs/>
        </w:rPr>
        <w:t>ซึ่งช่วยให้ผู้ดูแลระบบสามารถกำหนดค่าพื้นฐานของอุปกรณ์เครือข่าย</w:t>
      </w:r>
      <w:r w:rsidR="00B0736C" w:rsidRPr="00B0736C">
        <w:rPr>
          <w:cs/>
        </w:rPr>
        <w:t xml:space="preserve"> </w:t>
      </w:r>
      <w:r w:rsidR="00B0736C" w:rsidRPr="00B0736C">
        <w:t xml:space="preserve">Cisco </w:t>
      </w:r>
      <w:r w:rsidR="00B0736C" w:rsidRPr="00B0736C">
        <w:rPr>
          <w:rFonts w:hint="cs"/>
          <w:cs/>
        </w:rPr>
        <w:t>ได้อย่างเป็นระบบ</w:t>
      </w:r>
      <w:r w:rsidR="00B0736C" w:rsidRPr="00B0736C">
        <w:rPr>
          <w:cs/>
        </w:rPr>
        <w:t xml:space="preserve"> </w:t>
      </w:r>
      <w:r w:rsidR="00B0736C" w:rsidRPr="00B0736C">
        <w:rPr>
          <w:rFonts w:hint="cs"/>
          <w:cs/>
        </w:rPr>
        <w:t>โดยประกอบไปด้วยส่วนต่าง</w:t>
      </w:r>
      <w:r w:rsidR="00B0736C" w:rsidRPr="00B0736C">
        <w:rPr>
          <w:cs/>
        </w:rPr>
        <w:t xml:space="preserve"> </w:t>
      </w:r>
      <w:r w:rsidR="00B0736C" w:rsidRPr="00B0736C">
        <w:rPr>
          <w:rFonts w:hint="cs"/>
          <w:cs/>
        </w:rPr>
        <w:t>ๆ</w:t>
      </w:r>
      <w:r w:rsidR="00B0736C" w:rsidRPr="00B0736C">
        <w:rPr>
          <w:cs/>
        </w:rPr>
        <w:t xml:space="preserve"> </w:t>
      </w:r>
      <w:r w:rsidR="00B0736C" w:rsidRPr="00B0736C">
        <w:rPr>
          <w:rFonts w:hint="cs"/>
          <w:cs/>
        </w:rPr>
        <w:t>ดังนี้</w:t>
      </w:r>
    </w:p>
    <w:p w14:paraId="4E056607" w14:textId="127A0A72" w:rsidR="00B0736C" w:rsidRPr="00B0736C" w:rsidRDefault="00B0736C" w:rsidP="00B0736C">
      <w:pPr>
        <w:pStyle w:val="Paragraph"/>
        <w:rPr>
          <w:cs/>
        </w:rPr>
      </w:pPr>
      <w:r w:rsidRPr="00B0736C">
        <w:rPr>
          <w:rFonts w:hint="cs"/>
          <w:cs/>
        </w:rPr>
        <w:t>หมายเลข</w:t>
      </w:r>
      <w:r w:rsidRPr="00B0736C">
        <w:rPr>
          <w:cs/>
        </w:rPr>
        <w:t xml:space="preserve"> 1 </w:t>
      </w:r>
      <w:r w:rsidRPr="00B0736C">
        <w:rPr>
          <w:rFonts w:hint="cs"/>
          <w:cs/>
        </w:rPr>
        <w:t>ข้อมูลเทมเพลต</w:t>
      </w:r>
      <w:r w:rsidRPr="00B0736C">
        <w:rPr>
          <w:cs/>
        </w:rPr>
        <w:t xml:space="preserve"> (</w:t>
      </w:r>
      <w:r>
        <w:rPr>
          <w:rFonts w:hint="cs"/>
          <w:cs/>
        </w:rPr>
        <w:t xml:space="preserve"> </w:t>
      </w:r>
      <w:r w:rsidRPr="00B0736C">
        <w:t>Template Information</w:t>
      </w:r>
      <w:r>
        <w:rPr>
          <w:rFonts w:hint="cs"/>
          <w:cs/>
        </w:rPr>
        <w:t xml:space="preserve"> </w:t>
      </w:r>
      <w:r w:rsidRPr="00B0736C">
        <w:t>)</w:t>
      </w:r>
      <w:r>
        <w:rPr>
          <w:rFonts w:hint="cs"/>
          <w:cs/>
        </w:rPr>
        <w:t xml:space="preserve"> จะมีช่องสำหรับในการตั้งชื่อ</w:t>
      </w:r>
      <w:r>
        <w:t xml:space="preserve"> Template name </w:t>
      </w:r>
      <w:r>
        <w:rPr>
          <w:rFonts w:hint="cs"/>
          <w:cs/>
        </w:rPr>
        <w:t xml:space="preserve">และ </w:t>
      </w:r>
      <w:r w:rsidRPr="00B0736C">
        <w:t>Description</w:t>
      </w:r>
      <w:r>
        <w:t xml:space="preserve"> </w:t>
      </w:r>
      <w:r>
        <w:rPr>
          <w:rFonts w:hint="cs"/>
          <w:cs/>
        </w:rPr>
        <w:t>เพื่อให้</w:t>
      </w:r>
      <w:r>
        <w:t xml:space="preserve"> Template Configuration </w:t>
      </w:r>
      <w:r>
        <w:rPr>
          <w:rFonts w:hint="cs"/>
          <w:cs/>
        </w:rPr>
        <w:t>ของเราสามารถแยกการตั้งค่าต่าง ๆ ได้อย่างชัดเจน</w:t>
      </w:r>
    </w:p>
    <w:p w14:paraId="5843832D" w14:textId="2F02A973" w:rsidR="00B0736C" w:rsidRPr="00B0736C" w:rsidRDefault="00B0736C" w:rsidP="00B0736C">
      <w:pPr>
        <w:pStyle w:val="Paragraph"/>
      </w:pPr>
      <w:r w:rsidRPr="00B0736C">
        <w:rPr>
          <w:rFonts w:hint="cs"/>
          <w:cs/>
        </w:rPr>
        <w:t>หมายเลข</w:t>
      </w:r>
      <w:r w:rsidRPr="00B0736C">
        <w:rPr>
          <w:cs/>
        </w:rPr>
        <w:t xml:space="preserve"> 2 </w:t>
      </w:r>
      <w:r>
        <w:rPr>
          <w:rFonts w:hint="cs"/>
          <w:cs/>
        </w:rPr>
        <w:t>ช่อง</w:t>
      </w:r>
      <w:r w:rsidRPr="00B0736C">
        <w:rPr>
          <w:rFonts w:hint="cs"/>
          <w:cs/>
        </w:rPr>
        <w:t>การกำหนดชื่อ</w:t>
      </w:r>
      <w:r>
        <w:rPr>
          <w:rFonts w:hint="cs"/>
          <w:cs/>
        </w:rPr>
        <w:t>ให้กับอุปกรณ์</w:t>
      </w:r>
      <w:r w:rsidRPr="00B0736C">
        <w:rPr>
          <w:cs/>
        </w:rPr>
        <w:t xml:space="preserve"> (</w:t>
      </w:r>
      <w:r>
        <w:rPr>
          <w:rFonts w:hint="cs"/>
          <w:cs/>
        </w:rPr>
        <w:t xml:space="preserve"> </w:t>
      </w:r>
      <w:r w:rsidRPr="00B0736C">
        <w:t>Hostname Configuration)</w:t>
      </w:r>
      <w:r>
        <w:rPr>
          <w:rFonts w:hint="cs"/>
          <w:cs/>
        </w:rPr>
        <w:t xml:space="preserve"> </w:t>
      </w:r>
    </w:p>
    <w:p w14:paraId="789009EC" w14:textId="537012F5" w:rsidR="00B0736C" w:rsidRDefault="00B0736C" w:rsidP="00B0736C">
      <w:pPr>
        <w:pStyle w:val="Paragraph"/>
      </w:pPr>
      <w:r w:rsidRPr="00B0736C">
        <w:rPr>
          <w:rFonts w:hint="cs"/>
          <w:cs/>
        </w:rPr>
        <w:t>หมายเลข</w:t>
      </w:r>
      <w:r w:rsidRPr="00B0736C">
        <w:rPr>
          <w:cs/>
        </w:rPr>
        <w:t xml:space="preserve"> 3 </w:t>
      </w:r>
      <w:r>
        <w:rPr>
          <w:rFonts w:hint="cs"/>
          <w:cs/>
        </w:rPr>
        <w:t>ช่องสำหรับ</w:t>
      </w:r>
      <w:r w:rsidRPr="00B0736C">
        <w:rPr>
          <w:rFonts w:hint="cs"/>
          <w:cs/>
        </w:rPr>
        <w:t>การกำหนดค่าเกตเวย์เริ่มต้น</w:t>
      </w:r>
      <w:r>
        <w:rPr>
          <w:rFonts w:hint="cs"/>
          <w:cs/>
        </w:rPr>
        <w:t>ของอุปกรณ์</w:t>
      </w:r>
      <w:r w:rsidRPr="00B0736C">
        <w:rPr>
          <w:cs/>
        </w:rPr>
        <w:t xml:space="preserve"> (</w:t>
      </w:r>
      <w:r>
        <w:rPr>
          <w:rFonts w:hint="cs"/>
          <w:cs/>
        </w:rPr>
        <w:t xml:space="preserve"> </w:t>
      </w:r>
      <w:r w:rsidRPr="00B0736C">
        <w:t>Default Gateway Configuration</w:t>
      </w:r>
      <w:r>
        <w:rPr>
          <w:rFonts w:hint="cs"/>
          <w:cs/>
        </w:rPr>
        <w:t xml:space="preserve"> </w:t>
      </w:r>
      <w:r w:rsidRPr="00B0736C">
        <w:t>)</w:t>
      </w:r>
      <w:r>
        <w:rPr>
          <w:rFonts w:hint="cs"/>
          <w:cs/>
        </w:rPr>
        <w:t xml:space="preserve"> </w:t>
      </w:r>
    </w:p>
    <w:p w14:paraId="60132585" w14:textId="77777777" w:rsidR="00B0736C" w:rsidRDefault="00B0736C" w:rsidP="007C65B1">
      <w:pPr>
        <w:pStyle w:val="Paragraph"/>
      </w:pPr>
    </w:p>
    <w:p w14:paraId="08A0F1F8" w14:textId="1F9F8178" w:rsidR="00B0736C" w:rsidRDefault="003F1328" w:rsidP="003927C6">
      <w:r w:rsidRPr="003F1328">
        <w:rPr>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31"/>
                    <a:stretch>
                      <a:fillRect/>
                    </a:stretch>
                  </pic:blipFill>
                  <pic:spPr>
                    <a:xfrm>
                      <a:off x="0" y="0"/>
                      <a:ext cx="5274310" cy="2757805"/>
                    </a:xfrm>
                    <a:prstGeom prst="rect">
                      <a:avLst/>
                    </a:prstGeom>
                    <a:ln w="19050">
                      <a:solidFill>
                        <a:schemeClr val="tx1"/>
                      </a:solidFill>
                    </a:ln>
                  </pic:spPr>
                </pic:pic>
              </a:graphicData>
            </a:graphic>
          </wp:inline>
        </w:drawing>
      </w:r>
    </w:p>
    <w:p w14:paraId="30F152EE" w14:textId="77777777" w:rsidR="007C65B1" w:rsidRDefault="007C65B1" w:rsidP="007C65B1">
      <w:pPr>
        <w:pStyle w:val="Paragraph"/>
        <w:ind w:firstLine="0"/>
      </w:pPr>
    </w:p>
    <w:p w14:paraId="5D942943" w14:textId="77777777" w:rsidR="003F1328" w:rsidRDefault="003F1328" w:rsidP="007C65B1">
      <w:pPr>
        <w:pStyle w:val="Paragraph"/>
        <w:ind w:firstLine="0"/>
      </w:pPr>
    </w:p>
    <w:p w14:paraId="323FF406" w14:textId="77777777" w:rsidR="001D0D4F" w:rsidRDefault="001D0D4F" w:rsidP="007C65B1">
      <w:pPr>
        <w:pStyle w:val="Paragraph"/>
        <w:ind w:firstLine="0"/>
      </w:pPr>
    </w:p>
    <w:p w14:paraId="27733DDC" w14:textId="041E4D78" w:rsidR="003927C6" w:rsidRPr="00C65EF8" w:rsidRDefault="003927C6" w:rsidP="00C65EF8">
      <w:pPr>
        <w:pStyle w:val="Paragraph"/>
      </w:pPr>
      <w:r w:rsidRPr="00C65EF8">
        <w:rPr>
          <w:cs/>
        </w:rPr>
        <w:t xml:space="preserve">จากภาพที่ </w:t>
      </w:r>
      <w:r w:rsidRPr="00C65EF8">
        <w:t xml:space="preserve">4-5 </w:t>
      </w:r>
      <w:r w:rsidR="00C65EF8" w:rsidRPr="00C65EF8">
        <w:rPr>
          <w:cs/>
        </w:rPr>
        <w:t xml:space="preserve">แสดงถึงหน้าจอสำหรับ สร้างเทมเพลตการตั้งค่า ( </w:t>
      </w:r>
      <w:r w:rsidR="00C65EF8" w:rsidRPr="00C65EF8">
        <w:t>Create Template</w:t>
      </w:r>
      <w:r w:rsidR="00C65EF8" w:rsidRPr="00C65EF8">
        <w:rPr>
          <w:cs/>
        </w:rPr>
        <w:t xml:space="preserve"> </w:t>
      </w:r>
      <w:r w:rsidR="00C65EF8" w:rsidRPr="00C65EF8">
        <w:t>)</w:t>
      </w:r>
      <w:r w:rsidR="00C65EF8" w:rsidRPr="00C65EF8">
        <w:rPr>
          <w:cs/>
        </w:rPr>
        <w:t xml:space="preserve"> ( ต่อ ) ซึ่งในส่วนนี้</w:t>
      </w:r>
      <w:r w:rsidR="00DD4EBA" w:rsidRPr="00C65EF8">
        <w:rPr>
          <w:cs/>
        </w:rPr>
        <w:t>จะเป็น</w:t>
      </w:r>
      <w:r w:rsidR="00DD4EBA">
        <w:rPr>
          <w:rFonts w:hint="cs"/>
          <w:cs/>
        </w:rPr>
        <w:t>ฟอร์ม</w:t>
      </w:r>
      <w:r w:rsidR="00DD4EBA" w:rsidRPr="00C65EF8">
        <w:rPr>
          <w:cs/>
        </w:rPr>
        <w:t>การกำหนด</w:t>
      </w:r>
      <w:r w:rsidR="00DD4EBA">
        <w:rPr>
          <w:rFonts w:hint="cs"/>
          <w:cs/>
        </w:rPr>
        <w:t>การตั้ง</w:t>
      </w:r>
      <w:r w:rsidR="00DD4EBA" w:rsidRPr="00C65EF8">
        <w:rPr>
          <w:cs/>
        </w:rPr>
        <w:t>ค่าเกี่ยวกับ</w:t>
      </w:r>
      <w:r w:rsidR="00C65EF8" w:rsidRPr="00C65EF8">
        <w:t xml:space="preserve"> VLAN </w:t>
      </w:r>
      <w:r w:rsidR="00C65EF8" w:rsidRPr="00C65EF8">
        <w:rPr>
          <w:cs/>
        </w:rPr>
        <w:t>และ</w:t>
      </w:r>
      <w:r w:rsidR="00C65EF8" w:rsidRPr="00C65EF8">
        <w:t xml:space="preserve"> Link Aggregation</w:t>
      </w:r>
      <w:r w:rsidR="00C65EF8">
        <w:t xml:space="preserve"> </w:t>
      </w:r>
      <w:r w:rsidR="00DD4EBA">
        <w:rPr>
          <w:rFonts w:hint="cs"/>
          <w:cs/>
        </w:rPr>
        <w:t>สามารถกดเพิ่มฟอร์มในการตั้งค่าได้</w:t>
      </w:r>
    </w:p>
    <w:p w14:paraId="10F69EA8" w14:textId="461CECE2"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1 </w:t>
      </w:r>
      <w:r w:rsidRPr="003F1328">
        <w:rPr>
          <w:rFonts w:hint="cs"/>
          <w:cs/>
        </w:rPr>
        <w:t>หัวข้อ</w:t>
      </w:r>
      <w:r w:rsidRPr="003F1328">
        <w:rPr>
          <w:cs/>
        </w:rPr>
        <w:t xml:space="preserve"> "</w:t>
      </w:r>
      <w:r w:rsidRPr="003F1328">
        <w:t>CREATE VLANS"</w:t>
      </w:r>
      <w:r>
        <w:t xml:space="preserve"> </w:t>
      </w:r>
      <w:r w:rsidRPr="003F1328">
        <w:rPr>
          <w:rFonts w:hint="cs"/>
          <w:cs/>
        </w:rPr>
        <w:t>แสดงชื่อส่วนที่ใช้สำหรับสร้างและกำหนดค่า</w:t>
      </w:r>
      <w:r w:rsidRPr="003F1328">
        <w:rPr>
          <w:cs/>
        </w:rPr>
        <w:t xml:space="preserve"> </w:t>
      </w:r>
      <w:r w:rsidRPr="003F1328">
        <w:t>VLAN</w:t>
      </w:r>
    </w:p>
    <w:p w14:paraId="724477E1" w14:textId="74754BBE"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2 </w:t>
      </w:r>
      <w:r w:rsidRPr="003F1328">
        <w:rPr>
          <w:rFonts w:hint="cs"/>
          <w:cs/>
        </w:rPr>
        <w:t>ปุ่มเพิ่ม</w:t>
      </w:r>
      <w:r w:rsidRPr="003F1328">
        <w:rPr>
          <w:cs/>
        </w:rPr>
        <w:t xml:space="preserve"> </w:t>
      </w:r>
      <w:r w:rsidRPr="003F1328">
        <w:t>VLAN (+)</w:t>
      </w:r>
      <w:r>
        <w:t xml:space="preserve"> </w:t>
      </w:r>
      <w:r w:rsidRPr="003F1328">
        <w:rPr>
          <w:rFonts w:hint="cs"/>
          <w:cs/>
        </w:rPr>
        <w:t>ใช้สำหรับเพิ่ม</w:t>
      </w:r>
      <w:r w:rsidR="00474C83">
        <w:rPr>
          <w:rFonts w:hint="cs"/>
          <w:cs/>
        </w:rPr>
        <w:t>ฟอร์มให้กับ</w:t>
      </w:r>
      <w:r w:rsidRPr="003F1328">
        <w:rPr>
          <w:cs/>
        </w:rPr>
        <w:t xml:space="preserve"> </w:t>
      </w:r>
      <w:r w:rsidRPr="003F1328">
        <w:t xml:space="preserve">VLAN </w:t>
      </w:r>
    </w:p>
    <w:p w14:paraId="744D04BC" w14:textId="52E79E13" w:rsidR="003F1328" w:rsidRPr="003F1328" w:rsidRDefault="003F1328" w:rsidP="003F1328">
      <w:pPr>
        <w:pStyle w:val="Paragraph"/>
      </w:pPr>
      <w:r w:rsidRPr="003F1328">
        <w:rPr>
          <w:rFonts w:hint="cs"/>
          <w:cs/>
        </w:rPr>
        <w:t>หมายเลข</w:t>
      </w:r>
      <w:r>
        <w:t xml:space="preserve"> </w:t>
      </w:r>
      <w:r w:rsidRPr="003F1328">
        <w:t xml:space="preserve">3 </w:t>
      </w:r>
      <w:r w:rsidRPr="003F1328">
        <w:rPr>
          <w:rFonts w:hint="cs"/>
          <w:cs/>
        </w:rPr>
        <w:t>ช่องใส่หมายเลข</w:t>
      </w:r>
      <w:r w:rsidRPr="003F1328">
        <w:rPr>
          <w:cs/>
        </w:rPr>
        <w:t xml:space="preserve"> </w:t>
      </w:r>
      <w:r w:rsidRPr="003F1328">
        <w:t>VLAN (</w:t>
      </w:r>
      <w:r>
        <w:t xml:space="preserve"> </w:t>
      </w:r>
      <w:r w:rsidRPr="003F1328">
        <w:t>VLAN ID</w:t>
      </w:r>
      <w:r>
        <w:t xml:space="preserve"> </w:t>
      </w:r>
      <w:r w:rsidRPr="003F1328">
        <w:t>)</w:t>
      </w:r>
      <w:r>
        <w:t xml:space="preserve"> </w:t>
      </w:r>
      <w:r w:rsidRPr="003F1328">
        <w:rPr>
          <w:rFonts w:hint="cs"/>
          <w:cs/>
        </w:rPr>
        <w:t>ใชสำหรับระบุหมายเลข</w:t>
      </w:r>
      <w:r w:rsidRPr="003F1328">
        <w:rPr>
          <w:cs/>
        </w:rPr>
        <w:t xml:space="preserve"> </w:t>
      </w:r>
      <w:r w:rsidRPr="003F1328">
        <w:t xml:space="preserve">VLAN </w:t>
      </w:r>
      <w:r w:rsidRPr="003F1328">
        <w:rPr>
          <w:rFonts w:hint="cs"/>
          <w:cs/>
        </w:rPr>
        <w:t>ที่ต้องการสร้าง</w:t>
      </w:r>
      <w:r w:rsidRPr="003F1328">
        <w:rPr>
          <w:cs/>
        </w:rPr>
        <w:t xml:space="preserve"> </w:t>
      </w:r>
      <w:r w:rsidRPr="003F1328">
        <w:rPr>
          <w:rFonts w:hint="cs"/>
          <w:cs/>
        </w:rPr>
        <w:t>เช่น</w:t>
      </w:r>
      <w:r w:rsidRPr="003F1328">
        <w:rPr>
          <w:cs/>
        </w:rPr>
        <w:t xml:space="preserve"> </w:t>
      </w:r>
      <w:r w:rsidRPr="003F1328">
        <w:t>VLAN 10, VLAN 20</w:t>
      </w:r>
      <w:r w:rsidRPr="003F1328">
        <w:rPr>
          <w:cs/>
        </w:rPr>
        <w:t xml:space="preserve"> </w:t>
      </w:r>
      <w:r w:rsidRPr="003F1328">
        <w:rPr>
          <w:rFonts w:hint="cs"/>
          <w:cs/>
        </w:rPr>
        <w:t>เป็นต้น</w:t>
      </w:r>
    </w:p>
    <w:p w14:paraId="4870A22C" w14:textId="6A93FAC0" w:rsidR="003F1328" w:rsidRPr="003F1328" w:rsidRDefault="003F1328" w:rsidP="003F1328">
      <w:pPr>
        <w:pStyle w:val="Paragraph"/>
      </w:pPr>
      <w:r w:rsidRPr="003F1328">
        <w:rPr>
          <w:rFonts w:hint="cs"/>
          <w:cs/>
        </w:rPr>
        <w:lastRenderedPageBreak/>
        <w:t>หมายเลข</w:t>
      </w:r>
      <w:r w:rsidRPr="003F1328">
        <w:rPr>
          <w:cs/>
        </w:rPr>
        <w:t xml:space="preserve"> </w:t>
      </w:r>
      <w:r w:rsidRPr="003F1328">
        <w:t xml:space="preserve">4 </w:t>
      </w:r>
      <w:r w:rsidRPr="003F1328">
        <w:rPr>
          <w:rFonts w:hint="cs"/>
          <w:cs/>
        </w:rPr>
        <w:t>ช่องใส่ชื่อ</w:t>
      </w:r>
      <w:r w:rsidRPr="003F1328">
        <w:rPr>
          <w:cs/>
        </w:rPr>
        <w:t xml:space="preserve"> </w:t>
      </w:r>
      <w:r w:rsidRPr="003F1328">
        <w:t>VLAN (</w:t>
      </w:r>
      <w:r>
        <w:t xml:space="preserve"> </w:t>
      </w:r>
      <w:r w:rsidRPr="003F1328">
        <w:t>VLAN Name</w:t>
      </w:r>
      <w:r>
        <w:t xml:space="preserve"> </w:t>
      </w:r>
      <w:r w:rsidRPr="003F1328">
        <w:t>)</w:t>
      </w:r>
      <w:r>
        <w:t xml:space="preserve"> </w:t>
      </w:r>
      <w:r w:rsidRPr="003F1328">
        <w:rPr>
          <w:rFonts w:hint="cs"/>
          <w:cs/>
        </w:rPr>
        <w:t>ใช้สำหรับกำหนดชื่อของ</w:t>
      </w:r>
      <w:r w:rsidRPr="003F1328">
        <w:rPr>
          <w:cs/>
        </w:rPr>
        <w:t xml:space="preserve"> </w:t>
      </w:r>
      <w:r w:rsidRPr="003F1328">
        <w:t xml:space="preserve">VLAN </w:t>
      </w:r>
      <w:r w:rsidRPr="003F1328">
        <w:rPr>
          <w:rFonts w:hint="cs"/>
          <w:cs/>
        </w:rPr>
        <w:t>เพื่อให้ง่ายต่อการจัดการ</w:t>
      </w:r>
    </w:p>
    <w:p w14:paraId="0C7ACC35" w14:textId="78FBAFCB"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5 </w:t>
      </w:r>
      <w:r w:rsidRPr="003F1328">
        <w:rPr>
          <w:rFonts w:hint="cs"/>
          <w:cs/>
        </w:rPr>
        <w:t>ช่องกำหนดค่า</w:t>
      </w:r>
      <w:r w:rsidRPr="003F1328">
        <w:rPr>
          <w:cs/>
        </w:rPr>
        <w:t xml:space="preserve"> </w:t>
      </w:r>
      <w:r w:rsidRPr="003F1328">
        <w:t>Subnet Mask</w:t>
      </w:r>
      <w:r>
        <w:t xml:space="preserve"> </w:t>
      </w:r>
      <w:r w:rsidRPr="003F1328">
        <w:rPr>
          <w:rFonts w:hint="cs"/>
          <w:cs/>
        </w:rPr>
        <w:t>ใช้สำหรับเลือกค่าซับเน็ตมาสก์ของ</w:t>
      </w:r>
      <w:r w:rsidRPr="003F1328">
        <w:rPr>
          <w:cs/>
        </w:rPr>
        <w:t xml:space="preserve"> </w:t>
      </w:r>
      <w:r w:rsidRPr="003F1328">
        <w:t>VLAN</w:t>
      </w:r>
    </w:p>
    <w:p w14:paraId="0149B7F2" w14:textId="574B25F3"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6 </w:t>
      </w:r>
      <w:r w:rsidRPr="003F1328">
        <w:rPr>
          <w:rFonts w:hint="cs"/>
          <w:cs/>
        </w:rPr>
        <w:t>ช่องกำหนดค่า</w:t>
      </w:r>
      <w:r w:rsidRPr="003F1328">
        <w:rPr>
          <w:cs/>
        </w:rPr>
        <w:t xml:space="preserve"> </w:t>
      </w:r>
      <w:r w:rsidRPr="003F1328">
        <w:t>IP Address VLAN</w:t>
      </w:r>
      <w:r>
        <w:t xml:space="preserve"> </w:t>
      </w:r>
      <w:r w:rsidRPr="003F1328">
        <w:rPr>
          <w:rFonts w:hint="cs"/>
          <w:cs/>
        </w:rPr>
        <w:t>ใช้สำหรับกำหนด</w:t>
      </w:r>
      <w:r w:rsidRPr="003F1328">
        <w:rPr>
          <w:cs/>
        </w:rPr>
        <w:t xml:space="preserve"> </w:t>
      </w:r>
      <w:r w:rsidRPr="003F1328">
        <w:t xml:space="preserve">IP Address </w:t>
      </w:r>
      <w:r w:rsidRPr="003F1328">
        <w:rPr>
          <w:rFonts w:hint="cs"/>
          <w:cs/>
        </w:rPr>
        <w:t>ของ</w:t>
      </w:r>
      <w:r w:rsidRPr="003F1328">
        <w:rPr>
          <w:cs/>
        </w:rPr>
        <w:t xml:space="preserve"> </w:t>
      </w:r>
      <w:r w:rsidRPr="003F1328">
        <w:t xml:space="preserve">VLAN </w:t>
      </w:r>
      <w:r w:rsidRPr="003F1328">
        <w:rPr>
          <w:rFonts w:hint="cs"/>
          <w:cs/>
        </w:rPr>
        <w:t>เพื่อใช้ในเครือข่าย</w:t>
      </w:r>
    </w:p>
    <w:p w14:paraId="03F80759" w14:textId="65E420DE" w:rsidR="00474C83" w:rsidRDefault="003F1328" w:rsidP="00474C83">
      <w:pPr>
        <w:pStyle w:val="Paragraph"/>
        <w:rPr>
          <w:cs/>
        </w:rPr>
      </w:pPr>
      <w:r w:rsidRPr="003F1328">
        <w:rPr>
          <w:rFonts w:hint="cs"/>
          <w:cs/>
        </w:rPr>
        <w:t>หมายเลข</w:t>
      </w:r>
      <w:r w:rsidRPr="003F1328">
        <w:rPr>
          <w:cs/>
        </w:rPr>
        <w:t xml:space="preserve"> </w:t>
      </w:r>
      <w:r w:rsidRPr="003F1328">
        <w:t xml:space="preserve">7 </w:t>
      </w:r>
      <w:r w:rsidRPr="003F1328">
        <w:rPr>
          <w:rFonts w:hint="cs"/>
          <w:cs/>
        </w:rPr>
        <w:t>ปุ่มลบ</w:t>
      </w:r>
      <w:r w:rsidRPr="003F1328">
        <w:rPr>
          <w:cs/>
        </w:rPr>
        <w:t xml:space="preserve"> </w:t>
      </w:r>
      <w:r w:rsidRPr="003F1328">
        <w:t>VLAN (</w:t>
      </w:r>
      <w:r>
        <w:t xml:space="preserve"> </w:t>
      </w:r>
      <w:r w:rsidRPr="003F1328">
        <w:t>Delete VLAN</w:t>
      </w:r>
      <w:r>
        <w:t xml:space="preserve"> </w:t>
      </w:r>
      <w:r w:rsidRPr="003F1328">
        <w:t>)</w:t>
      </w:r>
      <w:r>
        <w:t xml:space="preserve"> </w:t>
      </w:r>
      <w:r w:rsidRPr="003F1328">
        <w:rPr>
          <w:rFonts w:hint="cs"/>
          <w:cs/>
        </w:rPr>
        <w:t>ใช้สำหรับลบ</w:t>
      </w:r>
      <w:r w:rsidR="00474C83">
        <w:rPr>
          <w:rFonts w:hint="cs"/>
          <w:cs/>
        </w:rPr>
        <w:t>ฟอร์ม</w:t>
      </w:r>
      <w:r w:rsidRPr="003F1328">
        <w:rPr>
          <w:cs/>
        </w:rPr>
        <w:t xml:space="preserve"> </w:t>
      </w:r>
      <w:r w:rsidRPr="003F1328">
        <w:t xml:space="preserve">VLAN </w:t>
      </w:r>
      <w:r w:rsidRPr="003F1328">
        <w:rPr>
          <w:rFonts w:hint="cs"/>
          <w:cs/>
        </w:rPr>
        <w:t>ที่ถูกสร้างขึ้น</w:t>
      </w:r>
      <w:r w:rsidRPr="003F1328">
        <w:rPr>
          <w:cs/>
        </w:rPr>
        <w:t xml:space="preserve"> </w:t>
      </w:r>
      <w:r w:rsidRPr="003F1328">
        <w:rPr>
          <w:rFonts w:hint="cs"/>
          <w:cs/>
        </w:rPr>
        <w:t>หากไม่ต้องการ</w:t>
      </w:r>
      <w:r w:rsidR="00474C83">
        <w:rPr>
          <w:rFonts w:hint="cs"/>
          <w:cs/>
        </w:rPr>
        <w:t>ใช้งาน</w:t>
      </w:r>
      <w:r w:rsidR="00474C83">
        <w:t xml:space="preserve"> Configuration</w:t>
      </w:r>
      <w:r w:rsidR="00474C83">
        <w:rPr>
          <w:rFonts w:hint="cs"/>
          <w:cs/>
        </w:rPr>
        <w:t xml:space="preserve"> ดังกล่าว</w:t>
      </w:r>
    </w:p>
    <w:p w14:paraId="02419694" w14:textId="1D5601A3" w:rsidR="00474C83" w:rsidRPr="00474C83" w:rsidRDefault="00474C83" w:rsidP="00474C83">
      <w:pPr>
        <w:pStyle w:val="Paragraph"/>
      </w:pPr>
      <w:r w:rsidRPr="00474C83">
        <w:rPr>
          <w:rFonts w:hint="cs"/>
          <w:cs/>
        </w:rPr>
        <w:t>หมายเลข</w:t>
      </w:r>
      <w:r w:rsidRPr="00474C83">
        <w:rPr>
          <w:cs/>
        </w:rPr>
        <w:t xml:space="preserve"> 8 </w:t>
      </w:r>
      <w:r w:rsidRPr="00474C83">
        <w:rPr>
          <w:rFonts w:hint="cs"/>
          <w:cs/>
        </w:rPr>
        <w:t>หัวข้อ</w:t>
      </w:r>
      <w:r w:rsidRPr="00474C83">
        <w:rPr>
          <w:cs/>
        </w:rPr>
        <w:t xml:space="preserve"> "</w:t>
      </w:r>
      <w:r w:rsidRPr="00474C83">
        <w:t>LINK AGGREGATION CONFIGURATION"</w:t>
      </w:r>
      <w:r>
        <w:rPr>
          <w:rFonts w:hint="cs"/>
          <w:cs/>
        </w:rPr>
        <w:t xml:space="preserve"> </w:t>
      </w:r>
      <w:r w:rsidRPr="00474C83">
        <w:rPr>
          <w:rFonts w:hint="cs"/>
          <w:cs/>
        </w:rPr>
        <w:t>แสดงชื่อส่วนที่ใช้สำหรับตั้งค่าการรวมพอร์ต</w:t>
      </w:r>
      <w:r w:rsidRPr="00474C83">
        <w:rPr>
          <w:cs/>
        </w:rPr>
        <w:t xml:space="preserve"> (</w:t>
      </w:r>
      <w:r>
        <w:rPr>
          <w:rFonts w:hint="cs"/>
          <w:cs/>
        </w:rPr>
        <w:t xml:space="preserve"> </w:t>
      </w:r>
      <w:r w:rsidRPr="00474C83">
        <w:t>Link Aggregation</w:t>
      </w:r>
      <w:r>
        <w:rPr>
          <w:rFonts w:hint="cs"/>
          <w:cs/>
        </w:rPr>
        <w:t xml:space="preserve"> </w:t>
      </w:r>
      <w:r w:rsidRPr="00474C83">
        <w:t>)</w:t>
      </w:r>
    </w:p>
    <w:p w14:paraId="29C990F7" w14:textId="3D29D2BD" w:rsidR="00474C83" w:rsidRPr="00474C83" w:rsidRDefault="00474C83" w:rsidP="00474C83">
      <w:pPr>
        <w:pStyle w:val="Paragraph"/>
      </w:pPr>
      <w:r w:rsidRPr="00474C83">
        <w:rPr>
          <w:rFonts w:hint="cs"/>
          <w:cs/>
        </w:rPr>
        <w:t>หมายเลข</w:t>
      </w:r>
      <w:r w:rsidRPr="00474C83">
        <w:rPr>
          <w:cs/>
        </w:rPr>
        <w:t xml:space="preserve"> 9 </w:t>
      </w:r>
      <w:r w:rsidRPr="00474C83">
        <w:rPr>
          <w:rFonts w:hint="cs"/>
          <w:cs/>
        </w:rPr>
        <w:t>ปุ่มเพิ่ม</w:t>
      </w:r>
      <w:r w:rsidRPr="00474C83">
        <w:rPr>
          <w:cs/>
        </w:rPr>
        <w:t xml:space="preserve"> </w:t>
      </w:r>
      <w:r w:rsidRPr="00474C83">
        <w:t>Link Aggregation (+)</w:t>
      </w:r>
      <w:r>
        <w:rPr>
          <w:rFonts w:hint="cs"/>
          <w:cs/>
        </w:rPr>
        <w:t xml:space="preserve"> </w:t>
      </w:r>
      <w:r w:rsidRPr="00474C83">
        <w:rPr>
          <w:rFonts w:hint="cs"/>
          <w:cs/>
        </w:rPr>
        <w:t>ใช้สำหรับเพิ่มการตั้งค่า</w:t>
      </w:r>
      <w:r w:rsidRPr="00474C83">
        <w:rPr>
          <w:cs/>
        </w:rPr>
        <w:t xml:space="preserve"> </w:t>
      </w:r>
      <w:r w:rsidRPr="00474C83">
        <w:t xml:space="preserve">Link Aggregation </w:t>
      </w:r>
      <w:r w:rsidRPr="00474C83">
        <w:rPr>
          <w:rFonts w:hint="cs"/>
          <w:cs/>
        </w:rPr>
        <w:t>ใหม่</w:t>
      </w:r>
    </w:p>
    <w:p w14:paraId="35C6D1B9" w14:textId="0EE4E8D1" w:rsidR="00474C83" w:rsidRPr="00474C83" w:rsidRDefault="00474C83" w:rsidP="00474C83">
      <w:pPr>
        <w:pStyle w:val="Paragraph"/>
      </w:pPr>
      <w:r w:rsidRPr="00474C83">
        <w:rPr>
          <w:rFonts w:hint="cs"/>
          <w:cs/>
        </w:rPr>
        <w:t>หมายเลข</w:t>
      </w:r>
      <w:r w:rsidRPr="00474C83">
        <w:rPr>
          <w:cs/>
        </w:rPr>
        <w:t xml:space="preserve"> 10 </w:t>
      </w:r>
      <w:r w:rsidRPr="00474C83">
        <w:rPr>
          <w:rFonts w:hint="cs"/>
          <w:cs/>
        </w:rPr>
        <w:t>ช่องใส่หมายเลข</w:t>
      </w:r>
      <w:r w:rsidRPr="00474C83">
        <w:rPr>
          <w:cs/>
        </w:rPr>
        <w:t xml:space="preserve"> </w:t>
      </w:r>
      <w:r w:rsidRPr="00474C83">
        <w:t>Aggregation ID</w:t>
      </w:r>
      <w:r>
        <w:rPr>
          <w:rFonts w:hint="cs"/>
          <w:cs/>
        </w:rPr>
        <w:t xml:space="preserve"> </w:t>
      </w:r>
      <w:r w:rsidRPr="00474C83">
        <w:rPr>
          <w:rFonts w:hint="cs"/>
          <w:cs/>
        </w:rPr>
        <w:t>ใช้สำหรับระบุ</w:t>
      </w:r>
      <w:r w:rsidRPr="00474C83">
        <w:rPr>
          <w:cs/>
        </w:rPr>
        <w:t xml:space="preserve"> </w:t>
      </w:r>
      <w:r w:rsidRPr="00474C83">
        <w:t xml:space="preserve">ID </w:t>
      </w:r>
      <w:r w:rsidRPr="00474C83">
        <w:rPr>
          <w:rFonts w:hint="cs"/>
          <w:cs/>
        </w:rPr>
        <w:t>ของ</w:t>
      </w:r>
      <w:r w:rsidRPr="00474C83">
        <w:rPr>
          <w:cs/>
        </w:rPr>
        <w:t xml:space="preserve"> </w:t>
      </w:r>
      <w:r w:rsidRPr="00474C83">
        <w:t xml:space="preserve">Link Aggregation </w:t>
      </w:r>
      <w:r w:rsidRPr="00474C83">
        <w:rPr>
          <w:rFonts w:hint="cs"/>
          <w:cs/>
        </w:rPr>
        <w:t>ที่ต้องการกำหนดค่า</w:t>
      </w:r>
    </w:p>
    <w:p w14:paraId="4211873C" w14:textId="03D557F8" w:rsidR="00474C83" w:rsidRPr="00474C83" w:rsidRDefault="00474C83" w:rsidP="00474C83">
      <w:pPr>
        <w:pStyle w:val="Paragraph"/>
      </w:pPr>
      <w:r w:rsidRPr="00474C83">
        <w:rPr>
          <w:rFonts w:hint="cs"/>
          <w:cs/>
        </w:rPr>
        <w:t>หมายเลข</w:t>
      </w:r>
      <w:r w:rsidRPr="00474C83">
        <w:rPr>
          <w:cs/>
        </w:rPr>
        <w:t xml:space="preserve"> 11 </w:t>
      </w:r>
      <w:r w:rsidRPr="00474C83">
        <w:rPr>
          <w:rFonts w:hint="cs"/>
          <w:cs/>
        </w:rPr>
        <w:t>ช่องเลือกพอร์ตสำหรับ</w:t>
      </w:r>
      <w:r w:rsidRPr="00474C83">
        <w:rPr>
          <w:cs/>
        </w:rPr>
        <w:t xml:space="preserve"> </w:t>
      </w:r>
      <w:r w:rsidRPr="00474C83">
        <w:t>Link Aggregation</w:t>
      </w:r>
      <w:r>
        <w:rPr>
          <w:rFonts w:hint="cs"/>
          <w:cs/>
        </w:rPr>
        <w:t xml:space="preserve"> </w:t>
      </w:r>
      <w:r w:rsidRPr="00474C83">
        <w:rPr>
          <w:rFonts w:hint="cs"/>
          <w:cs/>
        </w:rPr>
        <w:t>ใช้สำหรับเลือกพอร์ตที่ต้องการรวมเข้าด้วยกันใน</w:t>
      </w:r>
      <w:r w:rsidRPr="00474C83">
        <w:rPr>
          <w:cs/>
        </w:rPr>
        <w:t xml:space="preserve"> </w:t>
      </w:r>
      <w:r w:rsidRPr="00474C83">
        <w:t>Link Aggregation</w:t>
      </w:r>
    </w:p>
    <w:p w14:paraId="04C10B64" w14:textId="2D41343C" w:rsidR="00474C83" w:rsidRPr="00474C83" w:rsidRDefault="00474C83" w:rsidP="00474C83">
      <w:pPr>
        <w:pStyle w:val="Paragraph"/>
      </w:pPr>
      <w:r w:rsidRPr="00474C83">
        <w:rPr>
          <w:rFonts w:hint="cs"/>
          <w:cs/>
        </w:rPr>
        <w:t>หมายเลข</w:t>
      </w:r>
      <w:r w:rsidRPr="00474C83">
        <w:rPr>
          <w:cs/>
        </w:rPr>
        <w:t xml:space="preserve"> 12 </w:t>
      </w:r>
      <w:r w:rsidRPr="00474C83">
        <w:rPr>
          <w:rFonts w:hint="cs"/>
          <w:cs/>
        </w:rPr>
        <w:t>ช่องเลือกโหมด</w:t>
      </w:r>
      <w:r w:rsidRPr="00474C83">
        <w:rPr>
          <w:cs/>
        </w:rPr>
        <w:t xml:space="preserve"> </w:t>
      </w:r>
      <w:r w:rsidRPr="00474C83">
        <w:t>Link Aggregation</w:t>
      </w:r>
      <w:r>
        <w:rPr>
          <w:rFonts w:hint="cs"/>
          <w:cs/>
        </w:rPr>
        <w:t xml:space="preserve"> </w:t>
      </w:r>
      <w:r w:rsidRPr="00474C83">
        <w:rPr>
          <w:rFonts w:hint="cs"/>
          <w:cs/>
        </w:rPr>
        <w:t>ใช้สำหรับเลือกโหมดของ</w:t>
      </w:r>
      <w:r w:rsidRPr="00474C83">
        <w:rPr>
          <w:cs/>
        </w:rPr>
        <w:t xml:space="preserve"> </w:t>
      </w:r>
      <w:r w:rsidRPr="00474C83">
        <w:t xml:space="preserve">Link Aggregation </w:t>
      </w:r>
      <w:r w:rsidRPr="00474C83">
        <w:rPr>
          <w:rFonts w:hint="cs"/>
          <w:cs/>
        </w:rPr>
        <w:t>เช่น</w:t>
      </w:r>
      <w:r w:rsidRPr="00474C83">
        <w:rPr>
          <w:cs/>
        </w:rPr>
        <w:t xml:space="preserve"> </w:t>
      </w:r>
      <w:proofErr w:type="spellStart"/>
      <w:r>
        <w:t>PAgP</w:t>
      </w:r>
      <w:proofErr w:type="spellEnd"/>
      <w:r w:rsidRPr="00474C83">
        <w:t xml:space="preserve"> </w:t>
      </w:r>
      <w:r w:rsidRPr="00474C83">
        <w:rPr>
          <w:rFonts w:hint="cs"/>
          <w:cs/>
        </w:rPr>
        <w:t>หรือ</w:t>
      </w:r>
      <w:r w:rsidRPr="00474C83">
        <w:rPr>
          <w:cs/>
        </w:rPr>
        <w:t xml:space="preserve"> </w:t>
      </w:r>
      <w:r w:rsidRPr="00474C83">
        <w:t xml:space="preserve">LACP </w:t>
      </w:r>
    </w:p>
    <w:p w14:paraId="4D88D14B" w14:textId="133A1EC6" w:rsidR="00474C83" w:rsidRPr="00474C83" w:rsidRDefault="00474C83" w:rsidP="00474C83">
      <w:pPr>
        <w:pStyle w:val="Paragraph"/>
      </w:pPr>
      <w:r w:rsidRPr="00474C83">
        <w:rPr>
          <w:rFonts w:hint="cs"/>
          <w:cs/>
        </w:rPr>
        <w:t>หมายเลข</w:t>
      </w:r>
      <w:r w:rsidRPr="00474C83">
        <w:rPr>
          <w:cs/>
        </w:rPr>
        <w:t xml:space="preserve"> 13 </w:t>
      </w:r>
      <w:r w:rsidRPr="00474C83">
        <w:rPr>
          <w:rFonts w:hint="cs"/>
          <w:cs/>
        </w:rPr>
        <w:t>ช่องเลือก</w:t>
      </w:r>
      <w:r w:rsidRPr="00474C83">
        <w:rPr>
          <w:cs/>
        </w:rPr>
        <w:t xml:space="preserve"> </w:t>
      </w:r>
      <w:r w:rsidRPr="00474C83">
        <w:t>Switchport Mode</w:t>
      </w:r>
      <w:r>
        <w:rPr>
          <w:rFonts w:hint="cs"/>
          <w:cs/>
        </w:rPr>
        <w:t xml:space="preserve"> </w:t>
      </w:r>
      <w:r w:rsidRPr="00474C83">
        <w:rPr>
          <w:rFonts w:hint="cs"/>
          <w:cs/>
        </w:rPr>
        <w:t>ใช้สำหรับเลือกโหมดการทำงานของพอร์ตที่ถูกกำหนดให้รวมกัน</w:t>
      </w:r>
      <w:r w:rsidRPr="00474C83">
        <w:rPr>
          <w:cs/>
        </w:rPr>
        <w:t xml:space="preserve"> </w:t>
      </w:r>
      <w:r w:rsidRPr="00474C83">
        <w:rPr>
          <w:rFonts w:hint="cs"/>
          <w:cs/>
        </w:rPr>
        <w:t>เช่น</w:t>
      </w:r>
      <w:r w:rsidRPr="00474C83">
        <w:rPr>
          <w:cs/>
        </w:rPr>
        <w:t xml:space="preserve"> </w:t>
      </w:r>
      <w:r w:rsidRPr="00474C83">
        <w:t xml:space="preserve">Access </w:t>
      </w:r>
      <w:r w:rsidRPr="00474C83">
        <w:rPr>
          <w:rFonts w:hint="cs"/>
          <w:cs/>
        </w:rPr>
        <w:t>หรือ</w:t>
      </w:r>
      <w:r w:rsidRPr="00474C83">
        <w:rPr>
          <w:cs/>
        </w:rPr>
        <w:t xml:space="preserve"> </w:t>
      </w:r>
      <w:r w:rsidRPr="00474C83">
        <w:t>Trunk</w:t>
      </w:r>
    </w:p>
    <w:p w14:paraId="2D63E234" w14:textId="797931DD" w:rsidR="007C65B1" w:rsidRDefault="00474C83" w:rsidP="00DD4EBA">
      <w:pPr>
        <w:pStyle w:val="Paragraph"/>
      </w:pPr>
      <w:r w:rsidRPr="00474C83">
        <w:rPr>
          <w:rFonts w:hint="cs"/>
          <w:cs/>
        </w:rPr>
        <w:t>หมายเลข</w:t>
      </w:r>
      <w:r w:rsidRPr="00474C83">
        <w:rPr>
          <w:cs/>
        </w:rPr>
        <w:t xml:space="preserve"> 14 </w:t>
      </w:r>
      <w:r w:rsidRPr="00474C83">
        <w:rPr>
          <w:rFonts w:hint="cs"/>
          <w:cs/>
        </w:rPr>
        <w:t>ปุ่มลบการตั้งค่า</w:t>
      </w:r>
      <w:r w:rsidRPr="00474C83">
        <w:rPr>
          <w:cs/>
        </w:rPr>
        <w:t xml:space="preserve"> </w:t>
      </w:r>
      <w:r w:rsidRPr="00474C83">
        <w:t>Link Aggregation (</w:t>
      </w:r>
      <w:r>
        <w:t xml:space="preserve"> </w:t>
      </w:r>
      <w:r w:rsidRPr="00474C83">
        <w:t>Delete Link Aggregation</w:t>
      </w:r>
      <w:r>
        <w:t xml:space="preserve"> </w:t>
      </w:r>
      <w:r w:rsidRPr="00474C83">
        <w:t>)</w:t>
      </w:r>
      <w:r>
        <w:rPr>
          <w:rFonts w:hint="cs"/>
          <w:cs/>
        </w:rPr>
        <w:t xml:space="preserve"> </w:t>
      </w:r>
      <w:r w:rsidRPr="00474C83">
        <w:rPr>
          <w:rFonts w:hint="cs"/>
          <w:cs/>
        </w:rPr>
        <w:t>ใช้สำหรับลบการตั้งค่า</w:t>
      </w:r>
      <w:r w:rsidRPr="00474C83">
        <w:rPr>
          <w:cs/>
        </w:rPr>
        <w:t xml:space="preserve"> </w:t>
      </w:r>
      <w:r w:rsidRPr="00474C83">
        <w:t xml:space="preserve">Link Aggregation </w:t>
      </w:r>
      <w:r w:rsidRPr="00474C83">
        <w:rPr>
          <w:rFonts w:hint="cs"/>
          <w:cs/>
        </w:rPr>
        <w:t>ที่ถูกสร้างขึ้น</w:t>
      </w:r>
      <w:r w:rsidRPr="00474C83">
        <w:rPr>
          <w:cs/>
        </w:rPr>
        <w:t xml:space="preserve"> </w:t>
      </w:r>
      <w:r w:rsidRPr="00474C83">
        <w:rPr>
          <w:rFonts w:hint="cs"/>
          <w:cs/>
        </w:rPr>
        <w:t>หากไม่ต้องการใช้งาน</w:t>
      </w:r>
    </w:p>
    <w:p w14:paraId="23FECF07" w14:textId="77777777" w:rsidR="007C65B1" w:rsidRDefault="007C65B1" w:rsidP="007C65B1">
      <w:pPr>
        <w:pStyle w:val="Paragraph"/>
        <w:ind w:firstLine="0"/>
      </w:pPr>
    </w:p>
    <w:p w14:paraId="6B006120" w14:textId="77777777" w:rsidR="00DD4EBA" w:rsidRDefault="00DD4EBA" w:rsidP="00DD4EBA">
      <w:pPr>
        <w:jc w:val="center"/>
      </w:pPr>
      <w:r w:rsidRPr="00DD4EBA">
        <w:rPr>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32"/>
                    <a:stretch>
                      <a:fillRect/>
                    </a:stretch>
                  </pic:blipFill>
                  <pic:spPr>
                    <a:xfrm>
                      <a:off x="0" y="0"/>
                      <a:ext cx="4940554" cy="2312650"/>
                    </a:xfrm>
                    <a:prstGeom prst="rect">
                      <a:avLst/>
                    </a:prstGeom>
                    <a:ln w="19050">
                      <a:solidFill>
                        <a:schemeClr val="tx1"/>
                      </a:solidFill>
                    </a:ln>
                  </pic:spPr>
                </pic:pic>
              </a:graphicData>
            </a:graphic>
          </wp:inline>
        </w:drawing>
      </w:r>
    </w:p>
    <w:p w14:paraId="3A8CAE5B" w14:textId="77777777" w:rsidR="00DD4EBA" w:rsidRDefault="00DD4EBA" w:rsidP="007C65B1">
      <w:pPr>
        <w:pStyle w:val="Paragraph"/>
        <w:ind w:firstLine="0"/>
      </w:pPr>
    </w:p>
    <w:p w14:paraId="30C7B1BB" w14:textId="77777777" w:rsidR="00DD4EBA" w:rsidRDefault="00DD4EBA" w:rsidP="007C65B1">
      <w:pPr>
        <w:pStyle w:val="Paragraph"/>
        <w:ind w:firstLine="0"/>
      </w:pPr>
    </w:p>
    <w:p w14:paraId="05C4B389" w14:textId="77777777" w:rsidR="001D0D4F" w:rsidRDefault="001D0D4F" w:rsidP="007C65B1">
      <w:pPr>
        <w:pStyle w:val="Paragraph"/>
        <w:ind w:firstLine="0"/>
      </w:pPr>
    </w:p>
    <w:p w14:paraId="15AA7911" w14:textId="25EAF2D7" w:rsidR="00026A91" w:rsidRPr="00026A91" w:rsidRDefault="00026A91" w:rsidP="00DD4EBA">
      <w:pPr>
        <w:pStyle w:val="Paragraph"/>
      </w:pPr>
      <w:r w:rsidRPr="00026A91">
        <w:rPr>
          <w:cs/>
        </w:rPr>
        <w:t>แสดงถึงหน้าจอสำหรับ</w:t>
      </w:r>
      <w:r w:rsidRPr="00026A91">
        <w:t xml:space="preserve"> </w:t>
      </w:r>
      <w:r w:rsidRPr="00026A91">
        <w:rPr>
          <w:cs/>
        </w:rPr>
        <w:t>สร้างเทมเพลตการตั้งค่า (</w:t>
      </w:r>
      <w:r w:rsidRPr="00026A91">
        <w:t xml:space="preserve">Create Template) </w:t>
      </w:r>
      <w:r w:rsidRPr="00026A91">
        <w:rPr>
          <w:cs/>
        </w:rPr>
        <w:t>ซึ่งในส่วนนี้เป็น</w:t>
      </w:r>
      <w:r w:rsidRPr="00026A91">
        <w:t xml:space="preserve"> </w:t>
      </w:r>
      <w:r w:rsidRPr="00026A91">
        <w:rPr>
          <w:cs/>
        </w:rPr>
        <w:t xml:space="preserve">ฟอร์มสำหรับกำหนดค่าการตั้งค่าเกี่ยวกับ </w:t>
      </w:r>
      <w:r w:rsidRPr="00026A91">
        <w:t>Spanning Tree Protocol (</w:t>
      </w:r>
      <w:r>
        <w:rPr>
          <w:rFonts w:hint="cs"/>
          <w:cs/>
        </w:rPr>
        <w:t xml:space="preserve"> </w:t>
      </w:r>
      <w:r w:rsidRPr="00026A91">
        <w:t>STP Configuration</w:t>
      </w:r>
      <w:r>
        <w:rPr>
          <w:rFonts w:hint="cs"/>
          <w:cs/>
        </w:rPr>
        <w:t xml:space="preserve"> </w:t>
      </w:r>
      <w:r w:rsidRPr="00026A91">
        <w:t xml:space="preserve">), VLAN </w:t>
      </w:r>
      <w:proofErr w:type="spellStart"/>
      <w:r w:rsidRPr="00026A91">
        <w:t>Trunking</w:t>
      </w:r>
      <w:proofErr w:type="spellEnd"/>
      <w:r w:rsidRPr="00026A91">
        <w:t xml:space="preserve"> Protocol (</w:t>
      </w:r>
      <w:r>
        <w:rPr>
          <w:rFonts w:hint="cs"/>
          <w:cs/>
        </w:rPr>
        <w:t xml:space="preserve"> </w:t>
      </w:r>
      <w:r w:rsidRPr="00026A91">
        <w:t>VTP Configuration</w:t>
      </w:r>
      <w:r>
        <w:rPr>
          <w:rFonts w:hint="cs"/>
          <w:cs/>
        </w:rPr>
        <w:t xml:space="preserve"> </w:t>
      </w:r>
      <w:r w:rsidRPr="00026A91">
        <w:t xml:space="preserve">) </w:t>
      </w:r>
      <w:r w:rsidRPr="00026A91">
        <w:rPr>
          <w:cs/>
        </w:rPr>
        <w:t xml:space="preserve">และ </w:t>
      </w:r>
      <w:r w:rsidRPr="00026A91">
        <w:t xml:space="preserve">Network Time Protocol (NTP Configuration) </w:t>
      </w:r>
      <w:r w:rsidRPr="00026A91">
        <w:rPr>
          <w:cs/>
        </w:rPr>
        <w:t>โดยผู้ใช้สามารถ</w:t>
      </w:r>
      <w:r w:rsidRPr="00026A91">
        <w:t xml:space="preserve"> </w:t>
      </w:r>
      <w:r w:rsidRPr="00026A91">
        <w:rPr>
          <w:cs/>
        </w:rPr>
        <w:t>กดเพิ่มฟอร์ม</w:t>
      </w:r>
      <w:r w:rsidRPr="00026A91">
        <w:t xml:space="preserve"> </w:t>
      </w:r>
      <w:r w:rsidRPr="00026A91">
        <w:rPr>
          <w:cs/>
        </w:rPr>
        <w:t>เพื่อกำหนดค่าต่าง ๆ ได้ตามต้องการ</w:t>
      </w:r>
    </w:p>
    <w:p w14:paraId="7921D1F3" w14:textId="4D74D209" w:rsidR="00DD4EBA" w:rsidRPr="00DD4EBA" w:rsidRDefault="00DD4EBA" w:rsidP="00DD4EBA">
      <w:pPr>
        <w:pStyle w:val="Paragraph"/>
      </w:pPr>
      <w:r w:rsidRPr="00DD4EBA">
        <w:rPr>
          <w:rFonts w:hint="cs"/>
          <w:cs/>
        </w:rPr>
        <w:t>หมายเลข</w:t>
      </w:r>
      <w:r w:rsidRPr="00DD4EBA">
        <w:rPr>
          <w:cs/>
        </w:rPr>
        <w:t xml:space="preserve"> 1 </w:t>
      </w:r>
      <w:r w:rsidRPr="00DD4EBA">
        <w:rPr>
          <w:rFonts w:hint="cs"/>
          <w:cs/>
        </w:rPr>
        <w:t>หัวข้อ</w:t>
      </w:r>
      <w:r w:rsidRPr="00DD4EBA">
        <w:rPr>
          <w:cs/>
        </w:rPr>
        <w:t xml:space="preserve"> "</w:t>
      </w:r>
      <w:r w:rsidRPr="00DD4EBA">
        <w:t>SPANNING TREE PROTOCOL CONFIGURATION"</w:t>
      </w:r>
      <w:r>
        <w:rPr>
          <w:rFonts w:hint="cs"/>
          <w:cs/>
        </w:rPr>
        <w:t xml:space="preserve"> </w:t>
      </w:r>
      <w:r w:rsidRPr="00DD4EBA">
        <w:rPr>
          <w:rFonts w:hint="cs"/>
          <w:cs/>
        </w:rPr>
        <w:t>แสดงชื่อส่วนที่ใช้สำหรับตั้งค่า</w:t>
      </w:r>
      <w:r w:rsidRPr="00DD4EBA">
        <w:rPr>
          <w:cs/>
        </w:rPr>
        <w:t xml:space="preserve"> </w:t>
      </w:r>
      <w:r w:rsidRPr="00DD4EBA">
        <w:t xml:space="preserve">STP </w:t>
      </w:r>
      <w:r w:rsidRPr="00DD4EBA">
        <w:rPr>
          <w:rFonts w:hint="cs"/>
          <w:cs/>
        </w:rPr>
        <w:t>บนอุปกรณ์เครือข่าย</w:t>
      </w:r>
    </w:p>
    <w:p w14:paraId="184D2A38" w14:textId="10F4A834" w:rsidR="00DD4EBA" w:rsidRPr="00DD4EBA" w:rsidRDefault="00DD4EBA" w:rsidP="00DD4EBA">
      <w:pPr>
        <w:pStyle w:val="Paragraph"/>
        <w:rPr>
          <w:cs/>
        </w:rPr>
      </w:pPr>
      <w:r w:rsidRPr="00DD4EBA">
        <w:rPr>
          <w:rFonts w:hint="cs"/>
          <w:cs/>
        </w:rPr>
        <w:t>หมายเลข</w:t>
      </w:r>
      <w:r w:rsidRPr="00DD4EBA">
        <w:rPr>
          <w:cs/>
        </w:rPr>
        <w:t xml:space="preserve"> 2 </w:t>
      </w:r>
      <w:r w:rsidRPr="00DD4EBA">
        <w:rPr>
          <w:rFonts w:hint="cs"/>
          <w:cs/>
        </w:rPr>
        <w:t>ช่องเลือกโหมด</w:t>
      </w:r>
      <w:r w:rsidRPr="00DD4EBA">
        <w:rPr>
          <w:cs/>
        </w:rPr>
        <w:t xml:space="preserve"> </w:t>
      </w:r>
      <w:r w:rsidRPr="00DD4EBA">
        <w:t>Spanning Tree Protocol</w:t>
      </w:r>
      <w:r>
        <w:rPr>
          <w:rFonts w:hint="cs"/>
          <w:cs/>
        </w:rPr>
        <w:t xml:space="preserve"> </w:t>
      </w:r>
      <w:r w:rsidRPr="00DD4EBA">
        <w:t>(</w:t>
      </w:r>
      <w:r>
        <w:rPr>
          <w:rFonts w:hint="cs"/>
          <w:cs/>
        </w:rPr>
        <w:t xml:space="preserve"> </w:t>
      </w:r>
      <w:r w:rsidRPr="00DD4EBA">
        <w:t>STP Mode</w:t>
      </w:r>
      <w:r>
        <w:rPr>
          <w:rFonts w:hint="cs"/>
          <w:cs/>
        </w:rPr>
        <w:t xml:space="preserve"> </w:t>
      </w:r>
      <w:r w:rsidRPr="00DD4EBA">
        <w:t>)</w:t>
      </w:r>
      <w:r>
        <w:rPr>
          <w:rFonts w:hint="cs"/>
          <w:cs/>
        </w:rPr>
        <w:t xml:space="preserve"> </w:t>
      </w:r>
      <w:r w:rsidRPr="00DD4EBA">
        <w:rPr>
          <w:rFonts w:hint="cs"/>
          <w:cs/>
        </w:rPr>
        <w:t>ใช้สำหรับเลือกโหมดของ</w:t>
      </w:r>
      <w:r w:rsidRPr="00DD4EBA">
        <w:rPr>
          <w:cs/>
        </w:rPr>
        <w:t xml:space="preserve"> </w:t>
      </w:r>
      <w:r w:rsidRPr="00DD4EBA">
        <w:t xml:space="preserve">Spanning Tree Protocol </w:t>
      </w:r>
      <w:r w:rsidRPr="00DD4EBA">
        <w:rPr>
          <w:rFonts w:hint="cs"/>
          <w:cs/>
        </w:rPr>
        <w:t>เช่น</w:t>
      </w:r>
      <w:r w:rsidRPr="00DD4EBA">
        <w:rPr>
          <w:cs/>
        </w:rPr>
        <w:t xml:space="preserve"> </w:t>
      </w:r>
      <w:r w:rsidR="00F2173B">
        <w:t>PVST</w:t>
      </w:r>
      <w:r w:rsidR="00F2173B">
        <w:rPr>
          <w:rFonts w:hint="cs"/>
          <w:cs/>
        </w:rPr>
        <w:t xml:space="preserve"> ( </w:t>
      </w:r>
      <w:r w:rsidR="00F2173B">
        <w:t>Per VLAN Spanning Tree</w:t>
      </w:r>
      <w:r w:rsidR="00F2173B">
        <w:rPr>
          <w:rFonts w:hint="cs"/>
          <w:cs/>
        </w:rPr>
        <w:t xml:space="preserve"> ) </w:t>
      </w:r>
      <w:r w:rsidRPr="00DD4EBA">
        <w:t>, R</w:t>
      </w:r>
      <w:r w:rsidR="00F2173B">
        <w:t>apid-PVST</w:t>
      </w:r>
      <w:r w:rsidRPr="00DD4EBA">
        <w:t xml:space="preserve"> </w:t>
      </w:r>
      <w:r w:rsidRPr="00DD4EBA">
        <w:rPr>
          <w:rFonts w:hint="cs"/>
          <w:cs/>
        </w:rPr>
        <w:t>หรือ</w:t>
      </w:r>
      <w:r w:rsidRPr="00DD4EBA">
        <w:rPr>
          <w:cs/>
        </w:rPr>
        <w:t xml:space="preserve"> </w:t>
      </w:r>
      <w:r w:rsidRPr="00DD4EBA">
        <w:t>MST</w:t>
      </w:r>
      <w:r w:rsidR="00F2173B">
        <w:rPr>
          <w:rFonts w:hint="cs"/>
          <w:cs/>
        </w:rPr>
        <w:t xml:space="preserve"> (</w:t>
      </w:r>
      <w:r w:rsidR="00F2173B">
        <w:t xml:space="preserve"> Multiple Spanning Tree</w:t>
      </w:r>
      <w:r w:rsidR="00F2173B">
        <w:rPr>
          <w:rFonts w:hint="cs"/>
          <w:cs/>
        </w:rPr>
        <w:t>)</w:t>
      </w:r>
    </w:p>
    <w:p w14:paraId="4661D243" w14:textId="77257324" w:rsidR="00DD4EBA" w:rsidRPr="00DD4EBA" w:rsidRDefault="00DD4EBA" w:rsidP="00DD4EBA">
      <w:pPr>
        <w:pStyle w:val="Paragraph"/>
      </w:pPr>
      <w:r w:rsidRPr="00DD4EBA">
        <w:rPr>
          <w:rFonts w:hint="cs"/>
          <w:cs/>
        </w:rPr>
        <w:t>หมายเลข</w:t>
      </w:r>
      <w:r w:rsidRPr="00DD4EBA">
        <w:rPr>
          <w:cs/>
        </w:rPr>
        <w:t xml:space="preserve"> 3 </w:t>
      </w:r>
      <w:r w:rsidRPr="00DD4EBA">
        <w:rPr>
          <w:rFonts w:hint="cs"/>
          <w:cs/>
        </w:rPr>
        <w:t>ปุ่มเปิด</w:t>
      </w:r>
      <w:r w:rsidRPr="00DD4EBA">
        <w:rPr>
          <w:cs/>
        </w:rPr>
        <w:t>/</w:t>
      </w:r>
      <w:r w:rsidRPr="00DD4EBA">
        <w:rPr>
          <w:rFonts w:hint="cs"/>
          <w:cs/>
        </w:rPr>
        <w:t>ปิด</w:t>
      </w:r>
      <w:r w:rsidRPr="00DD4EBA">
        <w:rPr>
          <w:cs/>
        </w:rPr>
        <w:t xml:space="preserve"> </w:t>
      </w:r>
      <w:r w:rsidRPr="00DD4EBA">
        <w:t>BPDU 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BPDU Guard </w:t>
      </w:r>
      <w:r w:rsidRPr="00DD4EBA">
        <w:rPr>
          <w:rFonts w:hint="cs"/>
          <w:cs/>
        </w:rPr>
        <w:t>ซึ่งช่วยป้องกันพอร์ตจาก</w:t>
      </w:r>
      <w:r w:rsidRPr="00DD4EBA">
        <w:rPr>
          <w:cs/>
        </w:rPr>
        <w:t xml:space="preserve"> </w:t>
      </w:r>
      <w:r w:rsidRPr="00DD4EBA">
        <w:t xml:space="preserve">BPDU </w:t>
      </w:r>
      <w:r w:rsidRPr="00DD4EBA">
        <w:rPr>
          <w:rFonts w:hint="cs"/>
          <w:cs/>
        </w:rPr>
        <w:t>ที่ไม่ได้รับอนุญาต</w:t>
      </w:r>
    </w:p>
    <w:p w14:paraId="6865D553" w14:textId="2ADEDA3C" w:rsidR="00DD4EBA" w:rsidRPr="00DD4EBA" w:rsidRDefault="00DD4EBA" w:rsidP="00DD4EBA">
      <w:pPr>
        <w:pStyle w:val="Paragraph"/>
      </w:pPr>
      <w:r w:rsidRPr="00DD4EBA">
        <w:rPr>
          <w:rFonts w:hint="cs"/>
          <w:cs/>
        </w:rPr>
        <w:t>หมายเลข</w:t>
      </w:r>
      <w:r w:rsidRPr="00DD4EBA">
        <w:rPr>
          <w:cs/>
        </w:rPr>
        <w:t xml:space="preserve"> 4 </w:t>
      </w:r>
      <w:r w:rsidRPr="00DD4EBA">
        <w:rPr>
          <w:rFonts w:hint="cs"/>
          <w:cs/>
        </w:rPr>
        <w:t>ปุ่มเปิด</w:t>
      </w:r>
      <w:r w:rsidRPr="00DD4EBA">
        <w:rPr>
          <w:cs/>
        </w:rPr>
        <w:t>/</w:t>
      </w:r>
      <w:r w:rsidRPr="00DD4EBA">
        <w:rPr>
          <w:rFonts w:hint="cs"/>
          <w:cs/>
        </w:rPr>
        <w:t>ปิด</w:t>
      </w:r>
      <w:r w:rsidRPr="00DD4EBA">
        <w:rPr>
          <w:cs/>
        </w:rPr>
        <w:t xml:space="preserve"> </w:t>
      </w:r>
      <w:r w:rsidRPr="00DD4EBA">
        <w:t>BPDU Filtering</w:t>
      </w:r>
      <w:r>
        <w:rPr>
          <w:rFonts w:hint="cs"/>
          <w:cs/>
        </w:rPr>
        <w:t xml:space="preserve"> </w:t>
      </w:r>
      <w:r w:rsidRPr="00DD4EBA">
        <w:rPr>
          <w:rFonts w:hint="cs"/>
          <w:cs/>
        </w:rPr>
        <w:t>ใช้สำหรับเปิดหรือปิด</w:t>
      </w:r>
      <w:r w:rsidRPr="00DD4EBA">
        <w:rPr>
          <w:cs/>
        </w:rPr>
        <w:t xml:space="preserve"> </w:t>
      </w:r>
      <w:r w:rsidRPr="00DD4EBA">
        <w:t xml:space="preserve">BPDU Filtering </w:t>
      </w:r>
      <w:r w:rsidRPr="00DD4EBA">
        <w:rPr>
          <w:rFonts w:hint="cs"/>
          <w:cs/>
        </w:rPr>
        <w:t>เพื่อป้องกันพอร์ตจากการรับส่ง</w:t>
      </w:r>
      <w:r w:rsidRPr="00DD4EBA">
        <w:rPr>
          <w:cs/>
        </w:rPr>
        <w:t xml:space="preserve"> </w:t>
      </w:r>
      <w:r w:rsidRPr="00DD4EBA">
        <w:t>BPDU</w:t>
      </w:r>
    </w:p>
    <w:p w14:paraId="4E8A4AE2" w14:textId="207C02EF" w:rsidR="00DD4EBA" w:rsidRPr="00DD4EBA" w:rsidRDefault="00DD4EBA" w:rsidP="00DD4EBA">
      <w:pPr>
        <w:pStyle w:val="Paragraph"/>
      </w:pPr>
      <w:r w:rsidRPr="00DD4EBA">
        <w:rPr>
          <w:rFonts w:hint="cs"/>
          <w:cs/>
        </w:rPr>
        <w:t>หมายเลข</w:t>
      </w:r>
      <w:r w:rsidRPr="00DD4EBA">
        <w:rPr>
          <w:cs/>
        </w:rPr>
        <w:t xml:space="preserve"> 5 </w:t>
      </w:r>
      <w:r w:rsidRPr="00DD4EBA">
        <w:rPr>
          <w:rFonts w:hint="cs"/>
          <w:cs/>
        </w:rPr>
        <w:t>ปุ่มเปิด</w:t>
      </w:r>
      <w:r w:rsidRPr="00DD4EBA">
        <w:rPr>
          <w:cs/>
        </w:rPr>
        <w:t>/</w:t>
      </w:r>
      <w:r w:rsidRPr="00DD4EBA">
        <w:rPr>
          <w:rFonts w:hint="cs"/>
          <w:cs/>
        </w:rPr>
        <w:t>ปิด</w:t>
      </w:r>
      <w:r w:rsidRPr="00DD4EBA">
        <w:rPr>
          <w:cs/>
        </w:rPr>
        <w:t xml:space="preserve"> </w:t>
      </w:r>
      <w:r w:rsidRPr="00DD4EBA">
        <w:t>Loop-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Loop-Guard </w:t>
      </w:r>
      <w:r w:rsidRPr="00DD4EBA">
        <w:rPr>
          <w:rFonts w:hint="cs"/>
          <w:cs/>
        </w:rPr>
        <w:t>ซึ่งช่วยป้องกันการเกิดลูปในเครือข่าย</w:t>
      </w:r>
    </w:p>
    <w:p w14:paraId="3D6C37C7" w14:textId="6D96BDBD" w:rsidR="00DD4EBA" w:rsidRDefault="00DD4EBA" w:rsidP="00DD4EBA">
      <w:pPr>
        <w:pStyle w:val="Paragraph"/>
      </w:pPr>
      <w:r w:rsidRPr="00DD4EBA">
        <w:rPr>
          <w:rFonts w:hint="cs"/>
          <w:cs/>
        </w:rPr>
        <w:t>หมายเลข</w:t>
      </w:r>
      <w:r w:rsidRPr="00DD4EBA">
        <w:rPr>
          <w:cs/>
        </w:rPr>
        <w:t xml:space="preserve"> 6 </w:t>
      </w:r>
      <w:r w:rsidRPr="00DD4EBA">
        <w:rPr>
          <w:rFonts w:hint="cs"/>
          <w:cs/>
        </w:rPr>
        <w:t>ปุ่มเปิด</w:t>
      </w:r>
      <w:r w:rsidRPr="00DD4EBA">
        <w:rPr>
          <w:cs/>
        </w:rPr>
        <w:t>/</w:t>
      </w:r>
      <w:r w:rsidRPr="00DD4EBA">
        <w:rPr>
          <w:rFonts w:hint="cs"/>
          <w:cs/>
        </w:rPr>
        <w:t>ปิด</w:t>
      </w:r>
      <w:r w:rsidRPr="00DD4EBA">
        <w:rPr>
          <w:cs/>
        </w:rPr>
        <w:t xml:space="preserve"> </w:t>
      </w:r>
      <w:proofErr w:type="spellStart"/>
      <w:r w:rsidRPr="00DD4EBA">
        <w:t>PortFast</w:t>
      </w:r>
      <w:proofErr w:type="spellEnd"/>
      <w:r>
        <w:rPr>
          <w:rFonts w:hint="cs"/>
          <w:cs/>
        </w:rPr>
        <w:t xml:space="preserve"> </w:t>
      </w:r>
      <w:r w:rsidRPr="00DD4EBA">
        <w:rPr>
          <w:rFonts w:hint="cs"/>
          <w:cs/>
        </w:rPr>
        <w:t>ใช้สำหรับเปิดหรือปิด</w:t>
      </w:r>
      <w:r w:rsidRPr="00DD4EBA">
        <w:rPr>
          <w:cs/>
        </w:rPr>
        <w:t xml:space="preserve"> </w:t>
      </w:r>
      <w:proofErr w:type="spellStart"/>
      <w:r w:rsidRPr="00DD4EBA">
        <w:t>PortFast</w:t>
      </w:r>
      <w:proofErr w:type="spellEnd"/>
      <w:r w:rsidRPr="00DD4EBA">
        <w:t xml:space="preserve"> </w:t>
      </w:r>
      <w:r w:rsidRPr="00DD4EBA">
        <w:rPr>
          <w:rFonts w:hint="cs"/>
          <w:cs/>
        </w:rPr>
        <w:t>ซึ่งช่วยให้พอร์ตเข้าสู่โหมด</w:t>
      </w:r>
      <w:r w:rsidRPr="00DD4EBA">
        <w:rPr>
          <w:cs/>
        </w:rPr>
        <w:t xml:space="preserve"> </w:t>
      </w:r>
      <w:r w:rsidRPr="00DD4EBA">
        <w:t xml:space="preserve">Forwarding </w:t>
      </w:r>
      <w:r w:rsidRPr="00DD4EBA">
        <w:rPr>
          <w:rFonts w:hint="cs"/>
          <w:cs/>
        </w:rPr>
        <w:t>ได้เร็วขึ้น</w:t>
      </w:r>
    </w:p>
    <w:p w14:paraId="5FCDEAE7" w14:textId="77777777" w:rsidR="00F2173B" w:rsidRDefault="00F2173B" w:rsidP="00026A91">
      <w:pPr>
        <w:pStyle w:val="Paragraph"/>
        <w:ind w:firstLine="0"/>
      </w:pPr>
    </w:p>
    <w:p w14:paraId="39008497" w14:textId="77777777" w:rsidR="002520F3" w:rsidRDefault="002520F3" w:rsidP="00026A91">
      <w:pPr>
        <w:pStyle w:val="Paragraph"/>
        <w:ind w:firstLine="0"/>
      </w:pPr>
    </w:p>
    <w:p w14:paraId="3909069A" w14:textId="0B89893A" w:rsidR="00F2173B" w:rsidRPr="00C65EF8" w:rsidRDefault="003442A4" w:rsidP="00F2173B">
      <w:pPr>
        <w:jc w:val="center"/>
        <w:rPr>
          <w:rFonts w:ascii="TH Sarabun New" w:hAnsi="TH Sarabun New" w:cs="TH Sarabun New"/>
        </w:rPr>
      </w:pPr>
      <w:r w:rsidRPr="003442A4">
        <w:rPr>
          <w:rFonts w:ascii="TH Sarabun New" w:hAnsi="TH Sarabun New" w:cs="TH Sarabun New"/>
          <w:noProof/>
        </w:rPr>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33"/>
                    <a:stretch>
                      <a:fillRect/>
                    </a:stretch>
                  </pic:blipFill>
                  <pic:spPr>
                    <a:xfrm>
                      <a:off x="0" y="0"/>
                      <a:ext cx="5274310" cy="2543175"/>
                    </a:xfrm>
                    <a:prstGeom prst="rect">
                      <a:avLst/>
                    </a:prstGeom>
                    <a:ln w="19050">
                      <a:solidFill>
                        <a:schemeClr val="tx1"/>
                      </a:solidFill>
                    </a:ln>
                  </pic:spPr>
                </pic:pic>
              </a:graphicData>
            </a:graphic>
          </wp:inline>
        </w:drawing>
      </w:r>
    </w:p>
    <w:p w14:paraId="64806200" w14:textId="77777777" w:rsidR="003442A4" w:rsidRDefault="003442A4" w:rsidP="007C65B1">
      <w:pPr>
        <w:pStyle w:val="Paragraph"/>
        <w:ind w:firstLine="0"/>
      </w:pPr>
    </w:p>
    <w:p w14:paraId="27AC7A98" w14:textId="77777777" w:rsidR="003442A4" w:rsidRDefault="003442A4" w:rsidP="007C65B1">
      <w:pPr>
        <w:pStyle w:val="Paragraph"/>
        <w:ind w:firstLine="0"/>
      </w:pPr>
    </w:p>
    <w:p w14:paraId="06C2B705" w14:textId="77777777" w:rsidR="001D0D4F" w:rsidRDefault="001D0D4F" w:rsidP="007C65B1">
      <w:pPr>
        <w:pStyle w:val="Paragraph"/>
        <w:ind w:firstLine="0"/>
      </w:pPr>
    </w:p>
    <w:p w14:paraId="6FDAFA04" w14:textId="5899BA8E" w:rsidR="00F2173B" w:rsidRDefault="00F2173B" w:rsidP="00026A91">
      <w:pPr>
        <w:pStyle w:val="Paragraph"/>
      </w:pPr>
      <w:r w:rsidRPr="00F2173B">
        <w:rPr>
          <w:rFonts w:hint="cs"/>
          <w:cs/>
        </w:rPr>
        <w:t xml:space="preserve">จากภาพที่ </w:t>
      </w:r>
      <w:r w:rsidRPr="00F2173B">
        <w:t>4-7</w:t>
      </w:r>
      <w:r>
        <w:t xml:space="preserve"> </w:t>
      </w:r>
      <w:r w:rsidR="00026A91" w:rsidRPr="00026A91">
        <w:rPr>
          <w:rFonts w:hint="cs"/>
          <w:cs/>
        </w:rPr>
        <w:t>แสดงถึงหน้าจอสำหรับ</w:t>
      </w:r>
      <w:r w:rsidR="00026A91" w:rsidRPr="00026A91">
        <w:rPr>
          <w:cs/>
        </w:rPr>
        <w:t xml:space="preserve"> </w:t>
      </w:r>
      <w:r w:rsidR="00026A91" w:rsidRPr="00026A91">
        <w:rPr>
          <w:rFonts w:hint="cs"/>
          <w:cs/>
        </w:rPr>
        <w:t>สร้างเทมเพลตการตั้งค่า</w:t>
      </w:r>
      <w:r w:rsidR="00026A91" w:rsidRPr="00026A91">
        <w:rPr>
          <w:cs/>
        </w:rPr>
        <w:t xml:space="preserve"> (</w:t>
      </w:r>
      <w:r w:rsidR="00026A91" w:rsidRPr="00026A91">
        <w:t xml:space="preserve">Create Template) </w:t>
      </w:r>
      <w:r w:rsidR="00026A91" w:rsidRPr="00026A91">
        <w:rPr>
          <w:rFonts w:hint="cs"/>
          <w:cs/>
        </w:rPr>
        <w:t>ซึ่งในส่วนนี้เป็น</w:t>
      </w:r>
      <w:r w:rsidR="00026A91" w:rsidRPr="00026A91">
        <w:rPr>
          <w:cs/>
        </w:rPr>
        <w:t xml:space="preserve"> </w:t>
      </w:r>
      <w:r w:rsidR="00026A91" w:rsidRPr="00026A91">
        <w:rPr>
          <w:rFonts w:hint="cs"/>
          <w:cs/>
        </w:rPr>
        <w:t>ฟอร์มสำหรับกำหนดค่าการตั้งค่าเกี่ยวกับ</w:t>
      </w:r>
      <w:r w:rsidR="00026A91" w:rsidRPr="00026A91">
        <w:rPr>
          <w:cs/>
        </w:rPr>
        <w:t xml:space="preserve"> </w:t>
      </w:r>
      <w:r w:rsidR="00026A91" w:rsidRPr="00026A91">
        <w:t xml:space="preserve">Interface Port Configuration </w:t>
      </w:r>
      <w:r w:rsidR="00026A91" w:rsidRPr="00026A91">
        <w:rPr>
          <w:rFonts w:hint="cs"/>
          <w:cs/>
        </w:rPr>
        <w:t>และ</w:t>
      </w:r>
      <w:r w:rsidR="00026A91" w:rsidRPr="00026A91">
        <w:rPr>
          <w:cs/>
        </w:rPr>
        <w:t xml:space="preserve"> </w:t>
      </w:r>
      <w:r w:rsidR="00026A91" w:rsidRPr="00026A91">
        <w:t xml:space="preserve">Port-Security Configuration </w:t>
      </w:r>
      <w:r w:rsidR="00026A91" w:rsidRPr="00026A91">
        <w:rPr>
          <w:rFonts w:hint="cs"/>
          <w:cs/>
        </w:rPr>
        <w:t>โดยผู้ใช้สามารถ</w:t>
      </w:r>
      <w:r w:rsidR="00026A91" w:rsidRPr="00026A91">
        <w:rPr>
          <w:cs/>
        </w:rPr>
        <w:t xml:space="preserve"> </w:t>
      </w:r>
      <w:r w:rsidR="00026A91" w:rsidRPr="00026A91">
        <w:rPr>
          <w:rFonts w:hint="cs"/>
          <w:cs/>
        </w:rPr>
        <w:t>กดเพิ่มฟอร์ม</w:t>
      </w:r>
      <w:r w:rsidR="00026A91" w:rsidRPr="00026A91">
        <w:rPr>
          <w:cs/>
        </w:rPr>
        <w:t xml:space="preserve"> </w:t>
      </w:r>
      <w:r w:rsidR="00026A91" w:rsidRPr="00026A91">
        <w:rPr>
          <w:rFonts w:hint="cs"/>
          <w:cs/>
        </w:rPr>
        <w:t>เพื่อกำหนดค่าพอร์ตเพิ่มเติมได้ตามต้องการ</w:t>
      </w:r>
    </w:p>
    <w:p w14:paraId="3A4E3312" w14:textId="600F5F67" w:rsidR="00026A91" w:rsidRPr="00026A91" w:rsidRDefault="00026A91" w:rsidP="00026A91">
      <w:pPr>
        <w:pStyle w:val="Paragraph"/>
      </w:pPr>
      <w:r w:rsidRPr="00026A91">
        <w:rPr>
          <w:rFonts w:hint="cs"/>
          <w:cs/>
        </w:rPr>
        <w:t>หมายเลข</w:t>
      </w:r>
      <w:r w:rsidRPr="00026A91">
        <w:rPr>
          <w:cs/>
        </w:rPr>
        <w:t xml:space="preserve"> 1 </w:t>
      </w:r>
      <w:r w:rsidRPr="00026A91">
        <w:rPr>
          <w:rFonts w:hint="cs"/>
          <w:cs/>
        </w:rPr>
        <w:t>หัวข้อ</w:t>
      </w:r>
      <w:r w:rsidRPr="00026A91">
        <w:rPr>
          <w:cs/>
        </w:rPr>
        <w:t xml:space="preserve"> "</w:t>
      </w:r>
      <w:r w:rsidRPr="00026A91">
        <w:t>INTERFACE PORT CONFIGURATION"</w:t>
      </w:r>
      <w:r>
        <w:rPr>
          <w:rFonts w:hint="cs"/>
          <w:cs/>
        </w:rPr>
        <w:t xml:space="preserve"> </w:t>
      </w:r>
      <w:r w:rsidRPr="00026A91">
        <w:rPr>
          <w:rFonts w:hint="cs"/>
          <w:cs/>
        </w:rPr>
        <w:t>แสดงชื่อส่วนที่ใช้สำหรับตั้งค่าพอร์ตเครือข่ายบนอุปกรณ์</w:t>
      </w:r>
    </w:p>
    <w:p w14:paraId="65D6E933" w14:textId="732C5657" w:rsidR="00026A91" w:rsidRPr="00026A91" w:rsidRDefault="00026A91" w:rsidP="00026A91">
      <w:pPr>
        <w:pStyle w:val="Paragraph"/>
      </w:pPr>
      <w:r w:rsidRPr="00026A91">
        <w:rPr>
          <w:rFonts w:hint="cs"/>
          <w:cs/>
        </w:rPr>
        <w:t>หมายเลข</w:t>
      </w:r>
      <w:r w:rsidRPr="00026A91">
        <w:rPr>
          <w:cs/>
        </w:rPr>
        <w:t xml:space="preserve"> 2 </w:t>
      </w:r>
      <w:r w:rsidRPr="00026A91">
        <w:rPr>
          <w:rFonts w:hint="cs"/>
          <w:cs/>
        </w:rPr>
        <w:t>ปุ่มเพิ่มพอร์ต</w:t>
      </w:r>
      <w:r w:rsidRPr="00026A91">
        <w:rPr>
          <w:cs/>
        </w:rPr>
        <w:t xml:space="preserve"> (+)</w:t>
      </w:r>
      <w:r>
        <w:rPr>
          <w:rFonts w:hint="cs"/>
          <w:cs/>
        </w:rPr>
        <w:t xml:space="preserve"> </w:t>
      </w:r>
      <w:r w:rsidRPr="00026A91">
        <w:rPr>
          <w:rFonts w:hint="cs"/>
          <w:cs/>
        </w:rPr>
        <w:t>ใช้สำหรับเพิ่มพอร์ตใหม่ลงในรายการกำหนดค่า</w:t>
      </w:r>
    </w:p>
    <w:p w14:paraId="4DB2D382" w14:textId="6F900261" w:rsidR="00026A91" w:rsidRPr="00026A91" w:rsidRDefault="00026A91" w:rsidP="00026A91">
      <w:pPr>
        <w:pStyle w:val="Paragraph"/>
      </w:pPr>
      <w:r w:rsidRPr="00026A91">
        <w:rPr>
          <w:rFonts w:hint="cs"/>
          <w:cs/>
        </w:rPr>
        <w:t>หมายเลข</w:t>
      </w:r>
      <w:r w:rsidRPr="00026A91">
        <w:rPr>
          <w:cs/>
        </w:rPr>
        <w:t xml:space="preserve"> 3 </w:t>
      </w:r>
      <w:r w:rsidRPr="00026A91">
        <w:rPr>
          <w:rFonts w:hint="cs"/>
          <w:cs/>
        </w:rPr>
        <w:t>ช่องเลือกพอร์ต</w:t>
      </w:r>
      <w:r w:rsidRPr="00026A91">
        <w:rPr>
          <w:cs/>
        </w:rPr>
        <w:t xml:space="preserve"> (</w:t>
      </w:r>
      <w:r>
        <w:rPr>
          <w:rFonts w:hint="cs"/>
          <w:cs/>
        </w:rPr>
        <w:t xml:space="preserve"> </w:t>
      </w:r>
      <w:r w:rsidRPr="00026A91">
        <w:t>Select Ports</w:t>
      </w:r>
      <w:r>
        <w:rPr>
          <w:rFonts w:hint="cs"/>
          <w:cs/>
        </w:rPr>
        <w:t xml:space="preserve"> </w:t>
      </w:r>
      <w:r w:rsidRPr="00026A91">
        <w:t>)</w:t>
      </w:r>
      <w:r>
        <w:rPr>
          <w:rFonts w:hint="cs"/>
          <w:cs/>
        </w:rPr>
        <w:t xml:space="preserve"> </w:t>
      </w:r>
      <w:r w:rsidRPr="00026A91">
        <w:rPr>
          <w:rFonts w:hint="cs"/>
          <w:cs/>
        </w:rPr>
        <w:t>ใช้สำหรับเลือกพอร์ตที่ต้องการกำหนดค่า</w:t>
      </w:r>
      <w:r w:rsidRPr="00026A91">
        <w:rPr>
          <w:cs/>
        </w:rPr>
        <w:t xml:space="preserve"> </w:t>
      </w:r>
      <w:r w:rsidRPr="00026A91">
        <w:rPr>
          <w:rFonts w:hint="cs"/>
          <w:cs/>
        </w:rPr>
        <w:t>เช่น</w:t>
      </w:r>
      <w:r w:rsidRPr="00026A91">
        <w:rPr>
          <w:cs/>
        </w:rPr>
        <w:t xml:space="preserve"> </w:t>
      </w:r>
      <w:r w:rsidRPr="00026A91">
        <w:t>GigabitEthernet</w:t>
      </w:r>
      <w:r w:rsidRPr="00026A91">
        <w:rPr>
          <w:cs/>
        </w:rPr>
        <w:t>0/1</w:t>
      </w:r>
      <w:r w:rsidRPr="00026A91">
        <w:t xml:space="preserve">, </w:t>
      </w:r>
      <w:r w:rsidRPr="00026A91">
        <w:rPr>
          <w:cs/>
        </w:rPr>
        <w:t xml:space="preserve">0/2 </w:t>
      </w:r>
      <w:r w:rsidRPr="00026A91">
        <w:rPr>
          <w:rFonts w:hint="cs"/>
          <w:cs/>
        </w:rPr>
        <w:t>ฯลฯ</w:t>
      </w:r>
    </w:p>
    <w:p w14:paraId="60566E48" w14:textId="1B56C004" w:rsidR="00026A91" w:rsidRPr="00026A91" w:rsidRDefault="00026A91" w:rsidP="00026A91">
      <w:pPr>
        <w:pStyle w:val="Paragraph"/>
      </w:pPr>
      <w:r w:rsidRPr="00026A91">
        <w:rPr>
          <w:rFonts w:hint="cs"/>
          <w:cs/>
        </w:rPr>
        <w:t>หมายเลข</w:t>
      </w:r>
      <w:r w:rsidRPr="00026A91">
        <w:rPr>
          <w:cs/>
        </w:rPr>
        <w:t xml:space="preserve"> 4 </w:t>
      </w:r>
      <w:r w:rsidRPr="00026A91">
        <w:rPr>
          <w:rFonts w:hint="cs"/>
          <w:cs/>
        </w:rPr>
        <w:t>ช่องใส่คำอธิบายพอร์ต</w:t>
      </w:r>
      <w:r w:rsidRPr="00026A91">
        <w:rPr>
          <w:cs/>
        </w:rPr>
        <w:t xml:space="preserve"> (</w:t>
      </w:r>
      <w:r>
        <w:rPr>
          <w:rFonts w:hint="cs"/>
          <w:cs/>
        </w:rPr>
        <w:t xml:space="preserve"> </w:t>
      </w:r>
      <w:r w:rsidRPr="00026A91">
        <w:t>Description</w:t>
      </w:r>
      <w:r>
        <w:rPr>
          <w:rFonts w:hint="cs"/>
          <w:cs/>
        </w:rPr>
        <w:t xml:space="preserve"> </w:t>
      </w:r>
      <w:r w:rsidRPr="00026A91">
        <w:t>)</w:t>
      </w:r>
      <w:r>
        <w:rPr>
          <w:rFonts w:hint="cs"/>
          <w:cs/>
        </w:rPr>
        <w:t xml:space="preserve"> </w:t>
      </w:r>
      <w:r w:rsidRPr="00026A91">
        <w:rPr>
          <w:rFonts w:hint="cs"/>
          <w:cs/>
        </w:rPr>
        <w:t>ใช้สำหรับกำหนดคำอธิบายของพอร์ต</w:t>
      </w:r>
      <w:r w:rsidRPr="00026A91">
        <w:rPr>
          <w:cs/>
        </w:rPr>
        <w:t xml:space="preserve"> </w:t>
      </w:r>
      <w:r w:rsidRPr="00026A91">
        <w:rPr>
          <w:rFonts w:hint="cs"/>
          <w:cs/>
        </w:rPr>
        <w:t>เพื่อให้ทราบถึงวัตถุประสงค์หรืออุปกรณ์ที่เชื่อมต่ออยู่</w:t>
      </w:r>
    </w:p>
    <w:p w14:paraId="71087B6F" w14:textId="2A973EBB" w:rsidR="00026A91" w:rsidRPr="00026A91" w:rsidRDefault="00026A91" w:rsidP="00026A91">
      <w:pPr>
        <w:pStyle w:val="Paragraph"/>
      </w:pPr>
      <w:r w:rsidRPr="00026A91">
        <w:rPr>
          <w:rFonts w:hint="cs"/>
          <w:cs/>
        </w:rPr>
        <w:t>หมายเลข</w:t>
      </w:r>
      <w:r w:rsidRPr="00026A91">
        <w:rPr>
          <w:cs/>
        </w:rPr>
        <w:t xml:space="preserve"> 5 </w:t>
      </w:r>
      <w:r w:rsidRPr="00026A91">
        <w:rPr>
          <w:rFonts w:hint="cs"/>
          <w:cs/>
        </w:rPr>
        <w:t>ช่องเลือกโหมดพอร์ต</w:t>
      </w:r>
      <w:r w:rsidRPr="00026A91">
        <w:rPr>
          <w:cs/>
        </w:rPr>
        <w:t xml:space="preserve"> (</w:t>
      </w:r>
      <w:r>
        <w:rPr>
          <w:rFonts w:hint="cs"/>
          <w:cs/>
        </w:rPr>
        <w:t xml:space="preserve"> </w:t>
      </w:r>
      <w:r w:rsidRPr="00026A91">
        <w:t>Switch Mode</w:t>
      </w:r>
      <w:r>
        <w:rPr>
          <w:rFonts w:hint="cs"/>
          <w:cs/>
        </w:rPr>
        <w:t xml:space="preserve"> </w:t>
      </w:r>
      <w:r w:rsidRPr="00026A91">
        <w:t>)</w:t>
      </w:r>
      <w:r>
        <w:rPr>
          <w:rFonts w:hint="cs"/>
          <w:cs/>
        </w:rPr>
        <w:t xml:space="preserve"> </w:t>
      </w:r>
      <w:r w:rsidRPr="00026A91">
        <w:rPr>
          <w:rFonts w:hint="cs"/>
          <w:cs/>
        </w:rPr>
        <w:t>ใช้สำหรับกำหนดโหมดของพอร์ต</w:t>
      </w:r>
      <w:r w:rsidRPr="00026A91">
        <w:rPr>
          <w:cs/>
        </w:rPr>
        <w:t xml:space="preserve"> </w:t>
      </w:r>
      <w:r w:rsidRPr="00026A91">
        <w:rPr>
          <w:rFonts w:hint="cs"/>
          <w:cs/>
        </w:rPr>
        <w:t>เช่น</w:t>
      </w:r>
      <w:r w:rsidRPr="00026A91">
        <w:rPr>
          <w:cs/>
        </w:rPr>
        <w:t xml:space="preserve"> </w:t>
      </w:r>
      <w:r w:rsidRPr="00026A91">
        <w:t xml:space="preserve">Access </w:t>
      </w:r>
      <w:r w:rsidRPr="00026A91">
        <w:rPr>
          <w:rFonts w:hint="cs"/>
          <w:cs/>
        </w:rPr>
        <w:t>หรือ</w:t>
      </w:r>
      <w:r w:rsidRPr="00026A91">
        <w:rPr>
          <w:cs/>
        </w:rPr>
        <w:t xml:space="preserve"> </w:t>
      </w:r>
      <w:r w:rsidRPr="00026A91">
        <w:t>Trunk</w:t>
      </w:r>
    </w:p>
    <w:p w14:paraId="643F4F8C" w14:textId="09C6DC85" w:rsidR="00B4463F" w:rsidRDefault="00026A91" w:rsidP="00B4463F">
      <w:pPr>
        <w:pStyle w:val="Paragraph"/>
      </w:pPr>
      <w:r w:rsidRPr="00026A91">
        <w:rPr>
          <w:rFonts w:hint="cs"/>
          <w:cs/>
        </w:rPr>
        <w:t>หมายเลข</w:t>
      </w:r>
      <w:r w:rsidRPr="00026A91">
        <w:rPr>
          <w:cs/>
        </w:rPr>
        <w:t xml:space="preserve"> 6 </w:t>
      </w:r>
      <w:r w:rsidRPr="00026A91">
        <w:rPr>
          <w:rFonts w:hint="cs"/>
          <w:cs/>
        </w:rPr>
        <w:t>ปุ่มลบพอร์ต</w:t>
      </w:r>
      <w:r w:rsidRPr="00026A91">
        <w:rPr>
          <w:cs/>
        </w:rPr>
        <w:t xml:space="preserve"> (</w:t>
      </w:r>
      <w:r>
        <w:rPr>
          <w:rFonts w:hint="cs"/>
          <w:cs/>
        </w:rPr>
        <w:t xml:space="preserve"> </w:t>
      </w:r>
      <w:r w:rsidRPr="00026A91">
        <w:t>Delete Port Configuration</w:t>
      </w:r>
      <w:r>
        <w:rPr>
          <w:rFonts w:hint="cs"/>
          <w:cs/>
        </w:rPr>
        <w:t xml:space="preserve"> </w:t>
      </w:r>
      <w:r w:rsidRPr="00026A91">
        <w:t>)</w:t>
      </w:r>
      <w:r>
        <w:rPr>
          <w:rFonts w:hint="cs"/>
          <w:cs/>
        </w:rPr>
        <w:t xml:space="preserve"> </w:t>
      </w:r>
      <w:r w:rsidRPr="00026A91">
        <w:rPr>
          <w:rFonts w:hint="cs"/>
          <w:cs/>
        </w:rPr>
        <w:t>ใช้สำหรับลบ</w:t>
      </w:r>
      <w:r>
        <w:rPr>
          <w:rFonts w:hint="cs"/>
          <w:cs/>
        </w:rPr>
        <w:t>ฟอร์มการตั้ง</w:t>
      </w:r>
      <w:r w:rsidR="00B4463F">
        <w:rPr>
          <w:rFonts w:hint="cs"/>
          <w:cs/>
        </w:rPr>
        <w:t>ค่า</w:t>
      </w:r>
      <w:r>
        <w:rPr>
          <w:rFonts w:hint="cs"/>
          <w:cs/>
        </w:rPr>
        <w:t>ของ</w:t>
      </w:r>
      <w:r>
        <w:t xml:space="preserve"> </w:t>
      </w:r>
      <w:r w:rsidRPr="00026A91">
        <w:t>Interface Port Configuration</w:t>
      </w:r>
      <w:r w:rsidR="00B4463F">
        <w:rPr>
          <w:rFonts w:hint="cs"/>
          <w:cs/>
        </w:rPr>
        <w:t xml:space="preserve"> ทิ้งทั้งหมด</w:t>
      </w:r>
    </w:p>
    <w:p w14:paraId="422ABC3B"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7 </w:t>
      </w:r>
      <w:r w:rsidRPr="00B4463F">
        <w:rPr>
          <w:rFonts w:hint="cs"/>
          <w:cs/>
        </w:rPr>
        <w:t>หัวข้อ</w:t>
      </w:r>
      <w:r w:rsidRPr="00B4463F">
        <w:rPr>
          <w:cs/>
        </w:rPr>
        <w:t xml:space="preserve"> "</w:t>
      </w:r>
      <w:r w:rsidRPr="00B4463F">
        <w:t>PORT-SECURITY CONFIGURATION"</w:t>
      </w:r>
      <w:r>
        <w:t xml:space="preserve"> </w:t>
      </w:r>
      <w:r w:rsidRPr="00B4463F">
        <w:rPr>
          <w:rFonts w:hint="cs"/>
          <w:cs/>
        </w:rPr>
        <w:t>แสดงชื่อส่วนที่ใช้สำหรับตั้งค่าความปลอดภัยของพอร์ตเครือข่าย</w:t>
      </w:r>
    </w:p>
    <w:p w14:paraId="7C83EDD6" w14:textId="00159DEE"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8 </w:t>
      </w:r>
      <w:r w:rsidRPr="00B4463F">
        <w:rPr>
          <w:rFonts w:hint="cs"/>
          <w:cs/>
        </w:rPr>
        <w:t>ปุ่มเพิ่มการตั้งค่า</w:t>
      </w:r>
      <w:r w:rsidRPr="00B4463F">
        <w:rPr>
          <w:cs/>
        </w:rPr>
        <w:t xml:space="preserve"> </w:t>
      </w:r>
      <w:r w:rsidRPr="00B4463F">
        <w:t>Port-Security (+)</w:t>
      </w:r>
      <w:r>
        <w:t xml:space="preserve"> </w:t>
      </w:r>
      <w:r w:rsidRPr="00B4463F">
        <w:rPr>
          <w:rFonts w:hint="cs"/>
          <w:cs/>
        </w:rPr>
        <w:t>ใช้</w:t>
      </w:r>
      <w:r>
        <w:rPr>
          <w:rFonts w:hint="cs"/>
          <w:cs/>
        </w:rPr>
        <w:t>เพื่อเพิ่มฟอร์มการตั้งค่า</w:t>
      </w:r>
    </w:p>
    <w:p w14:paraId="6C4812BE"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9 </w:t>
      </w:r>
      <w:r w:rsidRPr="00B4463F">
        <w:rPr>
          <w:rFonts w:hint="cs"/>
          <w:cs/>
        </w:rPr>
        <w:t>ช่องเลือกพอร์ต</w:t>
      </w:r>
      <w:r w:rsidRPr="00B4463F">
        <w:rPr>
          <w:cs/>
        </w:rPr>
        <w:t xml:space="preserve"> (</w:t>
      </w:r>
      <w:r>
        <w:t xml:space="preserve"> </w:t>
      </w:r>
      <w:r w:rsidRPr="00B4463F">
        <w:t>Interface Port</w:t>
      </w:r>
      <w:r>
        <w:t xml:space="preserve"> </w:t>
      </w:r>
      <w:r w:rsidRPr="00B4463F">
        <w:t>)</w:t>
      </w:r>
      <w:r>
        <w:t xml:space="preserve"> </w:t>
      </w:r>
      <w:r w:rsidRPr="00B4463F">
        <w:rPr>
          <w:rFonts w:hint="cs"/>
          <w:cs/>
        </w:rPr>
        <w:t>ใช้สำหรับเลือกพอร์ตที่ต้องการเปิดใช้งาน</w:t>
      </w:r>
      <w:r w:rsidRPr="00B4463F">
        <w:rPr>
          <w:cs/>
        </w:rPr>
        <w:t xml:space="preserve"> </w:t>
      </w:r>
      <w:r w:rsidRPr="00B4463F">
        <w:t>Port Security</w:t>
      </w:r>
    </w:p>
    <w:p w14:paraId="2403E1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0 </w:t>
      </w:r>
      <w:r w:rsidRPr="00B4463F">
        <w:rPr>
          <w:rFonts w:hint="cs"/>
          <w:cs/>
        </w:rPr>
        <w:t>ช่องเลือกโหมดละเมิด</w:t>
      </w:r>
      <w:r w:rsidRPr="00B4463F">
        <w:rPr>
          <w:cs/>
        </w:rPr>
        <w:t xml:space="preserve"> (</w:t>
      </w:r>
      <w:r>
        <w:t xml:space="preserve"> </w:t>
      </w:r>
      <w:r w:rsidRPr="00B4463F">
        <w:t>Violation Mode</w:t>
      </w:r>
      <w:r>
        <w:t xml:space="preserve"> </w:t>
      </w:r>
      <w:r w:rsidRPr="00B4463F">
        <w:t>)</w:t>
      </w:r>
      <w:r>
        <w:t xml:space="preserve"> </w:t>
      </w:r>
      <w:r w:rsidRPr="00B4463F">
        <w:rPr>
          <w:rFonts w:hint="cs"/>
          <w:cs/>
        </w:rPr>
        <w:t>ใช้สำหรับเลือกโหมดจัดการเมื่อมีการละเมิดกฎ</w:t>
      </w:r>
      <w:r w:rsidRPr="00B4463F">
        <w:rPr>
          <w:cs/>
        </w:rPr>
        <w:t xml:space="preserve"> </w:t>
      </w:r>
      <w:r w:rsidRPr="00B4463F">
        <w:t xml:space="preserve">Port Security </w:t>
      </w:r>
      <w:r w:rsidRPr="00B4463F">
        <w:rPr>
          <w:rFonts w:hint="cs"/>
          <w:cs/>
        </w:rPr>
        <w:t>เช่น</w:t>
      </w:r>
      <w:r w:rsidRPr="00B4463F">
        <w:rPr>
          <w:cs/>
        </w:rPr>
        <w:t xml:space="preserve"> </w:t>
      </w:r>
      <w:r w:rsidRPr="00B4463F">
        <w:t xml:space="preserve">Protect, Restrict </w:t>
      </w:r>
      <w:r w:rsidRPr="00B4463F">
        <w:rPr>
          <w:rFonts w:hint="cs"/>
          <w:cs/>
        </w:rPr>
        <w:t>หรือ</w:t>
      </w:r>
      <w:r w:rsidRPr="00B4463F">
        <w:rPr>
          <w:cs/>
        </w:rPr>
        <w:t xml:space="preserve"> </w:t>
      </w:r>
      <w:r w:rsidRPr="00B4463F">
        <w:t>Shutdown</w:t>
      </w:r>
    </w:p>
    <w:p w14:paraId="43E95446"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1 </w:t>
      </w:r>
      <w:r w:rsidRPr="00B4463F">
        <w:rPr>
          <w:rFonts w:hint="cs"/>
          <w:cs/>
        </w:rPr>
        <w:t>ปุ่มเปิด</w:t>
      </w:r>
      <w:r w:rsidRPr="00B4463F">
        <w:rPr>
          <w:cs/>
        </w:rPr>
        <w:t>/</w:t>
      </w:r>
      <w:r w:rsidRPr="00B4463F">
        <w:rPr>
          <w:rFonts w:hint="cs"/>
          <w:cs/>
        </w:rPr>
        <w:t>ปิด</w:t>
      </w:r>
      <w:r w:rsidRPr="00B4463F">
        <w:rPr>
          <w:cs/>
        </w:rPr>
        <w:t xml:space="preserve"> </w:t>
      </w:r>
      <w:r w:rsidRPr="00B4463F">
        <w:t>Sticky MAC Address</w:t>
      </w:r>
      <w:r>
        <w:t xml:space="preserve"> </w:t>
      </w:r>
      <w:r w:rsidRPr="00B4463F">
        <w:rPr>
          <w:rFonts w:hint="cs"/>
          <w:cs/>
        </w:rPr>
        <w:t>ใช้สำหรับเปิดใช้งาน</w:t>
      </w:r>
      <w:r w:rsidRPr="00B4463F">
        <w:rPr>
          <w:cs/>
        </w:rPr>
        <w:t xml:space="preserve"> </w:t>
      </w:r>
      <w:r w:rsidRPr="00B4463F">
        <w:t>S</w:t>
      </w:r>
      <w:r>
        <w:rPr>
          <w:rFonts w:hint="cs"/>
          <w:cs/>
        </w:rPr>
        <w:t xml:space="preserve"> </w:t>
      </w:r>
      <w:proofErr w:type="spellStart"/>
      <w:r w:rsidRPr="00B4463F">
        <w:t>ticky</w:t>
      </w:r>
      <w:proofErr w:type="spellEnd"/>
      <w:r w:rsidRPr="00B4463F">
        <w:t xml:space="preserve"> MAC Address </w:t>
      </w:r>
      <w:r w:rsidRPr="00B4463F">
        <w:rPr>
          <w:rFonts w:hint="cs"/>
          <w:cs/>
        </w:rPr>
        <w:t>เพื่อให้พอร์ตจดจำ</w:t>
      </w:r>
      <w:r w:rsidRPr="00B4463F">
        <w:rPr>
          <w:cs/>
        </w:rPr>
        <w:t xml:space="preserve"> </w:t>
      </w:r>
      <w:r w:rsidRPr="00B4463F">
        <w:t xml:space="preserve">MAC Address </w:t>
      </w:r>
      <w:r w:rsidRPr="00B4463F">
        <w:rPr>
          <w:rFonts w:hint="cs"/>
          <w:cs/>
        </w:rPr>
        <w:t>ของอุปกรณ์ที่เชื่อมต่อเป็นค่าเริ่มต้น</w:t>
      </w:r>
    </w:p>
    <w:p w14:paraId="6952D0B4"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2 </w:t>
      </w:r>
      <w:r w:rsidRPr="00B4463F">
        <w:rPr>
          <w:rFonts w:hint="cs"/>
          <w:cs/>
        </w:rPr>
        <w:t>ช่องเลือกจำนวน</w:t>
      </w:r>
      <w:r w:rsidRPr="00B4463F">
        <w:rPr>
          <w:cs/>
        </w:rPr>
        <w:t xml:space="preserve"> </w:t>
      </w:r>
      <w:r w:rsidRPr="00B4463F">
        <w:t xml:space="preserve">MAC </w:t>
      </w:r>
      <w:r w:rsidRPr="00B4463F">
        <w:rPr>
          <w:rFonts w:hint="cs"/>
          <w:cs/>
        </w:rPr>
        <w:t>สูงสุด</w:t>
      </w:r>
      <w:r w:rsidRPr="00B4463F">
        <w:rPr>
          <w:cs/>
        </w:rPr>
        <w:t xml:space="preserve"> (</w:t>
      </w:r>
      <w:r>
        <w:t xml:space="preserve"> </w:t>
      </w:r>
      <w:r w:rsidRPr="00B4463F">
        <w:t>Maximum MAC Count</w:t>
      </w:r>
      <w:r>
        <w:t xml:space="preserve"> </w:t>
      </w:r>
      <w:r w:rsidRPr="00B4463F">
        <w:t>)</w:t>
      </w:r>
      <w:r>
        <w:t xml:space="preserve"> </w:t>
      </w:r>
      <w:r w:rsidRPr="00B4463F">
        <w:rPr>
          <w:rFonts w:hint="cs"/>
          <w:cs/>
        </w:rPr>
        <w:t>ใช้สำหรับกำหนดจำนวนสูงสุดของ</w:t>
      </w:r>
      <w:r w:rsidRPr="00B4463F">
        <w:rPr>
          <w:cs/>
        </w:rPr>
        <w:t xml:space="preserve"> </w:t>
      </w:r>
      <w:r w:rsidRPr="00B4463F">
        <w:t xml:space="preserve">MAC Address </w:t>
      </w:r>
      <w:r w:rsidRPr="00B4463F">
        <w:rPr>
          <w:rFonts w:hint="cs"/>
          <w:cs/>
        </w:rPr>
        <w:t>ที่สามารถเชื่อมต่อกับพอร์ตได้</w:t>
      </w:r>
    </w:p>
    <w:p w14:paraId="291D69FA"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3 </w:t>
      </w:r>
      <w:r w:rsidRPr="00B4463F">
        <w:rPr>
          <w:rFonts w:hint="cs"/>
          <w:cs/>
        </w:rPr>
        <w:t>ช่องใส่</w:t>
      </w:r>
      <w:r w:rsidRPr="00B4463F">
        <w:rPr>
          <w:cs/>
        </w:rPr>
        <w:t xml:space="preserve"> </w:t>
      </w:r>
      <w:r w:rsidRPr="00B4463F">
        <w:t>MAC Address (</w:t>
      </w:r>
      <w:r>
        <w:t xml:space="preserve"> </w:t>
      </w:r>
      <w:r w:rsidRPr="00B4463F">
        <w:t>Add MAC Address</w:t>
      </w:r>
      <w:r>
        <w:t xml:space="preserve"> </w:t>
      </w:r>
      <w:r w:rsidRPr="00B4463F">
        <w:t>)</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แบบกำหนดเองเพื่ออนุญาตให้ใช้งานกับพอร์ตนี้</w:t>
      </w:r>
    </w:p>
    <w:p w14:paraId="68775477" w14:textId="77777777" w:rsidR="009B2C37" w:rsidRPr="00B4463F" w:rsidRDefault="009B2C37" w:rsidP="009B2C37">
      <w:pPr>
        <w:pStyle w:val="Paragraph"/>
      </w:pPr>
      <w:r w:rsidRPr="00B4463F">
        <w:rPr>
          <w:rFonts w:hint="cs"/>
          <w:cs/>
        </w:rPr>
        <w:lastRenderedPageBreak/>
        <w:t>หมายเลข</w:t>
      </w:r>
      <w:r w:rsidRPr="00B4463F">
        <w:rPr>
          <w:cs/>
        </w:rPr>
        <w:t xml:space="preserve"> </w:t>
      </w:r>
      <w:r w:rsidRPr="00B4463F">
        <w:t xml:space="preserve">14 </w:t>
      </w:r>
      <w:r w:rsidRPr="00B4463F">
        <w:rPr>
          <w:rFonts w:hint="cs"/>
          <w:cs/>
        </w:rPr>
        <w:t>ปุ่มเพิ่ม</w:t>
      </w:r>
      <w:r w:rsidRPr="00B4463F">
        <w:rPr>
          <w:cs/>
        </w:rPr>
        <w:t xml:space="preserve"> </w:t>
      </w:r>
      <w:r w:rsidRPr="00B4463F">
        <w:t>MAC Address (+)</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เข้าไปในรายการของพอร์ตที่กำหนดค่าไว้</w:t>
      </w:r>
    </w:p>
    <w:p w14:paraId="44F03F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5 </w:t>
      </w:r>
      <w:r w:rsidRPr="00B4463F">
        <w:rPr>
          <w:rFonts w:hint="cs"/>
          <w:cs/>
        </w:rPr>
        <w:t>ตาราง</w:t>
      </w:r>
      <w:r w:rsidRPr="00B4463F">
        <w:rPr>
          <w:cs/>
        </w:rPr>
        <w:t xml:space="preserve"> </w:t>
      </w:r>
      <w:r w:rsidRPr="00B4463F">
        <w:t xml:space="preserve">MAC Address </w:t>
      </w:r>
      <w:r w:rsidRPr="00B4463F">
        <w:rPr>
          <w:rFonts w:hint="cs"/>
          <w:cs/>
        </w:rPr>
        <w:t>ที่เพิ่มเข้ามาแสดงรายการ</w:t>
      </w:r>
      <w:r w:rsidRPr="00B4463F">
        <w:rPr>
          <w:cs/>
        </w:rPr>
        <w:t xml:space="preserve"> </w:t>
      </w:r>
      <w:r w:rsidRPr="00B4463F">
        <w:t xml:space="preserve">MAC Address </w:t>
      </w:r>
      <w:r w:rsidRPr="00B4463F">
        <w:rPr>
          <w:rFonts w:hint="cs"/>
          <w:cs/>
        </w:rPr>
        <w:t>ที่กำหนดไว้สำหรับพอร์ตนั้น</w:t>
      </w:r>
      <w:r w:rsidRPr="00B4463F">
        <w:rPr>
          <w:cs/>
        </w:rPr>
        <w:t xml:space="preserve"> </w:t>
      </w:r>
      <w:r w:rsidRPr="00B4463F">
        <w:rPr>
          <w:rFonts w:hint="cs"/>
          <w:cs/>
        </w:rPr>
        <w:t>ๆ</w:t>
      </w:r>
    </w:p>
    <w:p w14:paraId="4F09B327" w14:textId="7992BCF9" w:rsidR="009B2C37" w:rsidRDefault="009B2C37" w:rsidP="009B2C37">
      <w:pPr>
        <w:pStyle w:val="Paragraph"/>
      </w:pPr>
      <w:r w:rsidRPr="009B2C37">
        <w:rPr>
          <w:rFonts w:hint="cs"/>
          <w:cs/>
        </w:rPr>
        <w:t>หมายเลข</w:t>
      </w:r>
      <w:r w:rsidRPr="009B2C37">
        <w:rPr>
          <w:cs/>
        </w:rPr>
        <w:t xml:space="preserve"> 16 </w:t>
      </w:r>
      <w:r w:rsidRPr="009B2C37">
        <w:rPr>
          <w:rFonts w:hint="cs"/>
          <w:cs/>
        </w:rPr>
        <w:t>ปุ่มลบ</w:t>
      </w:r>
      <w:r w:rsidRPr="009B2C37">
        <w:rPr>
          <w:cs/>
        </w:rPr>
        <w:t xml:space="preserve"> </w:t>
      </w:r>
      <w:r w:rsidRPr="00026A91">
        <w:rPr>
          <w:rFonts w:hint="cs"/>
          <w:cs/>
        </w:rPr>
        <w:t>ใช้สำหรับลบ</w:t>
      </w:r>
      <w:r>
        <w:rPr>
          <w:rFonts w:hint="cs"/>
          <w:cs/>
        </w:rPr>
        <w:t>ฟอร์มการตั้งค่าของ</w:t>
      </w:r>
      <w:r>
        <w:t xml:space="preserve"> </w:t>
      </w:r>
      <w:r w:rsidRPr="00B4463F">
        <w:t xml:space="preserve">Port Security </w:t>
      </w:r>
      <w:r w:rsidRPr="00026A91">
        <w:t>Configuration</w:t>
      </w:r>
      <w:r>
        <w:rPr>
          <w:rFonts w:hint="cs"/>
          <w:cs/>
        </w:rPr>
        <w:t xml:space="preserve"> ทิ้งทั้งหมดทั้งฟอร์ม</w:t>
      </w:r>
    </w:p>
    <w:p w14:paraId="643BB0B0" w14:textId="1C364FE1" w:rsidR="009B2C37" w:rsidRDefault="009B2C37" w:rsidP="009B2C37">
      <w:pPr>
        <w:pStyle w:val="Paragraph"/>
        <w:rPr>
          <w:cs/>
        </w:rPr>
      </w:pPr>
      <w:r w:rsidRPr="009B2C37">
        <w:rPr>
          <w:rFonts w:hint="cs"/>
          <w:cs/>
        </w:rPr>
        <w:t>หมายเลข</w:t>
      </w:r>
      <w:r w:rsidRPr="009B2C37">
        <w:rPr>
          <w:cs/>
        </w:rPr>
        <w:t xml:space="preserve"> 17 </w:t>
      </w:r>
      <w:r w:rsidRPr="009B2C37">
        <w:rPr>
          <w:rFonts w:hint="cs"/>
          <w:cs/>
        </w:rPr>
        <w:t>ปุ่ม</w:t>
      </w:r>
      <w:r w:rsidRPr="009B2C37">
        <w:rPr>
          <w:cs/>
        </w:rPr>
        <w:t xml:space="preserve"> "</w:t>
      </w:r>
      <w:r w:rsidRPr="009B2C37">
        <w:t>Preview Config Template"</w:t>
      </w:r>
      <w:r>
        <w:rPr>
          <w:rFonts w:hint="cs"/>
          <w:cs/>
        </w:rPr>
        <w:t xml:space="preserve"> </w:t>
      </w:r>
      <w:r w:rsidRPr="009B2C37">
        <w:rPr>
          <w:rFonts w:hint="cs"/>
          <w:cs/>
        </w:rPr>
        <w:t>ใช้สำหรับดูตัวอย่างการตั้งค่าทั้งหมดก่อนนำไปใช้งานจริง</w:t>
      </w:r>
      <w:r w:rsidRPr="009B2C37">
        <w:rPr>
          <w:cs/>
        </w:rPr>
        <w:t xml:space="preserve"> </w:t>
      </w:r>
      <w:r w:rsidRPr="009B2C37">
        <w:rPr>
          <w:rFonts w:hint="cs"/>
          <w:cs/>
        </w:rPr>
        <w:t>เพื่อให้แน่ใจว่าค่าที่กำหนดถูกต้องตามที่ต้องการ</w:t>
      </w:r>
      <w:r>
        <w:rPr>
          <w:rFonts w:hint="cs"/>
          <w:cs/>
        </w:rPr>
        <w:t xml:space="preserve"> </w:t>
      </w:r>
      <w:r w:rsidR="002520F3">
        <w:rPr>
          <w:rFonts w:hint="cs"/>
          <w:cs/>
        </w:rPr>
        <w:t>และสามารถกดปุ่ม</w:t>
      </w:r>
      <w:r w:rsidR="002520F3">
        <w:t xml:space="preserve"> Download</w:t>
      </w:r>
      <w:r w:rsidR="002520F3">
        <w:rPr>
          <w:rFonts w:hint="cs"/>
          <w:cs/>
        </w:rPr>
        <w:t xml:space="preserve"> เพื่อเก็บไฟล์</w:t>
      </w:r>
      <w:r w:rsidR="002520F3">
        <w:t xml:space="preserve"> Template Config </w:t>
      </w:r>
      <w:r w:rsidR="002520F3">
        <w:rPr>
          <w:rFonts w:hint="cs"/>
          <w:cs/>
        </w:rPr>
        <w:t>ที่เราทำไปหรือเก็บเข้าใน</w:t>
      </w:r>
      <w:r w:rsidR="002520F3">
        <w:t xml:space="preserve"> Database</w:t>
      </w:r>
      <w:r w:rsidR="002520F3">
        <w:rPr>
          <w:rFonts w:hint="cs"/>
          <w:cs/>
        </w:rPr>
        <w:t xml:space="preserve"> ของระบบ</w:t>
      </w:r>
    </w:p>
    <w:p w14:paraId="6326250C" w14:textId="77777777" w:rsidR="00301912" w:rsidRDefault="00301912" w:rsidP="002520F3">
      <w:pPr>
        <w:pStyle w:val="Paragraph"/>
        <w:ind w:firstLine="0"/>
      </w:pPr>
    </w:p>
    <w:p w14:paraId="3A57454D" w14:textId="4CE59F7A" w:rsidR="00301912" w:rsidRDefault="00301912" w:rsidP="00301912">
      <w:r w:rsidRPr="00301912">
        <w:rPr>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34"/>
                    <a:stretch>
                      <a:fillRect/>
                    </a:stretch>
                  </pic:blipFill>
                  <pic:spPr>
                    <a:xfrm>
                      <a:off x="0" y="0"/>
                      <a:ext cx="5274310" cy="2517140"/>
                    </a:xfrm>
                    <a:prstGeom prst="rect">
                      <a:avLst/>
                    </a:prstGeom>
                    <a:ln w="19050">
                      <a:solidFill>
                        <a:schemeClr val="tx1"/>
                      </a:solidFill>
                    </a:ln>
                  </pic:spPr>
                </pic:pic>
              </a:graphicData>
            </a:graphic>
          </wp:inline>
        </w:drawing>
      </w:r>
    </w:p>
    <w:p w14:paraId="514D05C5" w14:textId="77777777" w:rsidR="00301912" w:rsidRDefault="00301912" w:rsidP="00301912">
      <w:pPr>
        <w:pStyle w:val="Paragraph"/>
      </w:pPr>
    </w:p>
    <w:p w14:paraId="53A293F1" w14:textId="77777777" w:rsidR="00301912" w:rsidRDefault="00301912" w:rsidP="00301912">
      <w:pPr>
        <w:pStyle w:val="Paragraph"/>
      </w:pPr>
    </w:p>
    <w:p w14:paraId="206840BC" w14:textId="77777777" w:rsidR="00301912" w:rsidRDefault="00301912" w:rsidP="00301912">
      <w:pPr>
        <w:pStyle w:val="Paragraph"/>
      </w:pPr>
    </w:p>
    <w:p w14:paraId="331DE1C4" w14:textId="05E1CA4D" w:rsidR="00301912" w:rsidRDefault="00301912" w:rsidP="00301912">
      <w:pPr>
        <w:pStyle w:val="Paragraph"/>
      </w:pPr>
      <w:r>
        <w:rPr>
          <w:rFonts w:hint="cs"/>
          <w:cs/>
        </w:rPr>
        <w:t>จากภาพที่</w:t>
      </w:r>
      <w:r>
        <w:t xml:space="preserve"> 4-8</w:t>
      </w:r>
      <w:r>
        <w:rPr>
          <w:rFonts w:hint="cs"/>
          <w:cs/>
        </w:rPr>
        <w:t xml:space="preserve"> </w:t>
      </w:r>
      <w:r w:rsidRPr="00301912">
        <w:rPr>
          <w:rFonts w:hint="cs"/>
          <w:cs/>
        </w:rPr>
        <w:t>จะแสดง</w:t>
      </w:r>
      <w:r w:rsidRPr="00301912">
        <w:rPr>
          <w:cs/>
        </w:rPr>
        <w:t xml:space="preserve"> </w:t>
      </w:r>
      <w:r w:rsidRPr="00301912">
        <w:rPr>
          <w:rFonts w:hint="cs"/>
          <w:cs/>
        </w:rPr>
        <w:t>หน้าจอสำหรับจัดการรายการเทมเพลต</w:t>
      </w:r>
      <w:r w:rsidRPr="00301912">
        <w:rPr>
          <w:cs/>
        </w:rPr>
        <w:t xml:space="preserve"> (</w:t>
      </w:r>
      <w:r w:rsidRPr="00301912">
        <w:t xml:space="preserve">List Templates) </w:t>
      </w:r>
      <w:r w:rsidRPr="00301912">
        <w:rPr>
          <w:rFonts w:hint="cs"/>
          <w:cs/>
        </w:rPr>
        <w:t>ซึ่งใช้สำหรับ</w:t>
      </w:r>
      <w:r w:rsidRPr="00301912">
        <w:rPr>
          <w:cs/>
        </w:rPr>
        <w:t xml:space="preserve"> </w:t>
      </w:r>
      <w:r w:rsidRPr="00301912">
        <w:rPr>
          <w:rFonts w:hint="cs"/>
          <w:cs/>
        </w:rPr>
        <w:t>แสดงรายการเทมเพลตการตั้งค่า</w:t>
      </w:r>
      <w:r>
        <w:rPr>
          <w:rFonts w:hint="cs"/>
          <w:cs/>
        </w:rPr>
        <w:t xml:space="preserve"> </w:t>
      </w:r>
      <w:r w:rsidRPr="00301912">
        <w:rPr>
          <w:rFonts w:hint="cs"/>
          <w:cs/>
        </w:rPr>
        <w:t>ที่มีอยู่ในระบบ</w:t>
      </w:r>
      <w:r w:rsidRPr="00301912">
        <w:rPr>
          <w:cs/>
        </w:rPr>
        <w:t xml:space="preserve"> </w:t>
      </w:r>
      <w:r w:rsidRPr="00301912">
        <w:rPr>
          <w:rFonts w:hint="cs"/>
          <w:cs/>
        </w:rPr>
        <w:t>โดยผู้ใช้สามารถดูรายละเอียด</w:t>
      </w:r>
      <w:r w:rsidRPr="00301912">
        <w:rPr>
          <w:cs/>
        </w:rPr>
        <w:t xml:space="preserve"> </w:t>
      </w:r>
      <w:r w:rsidRPr="00301912">
        <w:rPr>
          <w:rFonts w:hint="cs"/>
          <w:cs/>
        </w:rPr>
        <w:t>แก้ไข</w:t>
      </w:r>
      <w:r w:rsidRPr="00301912">
        <w:rPr>
          <w:cs/>
        </w:rPr>
        <w:t xml:space="preserve"> </w:t>
      </w:r>
      <w:r w:rsidRPr="00301912">
        <w:rPr>
          <w:rFonts w:hint="cs"/>
          <w:cs/>
        </w:rPr>
        <w:t>หรือ</w:t>
      </w:r>
      <w:r w:rsidRPr="00301912">
        <w:rPr>
          <w:cs/>
        </w:rPr>
        <w:t xml:space="preserve"> </w:t>
      </w:r>
      <w:r w:rsidRPr="00301912">
        <w:rPr>
          <w:rFonts w:hint="cs"/>
          <w:cs/>
        </w:rPr>
        <w:t>ลบเทมเพลตที่ต้องการได้</w:t>
      </w:r>
    </w:p>
    <w:p w14:paraId="3618EAEE" w14:textId="7465521B" w:rsidR="00301912" w:rsidRPr="00301912" w:rsidRDefault="00301912" w:rsidP="00301912">
      <w:pPr>
        <w:pStyle w:val="Paragraph"/>
      </w:pPr>
      <w:r w:rsidRPr="00301912">
        <w:rPr>
          <w:cs/>
        </w:rPr>
        <w:t xml:space="preserve">หมายเลข </w:t>
      </w:r>
      <w:r w:rsidRPr="00301912">
        <w:t xml:space="preserve">1 </w:t>
      </w:r>
      <w:r w:rsidRPr="00301912">
        <w:rPr>
          <w:cs/>
        </w:rPr>
        <w:t>คอลัมน์ "</w:t>
      </w:r>
      <w:r w:rsidRPr="00301912">
        <w:t>Template Name"</w:t>
      </w:r>
      <w:r>
        <w:rPr>
          <w:rFonts w:hint="cs"/>
          <w:cs/>
        </w:rPr>
        <w:t xml:space="preserve"> </w:t>
      </w:r>
      <w:r w:rsidRPr="00301912">
        <w:rPr>
          <w:cs/>
        </w:rPr>
        <w:t>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301912" w:rsidRDefault="00301912" w:rsidP="00301912">
      <w:pPr>
        <w:pStyle w:val="Paragraph"/>
      </w:pPr>
      <w:r w:rsidRPr="00301912">
        <w:rPr>
          <w:cs/>
        </w:rPr>
        <w:t xml:space="preserve">หมายเลข </w:t>
      </w:r>
      <w:r w:rsidRPr="00301912">
        <w:t xml:space="preserve">2 </w:t>
      </w:r>
      <w:r w:rsidRPr="00301912">
        <w:rPr>
          <w:cs/>
        </w:rPr>
        <w:t>คอลัมน์ "</w:t>
      </w:r>
      <w:r w:rsidRPr="00301912">
        <w:t>Description"</w:t>
      </w:r>
      <w:r>
        <w:rPr>
          <w:rFonts w:hint="cs"/>
          <w:cs/>
        </w:rPr>
        <w:t xml:space="preserve"> </w:t>
      </w:r>
      <w:r w:rsidRPr="00301912">
        <w:rPr>
          <w:cs/>
        </w:rPr>
        <w:t>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301912" w:rsidRDefault="00301912" w:rsidP="00301912">
      <w:pPr>
        <w:pStyle w:val="Paragraph"/>
      </w:pPr>
      <w:r w:rsidRPr="00301912">
        <w:rPr>
          <w:cs/>
        </w:rPr>
        <w:lastRenderedPageBreak/>
        <w:t xml:space="preserve">หมายเลข </w:t>
      </w:r>
      <w:r w:rsidRPr="00301912">
        <w:t xml:space="preserve">3 </w:t>
      </w:r>
      <w:r w:rsidRPr="00301912">
        <w:rPr>
          <w:cs/>
        </w:rPr>
        <w:t>คอลัมน์ "</w:t>
      </w:r>
      <w:r w:rsidRPr="00301912">
        <w:t>Type"</w:t>
      </w:r>
      <w:r>
        <w:rPr>
          <w:rFonts w:hint="cs"/>
          <w:cs/>
        </w:rPr>
        <w:t xml:space="preserve"> </w:t>
      </w:r>
      <w:r w:rsidRPr="00301912">
        <w:rPr>
          <w:cs/>
        </w:rPr>
        <w:t>ระบุประเภทของไฟล์เทมเพลต ซึ่งในที่นี้เป็นไฟล์</w:t>
      </w:r>
      <w:r w:rsidRPr="00301912">
        <w:t xml:space="preserve"> .txt </w:t>
      </w:r>
      <w:r w:rsidRPr="00301912">
        <w:rPr>
          <w:cs/>
        </w:rPr>
        <w:t>ที่ใช้สำหรับการกำหนดค่าต่าง ๆ ของอุปกรณ์เครือข่าย</w:t>
      </w:r>
    </w:p>
    <w:p w14:paraId="093AD3E9" w14:textId="3DEE3498" w:rsidR="00301912" w:rsidRPr="00301912" w:rsidRDefault="00301912" w:rsidP="00301912">
      <w:pPr>
        <w:pStyle w:val="Paragraph"/>
      </w:pPr>
      <w:r w:rsidRPr="00301912">
        <w:rPr>
          <w:cs/>
        </w:rPr>
        <w:t xml:space="preserve">หมายเลข </w:t>
      </w:r>
      <w:r w:rsidRPr="00301912">
        <w:t xml:space="preserve">4 </w:t>
      </w:r>
      <w:r w:rsidRPr="00301912">
        <w:rPr>
          <w:cs/>
        </w:rPr>
        <w:t>คอลัมน์ "</w:t>
      </w:r>
      <w:r w:rsidRPr="00301912">
        <w:t>Last Updated"</w:t>
      </w:r>
      <w:r>
        <w:rPr>
          <w:rFonts w:hint="cs"/>
          <w:cs/>
        </w:rPr>
        <w:t xml:space="preserve"> </w:t>
      </w:r>
      <w:r w:rsidRPr="00301912">
        <w:rPr>
          <w:cs/>
        </w:rPr>
        <w:t>แสดงวันที่และเวลาล่าสุดที่มีการอัปเดตหรือแก้ไขเทมเพลตนั้น ๆ</w:t>
      </w:r>
    </w:p>
    <w:p w14:paraId="2EA37EF3" w14:textId="20A39627" w:rsidR="00301912" w:rsidRPr="00301912" w:rsidRDefault="00301912" w:rsidP="00301912">
      <w:pPr>
        <w:pStyle w:val="Paragraph"/>
      </w:pPr>
      <w:r w:rsidRPr="00301912">
        <w:rPr>
          <w:cs/>
        </w:rPr>
        <w:t xml:space="preserve">หมายเลข </w:t>
      </w:r>
      <w:r w:rsidRPr="00301912">
        <w:t xml:space="preserve">5 </w:t>
      </w:r>
      <w:r w:rsidRPr="00301912">
        <w:rPr>
          <w:cs/>
        </w:rPr>
        <w:t>ปุ่ม "</w:t>
      </w:r>
      <w:r w:rsidRPr="00301912">
        <w:t>Upload Template"</w:t>
      </w:r>
      <w:r>
        <w:rPr>
          <w:rFonts w:hint="cs"/>
          <w:cs/>
        </w:rPr>
        <w:t xml:space="preserve"> </w:t>
      </w:r>
      <w:r w:rsidRPr="00301912">
        <w:rPr>
          <w:cs/>
        </w:rPr>
        <w:t>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301912" w:rsidRDefault="00301912" w:rsidP="00301912">
      <w:pPr>
        <w:pStyle w:val="Paragraph"/>
      </w:pPr>
      <w:r w:rsidRPr="00301912">
        <w:rPr>
          <w:cs/>
        </w:rPr>
        <w:t xml:space="preserve">หมายเลข </w:t>
      </w:r>
      <w:r w:rsidRPr="00301912">
        <w:t xml:space="preserve">6 </w:t>
      </w:r>
      <w:r w:rsidRPr="00301912">
        <w:rPr>
          <w:cs/>
        </w:rPr>
        <w:t>คอลัมน์ "</w:t>
      </w:r>
      <w:r w:rsidRPr="00301912">
        <w:t>Action"</w:t>
      </w:r>
      <w:r>
        <w:rPr>
          <w:rFonts w:hint="cs"/>
          <w:cs/>
        </w:rPr>
        <w:t xml:space="preserve"> </w:t>
      </w:r>
      <w:r w:rsidRPr="00301912">
        <w:rPr>
          <w:cs/>
        </w:rPr>
        <w:t>มีปุ่มสำหรับดำเนินการกับเทมเพลต ได้แก่</w:t>
      </w:r>
    </w:p>
    <w:p w14:paraId="217FC903" w14:textId="215D257A" w:rsidR="00301912" w:rsidRPr="00301912" w:rsidRDefault="00301912" w:rsidP="00301912">
      <w:pPr>
        <w:pStyle w:val="Paragraph"/>
        <w:numPr>
          <w:ilvl w:val="0"/>
          <w:numId w:val="12"/>
        </w:numPr>
      </w:pPr>
      <w:r>
        <w:rPr>
          <w:rFonts w:hint="cs"/>
          <w:cs/>
        </w:rPr>
        <w:t xml:space="preserve">ปุ่ม </w:t>
      </w:r>
      <w:r>
        <w:t>“</w:t>
      </w:r>
      <w:r w:rsidRPr="00301912">
        <w:t>View Template</w:t>
      </w:r>
      <w:r>
        <w:t>”</w:t>
      </w:r>
      <w:r w:rsidRPr="00301912">
        <w:t xml:space="preserve"> </w:t>
      </w:r>
      <w:r w:rsidRPr="00301912">
        <w:rPr>
          <w:cs/>
        </w:rPr>
        <w:t>ใช้สำหรับดูรายละเอียดของเทมเพลต</w:t>
      </w:r>
    </w:p>
    <w:p w14:paraId="3E4F3276" w14:textId="44FB950C" w:rsidR="00301912" w:rsidRPr="00301912" w:rsidRDefault="00301912" w:rsidP="00301912">
      <w:pPr>
        <w:pStyle w:val="Paragraph"/>
        <w:numPr>
          <w:ilvl w:val="0"/>
          <w:numId w:val="12"/>
        </w:numPr>
      </w:pPr>
      <w:r>
        <w:rPr>
          <w:rFonts w:hint="cs"/>
          <w:cs/>
        </w:rPr>
        <w:t xml:space="preserve">ปุ่ม </w:t>
      </w:r>
      <w:r>
        <w:t>“</w:t>
      </w:r>
      <w:r w:rsidRPr="00301912">
        <w:t>Edit Template</w:t>
      </w:r>
      <w:r>
        <w:t>”</w:t>
      </w:r>
      <w:r w:rsidRPr="00301912">
        <w:t xml:space="preserve"> </w:t>
      </w:r>
      <w:r w:rsidRPr="00301912">
        <w:rPr>
          <w:cs/>
        </w:rPr>
        <w:t>ใช้สำหรับแก้ไขเนื้อหาของเทมเพลต</w:t>
      </w:r>
    </w:p>
    <w:p w14:paraId="7F4F9F72" w14:textId="0698D1EF" w:rsidR="00301912" w:rsidRPr="00301912" w:rsidRDefault="00301912" w:rsidP="00301912">
      <w:pPr>
        <w:pStyle w:val="Paragraph"/>
        <w:numPr>
          <w:ilvl w:val="0"/>
          <w:numId w:val="12"/>
        </w:numPr>
      </w:pPr>
      <w:r>
        <w:rPr>
          <w:rFonts w:hint="cs"/>
          <w:cs/>
        </w:rPr>
        <w:t xml:space="preserve">ปุ่ม </w:t>
      </w:r>
      <w:r>
        <w:t>“</w:t>
      </w:r>
      <w:r w:rsidRPr="00301912">
        <w:t>Delete Template</w:t>
      </w:r>
      <w:r>
        <w:t>”</w:t>
      </w:r>
      <w:r w:rsidRPr="00301912">
        <w:t xml:space="preserve"> </w:t>
      </w:r>
      <w:r w:rsidRPr="00301912">
        <w:rPr>
          <w:cs/>
        </w:rPr>
        <w:t>ใช้สำหรับ</w:t>
      </w:r>
      <w:r w:rsidR="00985535">
        <w:rPr>
          <w:rFonts w:hint="cs"/>
          <w:cs/>
        </w:rPr>
        <w:t>การ</w:t>
      </w:r>
      <w:r w:rsidRPr="00301912">
        <w:rPr>
          <w:cs/>
        </w:rPr>
        <w:t>ลบเทมเพลต</w:t>
      </w:r>
    </w:p>
    <w:p w14:paraId="0C9C8379" w14:textId="77777777" w:rsidR="00985535" w:rsidRDefault="00985535" w:rsidP="00301912">
      <w:pPr>
        <w:pStyle w:val="Paragraph"/>
      </w:pPr>
    </w:p>
    <w:p w14:paraId="38FEB634" w14:textId="75731687" w:rsidR="00985535" w:rsidRDefault="00985535" w:rsidP="00985535">
      <w:pPr>
        <w:jc w:val="center"/>
      </w:pPr>
      <w:r w:rsidRPr="00985535">
        <w:rPr>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35"/>
                    <a:stretch>
                      <a:fillRect/>
                    </a:stretch>
                  </pic:blipFill>
                  <pic:spPr>
                    <a:xfrm>
                      <a:off x="0" y="0"/>
                      <a:ext cx="4662511" cy="2221232"/>
                    </a:xfrm>
                    <a:prstGeom prst="rect">
                      <a:avLst/>
                    </a:prstGeom>
                    <a:ln w="19050">
                      <a:solidFill>
                        <a:schemeClr val="tx1"/>
                      </a:solidFill>
                    </a:ln>
                  </pic:spPr>
                </pic:pic>
              </a:graphicData>
            </a:graphic>
          </wp:inline>
        </w:drawing>
      </w:r>
    </w:p>
    <w:p w14:paraId="6F647FA2" w14:textId="6921C901" w:rsidR="00985535" w:rsidRDefault="00985535" w:rsidP="00985535">
      <w:pPr>
        <w:pStyle w:val="Paragraph"/>
      </w:pPr>
    </w:p>
    <w:p w14:paraId="246DBD5C" w14:textId="77777777" w:rsidR="00985535" w:rsidRDefault="00985535" w:rsidP="00985535">
      <w:pPr>
        <w:pStyle w:val="Paragraph"/>
      </w:pPr>
    </w:p>
    <w:p w14:paraId="73685069" w14:textId="77777777" w:rsidR="001D0D4F" w:rsidRDefault="001D0D4F" w:rsidP="00985535">
      <w:pPr>
        <w:pStyle w:val="Paragraph"/>
      </w:pPr>
    </w:p>
    <w:p w14:paraId="4188D819" w14:textId="13CCAA28" w:rsidR="00985535" w:rsidRDefault="00985535" w:rsidP="00985535">
      <w:pPr>
        <w:pStyle w:val="Paragraph"/>
      </w:pPr>
      <w:r>
        <w:rPr>
          <w:rFonts w:hint="cs"/>
          <w:cs/>
        </w:rPr>
        <w:t>จากภาพที่</w:t>
      </w:r>
      <w:r>
        <w:t xml:space="preserve"> 4-9 </w:t>
      </w:r>
      <w:r w:rsidRPr="00985535">
        <w:rPr>
          <w:rFonts w:hint="cs"/>
          <w:cs/>
        </w:rPr>
        <w:t>จะแสดงถึง</w:t>
      </w:r>
      <w:r w:rsidRPr="00985535">
        <w:rPr>
          <w:cs/>
        </w:rPr>
        <w:t xml:space="preserve"> </w:t>
      </w:r>
      <w:r w:rsidRPr="00985535">
        <w:rPr>
          <w:rFonts w:hint="cs"/>
          <w:cs/>
        </w:rPr>
        <w:t>หน้าจอสำหรับอัปโหลดเทมเพลต</w:t>
      </w:r>
      <w:r w:rsidRPr="00985535">
        <w:rPr>
          <w:cs/>
        </w:rPr>
        <w:t xml:space="preserve"> (</w:t>
      </w:r>
      <w:r w:rsidRPr="00985535">
        <w:t xml:space="preserve">Upload Template) </w:t>
      </w:r>
      <w:r w:rsidRPr="00985535">
        <w:rPr>
          <w:rFonts w:hint="cs"/>
          <w:cs/>
        </w:rPr>
        <w:t>ซึ่งช่วยให้ผู้ใช้สามารถเพิ่มไฟล์เทมเพลตใหม่เข้าสู่</w:t>
      </w:r>
      <w:r>
        <w:rPr>
          <w:rFonts w:hint="cs"/>
          <w:cs/>
        </w:rPr>
        <w:t>ระบบ</w:t>
      </w:r>
      <w:r w:rsidRPr="00985535">
        <w:rPr>
          <w:cs/>
        </w:rPr>
        <w:t xml:space="preserve"> </w:t>
      </w:r>
      <w:r w:rsidRPr="00985535">
        <w:t xml:space="preserve">Cisco Automation </w:t>
      </w:r>
      <w:r w:rsidRPr="00985535">
        <w:rPr>
          <w:rFonts w:hint="cs"/>
          <w:cs/>
        </w:rPr>
        <w:t>ได้</w:t>
      </w:r>
      <w:r w:rsidRPr="00985535">
        <w:rPr>
          <w:cs/>
        </w:rPr>
        <w:t xml:space="preserve"> </w:t>
      </w:r>
      <w:r w:rsidRPr="00985535">
        <w:rPr>
          <w:rFonts w:hint="cs"/>
          <w:cs/>
        </w:rPr>
        <w:t>โดยสามารถตั้งชื่อเทมเพลต</w:t>
      </w:r>
      <w:r w:rsidRPr="00985535">
        <w:rPr>
          <w:cs/>
        </w:rPr>
        <w:t xml:space="preserve"> </w:t>
      </w:r>
      <w:r w:rsidRPr="00985535">
        <w:rPr>
          <w:rFonts w:hint="cs"/>
          <w:cs/>
        </w:rPr>
        <w:t>ใส่คำอธิบาย</w:t>
      </w:r>
      <w:r w:rsidRPr="00985535">
        <w:rPr>
          <w:cs/>
        </w:rPr>
        <w:t xml:space="preserve"> </w:t>
      </w:r>
      <w:r w:rsidRPr="00985535">
        <w:rPr>
          <w:rFonts w:hint="cs"/>
          <w:cs/>
        </w:rPr>
        <w:t>และอัปโหลดไฟล์</w:t>
      </w:r>
      <w:r w:rsidRPr="00985535">
        <w:rPr>
          <w:cs/>
        </w:rPr>
        <w:t xml:space="preserve"> .</w:t>
      </w:r>
      <w:r w:rsidRPr="00985535">
        <w:t xml:space="preserve">txt </w:t>
      </w:r>
      <w:r w:rsidRPr="00985535">
        <w:rPr>
          <w:rFonts w:hint="cs"/>
          <w:cs/>
        </w:rPr>
        <w:t>ที่ใช้สำหรับกำหนดค่าอุปกรณ์เครือข่าย</w:t>
      </w:r>
    </w:p>
    <w:p w14:paraId="7EAA080B" w14:textId="4DE02020" w:rsidR="00985535" w:rsidRPr="00985535" w:rsidRDefault="00985535" w:rsidP="00985535">
      <w:pPr>
        <w:pStyle w:val="Paragraph"/>
      </w:pPr>
      <w:r w:rsidRPr="00985535">
        <w:rPr>
          <w:rFonts w:hint="cs"/>
          <w:cs/>
        </w:rPr>
        <w:t>หมายเลข</w:t>
      </w:r>
      <w:r w:rsidRPr="00985535">
        <w:rPr>
          <w:cs/>
        </w:rPr>
        <w:t xml:space="preserve"> 1 </w:t>
      </w:r>
      <w:r w:rsidRPr="00985535">
        <w:rPr>
          <w:rFonts w:hint="cs"/>
          <w:cs/>
        </w:rPr>
        <w:t>หัวข้อ</w:t>
      </w:r>
      <w:r w:rsidRPr="00985535">
        <w:rPr>
          <w:cs/>
        </w:rPr>
        <w:t xml:space="preserve"> "</w:t>
      </w:r>
      <w:r w:rsidRPr="00985535">
        <w:t>Template Name"</w:t>
      </w:r>
      <w:r>
        <w:rPr>
          <w:rFonts w:hint="cs"/>
          <w:cs/>
        </w:rPr>
        <w:t xml:space="preserve"> </w:t>
      </w:r>
      <w:r w:rsidRPr="00985535">
        <w:rPr>
          <w:rFonts w:hint="cs"/>
          <w:cs/>
        </w:rPr>
        <w:t>แสดงฟิลด์สำหรับกรอกชื่อเทมเพลตที่ต้องการอัปโหลด</w:t>
      </w:r>
      <w:r w:rsidRPr="00985535">
        <w:rPr>
          <w:cs/>
        </w:rPr>
        <w:t xml:space="preserve"> </w:t>
      </w:r>
      <w:r w:rsidRPr="00985535">
        <w:rPr>
          <w:rFonts w:hint="cs"/>
          <w:cs/>
        </w:rPr>
        <w:t>เพื่อให้สามารถระบุและใช้งานได้ง่าย</w:t>
      </w:r>
    </w:p>
    <w:p w14:paraId="3C355F10" w14:textId="0EC720ED" w:rsidR="00985535" w:rsidRPr="00985535" w:rsidRDefault="00985535" w:rsidP="00985535">
      <w:pPr>
        <w:pStyle w:val="Paragraph"/>
      </w:pPr>
      <w:r w:rsidRPr="00985535">
        <w:rPr>
          <w:rFonts w:hint="cs"/>
          <w:cs/>
        </w:rPr>
        <w:t>หมายเลข</w:t>
      </w:r>
      <w:r w:rsidRPr="00985535">
        <w:rPr>
          <w:cs/>
        </w:rPr>
        <w:t xml:space="preserve"> 2 </w:t>
      </w:r>
      <w:r w:rsidRPr="00985535">
        <w:rPr>
          <w:rFonts w:hint="cs"/>
          <w:cs/>
        </w:rPr>
        <w:t>ช่องกรอกชื่อเทมเพลต</w:t>
      </w:r>
      <w:r>
        <w:rPr>
          <w:rFonts w:hint="cs"/>
          <w:cs/>
        </w:rPr>
        <w:t xml:space="preserve"> </w:t>
      </w:r>
      <w:r w:rsidRPr="00985535">
        <w:rPr>
          <w:rFonts w:hint="cs"/>
          <w:cs/>
        </w:rPr>
        <w:t>ใช้สำหรับใส่ชื่อเทมเพลตที่ต้องการ</w:t>
      </w:r>
      <w:r w:rsidRPr="00985535">
        <w:rPr>
          <w:cs/>
        </w:rPr>
        <w:t xml:space="preserve"> </w:t>
      </w:r>
      <w:r w:rsidRPr="00985535">
        <w:rPr>
          <w:rFonts w:hint="cs"/>
          <w:cs/>
        </w:rPr>
        <w:t>เช่น</w:t>
      </w:r>
      <w:r w:rsidRPr="00985535">
        <w:rPr>
          <w:cs/>
        </w:rPr>
        <w:t xml:space="preserve"> </w:t>
      </w:r>
      <w:r w:rsidRPr="00985535">
        <w:t>ASW-B</w:t>
      </w:r>
      <w:r w:rsidRPr="00985535">
        <w:rPr>
          <w:cs/>
        </w:rPr>
        <w:t xml:space="preserve">321 </w:t>
      </w:r>
      <w:r w:rsidRPr="00985535">
        <w:rPr>
          <w:rFonts w:hint="cs"/>
          <w:cs/>
        </w:rPr>
        <w:t>หรือชื่อที่เกี่ยวข้องกับการตั้งค่าอุปกรณ์เครือข่าย</w:t>
      </w:r>
    </w:p>
    <w:p w14:paraId="1A419A60" w14:textId="35987F09" w:rsidR="00985535" w:rsidRPr="00985535" w:rsidRDefault="00985535" w:rsidP="00985535">
      <w:pPr>
        <w:pStyle w:val="Paragraph"/>
      </w:pPr>
      <w:r w:rsidRPr="00985535">
        <w:rPr>
          <w:rFonts w:hint="cs"/>
          <w:cs/>
        </w:rPr>
        <w:lastRenderedPageBreak/>
        <w:t>หมายเลข</w:t>
      </w:r>
      <w:r w:rsidRPr="00985535">
        <w:rPr>
          <w:cs/>
        </w:rPr>
        <w:t xml:space="preserve"> 3 </w:t>
      </w:r>
      <w:r w:rsidRPr="00985535">
        <w:rPr>
          <w:rFonts w:hint="cs"/>
          <w:cs/>
        </w:rPr>
        <w:t>ช่องกรอกคำอธิบาย</w:t>
      </w:r>
      <w:r w:rsidRPr="00985535">
        <w:rPr>
          <w:cs/>
        </w:rPr>
        <w:t xml:space="preserve"> (</w:t>
      </w:r>
      <w:r w:rsidRPr="00985535">
        <w:t>Description)</w:t>
      </w:r>
      <w:r>
        <w:rPr>
          <w:rFonts w:hint="cs"/>
          <w:cs/>
        </w:rPr>
        <w:t xml:space="preserve"> </w:t>
      </w:r>
      <w:r w:rsidRPr="00985535">
        <w:rPr>
          <w:rFonts w:hint="cs"/>
          <w:cs/>
        </w:rPr>
        <w:t>ใช้สำหรับใส่คำอธิบายเกี่ยวกับเทมเพลต</w:t>
      </w:r>
      <w:r w:rsidRPr="00985535">
        <w:rPr>
          <w:cs/>
        </w:rPr>
        <w:t xml:space="preserve"> </w:t>
      </w:r>
      <w:r w:rsidRPr="00985535">
        <w:rPr>
          <w:rFonts w:hint="cs"/>
          <w:cs/>
        </w:rPr>
        <w:t>เช่น</w:t>
      </w:r>
      <w:r w:rsidRPr="00985535">
        <w:rPr>
          <w:cs/>
        </w:rPr>
        <w:t xml:space="preserve"> "</w:t>
      </w:r>
      <w:r w:rsidRPr="00985535">
        <w:t xml:space="preserve">Create by John" </w:t>
      </w:r>
      <w:r w:rsidRPr="00985535">
        <w:rPr>
          <w:rFonts w:hint="cs"/>
          <w:cs/>
        </w:rPr>
        <w:t>เพื่อช่วยให้ผู้ใช้คนอื่นเข้าใจว่าเทมเพลตนี้ใช้สำหรับอะไร</w:t>
      </w:r>
    </w:p>
    <w:p w14:paraId="2AB7135E" w14:textId="25746775" w:rsidR="00985535" w:rsidRPr="00985535" w:rsidRDefault="00985535" w:rsidP="00985535">
      <w:pPr>
        <w:pStyle w:val="Paragraph"/>
      </w:pPr>
      <w:r w:rsidRPr="00985535">
        <w:rPr>
          <w:rFonts w:hint="cs"/>
          <w:cs/>
        </w:rPr>
        <w:t>หมายเลข</w:t>
      </w:r>
      <w:r w:rsidRPr="00985535">
        <w:rPr>
          <w:cs/>
        </w:rPr>
        <w:t xml:space="preserve"> 4 </w:t>
      </w:r>
      <w:r w:rsidRPr="00985535">
        <w:rPr>
          <w:rFonts w:hint="cs"/>
          <w:cs/>
        </w:rPr>
        <w:t>ปุ่มเลือกไฟล์</w:t>
      </w:r>
      <w:r w:rsidRPr="00985535">
        <w:rPr>
          <w:cs/>
        </w:rPr>
        <w:t xml:space="preserve"> (</w:t>
      </w:r>
      <w:r w:rsidRPr="00985535">
        <w:t>Choose File)</w:t>
      </w:r>
      <w:r>
        <w:rPr>
          <w:rFonts w:hint="cs"/>
          <w:cs/>
        </w:rPr>
        <w:t xml:space="preserve"> </w:t>
      </w:r>
      <w:r w:rsidRPr="00985535">
        <w:rPr>
          <w:rFonts w:hint="cs"/>
          <w:cs/>
        </w:rPr>
        <w:t>ใช้สำหรับเลือกไฟล์</w:t>
      </w:r>
      <w:r w:rsidRPr="00985535">
        <w:rPr>
          <w:cs/>
        </w:rPr>
        <w:t xml:space="preserve"> .</w:t>
      </w:r>
      <w:r w:rsidRPr="00985535">
        <w:t xml:space="preserve">txt </w:t>
      </w:r>
      <w:r w:rsidRPr="00985535">
        <w:rPr>
          <w:rFonts w:hint="cs"/>
          <w:cs/>
        </w:rPr>
        <w:t>ที่ต้องการอัปโหลดไปยังระบบ</w:t>
      </w:r>
      <w:r w:rsidRPr="00985535">
        <w:rPr>
          <w:cs/>
        </w:rPr>
        <w:t xml:space="preserve"> </w:t>
      </w:r>
      <w:r w:rsidRPr="00985535">
        <w:rPr>
          <w:rFonts w:hint="cs"/>
          <w:cs/>
        </w:rPr>
        <w:t>ซึ่งจะใช้เป็นไฟล์กำหนดค่าของอุปกรณ์เครือข่าย</w:t>
      </w:r>
    </w:p>
    <w:p w14:paraId="5D0A9066" w14:textId="1E7E2525" w:rsidR="00985535" w:rsidRDefault="00985535" w:rsidP="00985535">
      <w:pPr>
        <w:pStyle w:val="Paragraph"/>
      </w:pPr>
      <w:r w:rsidRPr="00985535">
        <w:rPr>
          <w:rFonts w:hint="cs"/>
          <w:cs/>
        </w:rPr>
        <w:t>หมายเลข</w:t>
      </w:r>
      <w:r w:rsidRPr="00985535">
        <w:rPr>
          <w:cs/>
        </w:rPr>
        <w:t xml:space="preserve"> 5 </w:t>
      </w:r>
      <w:r w:rsidRPr="00985535">
        <w:rPr>
          <w:rFonts w:hint="cs"/>
          <w:cs/>
        </w:rPr>
        <w:t>ปุ่ม</w:t>
      </w:r>
      <w:r w:rsidRPr="00985535">
        <w:rPr>
          <w:cs/>
        </w:rPr>
        <w:t xml:space="preserve"> "</w:t>
      </w:r>
      <w:r w:rsidRPr="00985535">
        <w:t>Upload Template"</w:t>
      </w:r>
      <w:r>
        <w:rPr>
          <w:rFonts w:hint="cs"/>
          <w:cs/>
        </w:rPr>
        <w:t xml:space="preserve"> </w:t>
      </w:r>
      <w:r w:rsidRPr="00985535">
        <w:rPr>
          <w:rFonts w:hint="cs"/>
          <w:cs/>
        </w:rPr>
        <w:t>ใช้สำหรับอัปโหลดไฟล์เทมเพลตที่เลือกเข้าสู่ระบบ</w:t>
      </w:r>
      <w:r w:rsidRPr="00985535">
        <w:rPr>
          <w:cs/>
        </w:rPr>
        <w:t xml:space="preserve"> </w:t>
      </w:r>
      <w:r w:rsidRPr="00985535">
        <w:rPr>
          <w:rFonts w:hint="cs"/>
          <w:cs/>
        </w:rPr>
        <w:t>เมื่อกดปุ่มนี้</w:t>
      </w:r>
      <w:r w:rsidRPr="00985535">
        <w:rPr>
          <w:cs/>
        </w:rPr>
        <w:t xml:space="preserve"> </w:t>
      </w:r>
      <w:r w:rsidRPr="00985535">
        <w:rPr>
          <w:rFonts w:hint="cs"/>
          <w:cs/>
        </w:rPr>
        <w:t>ระบบจะทำการบันทึกข้อมูลของเทมเพลตและแสดงรายละเอียดที่อัปโหลด</w:t>
      </w:r>
    </w:p>
    <w:p w14:paraId="1FCB0FEB" w14:textId="7698BFFF" w:rsidR="00985535" w:rsidRPr="00985535" w:rsidRDefault="00985535" w:rsidP="00985535">
      <w:pPr>
        <w:pStyle w:val="Paragraph"/>
      </w:pPr>
      <w:r w:rsidRPr="00985535">
        <w:rPr>
          <w:rFonts w:hint="cs"/>
          <w:cs/>
        </w:rPr>
        <w:t>หมายเลข</w:t>
      </w:r>
      <w:r w:rsidRPr="00985535">
        <w:rPr>
          <w:cs/>
        </w:rPr>
        <w:t xml:space="preserve"> 6 </w:t>
      </w:r>
      <w:r w:rsidRPr="00985535">
        <w:rPr>
          <w:rFonts w:hint="cs"/>
          <w:cs/>
        </w:rPr>
        <w:t>ส่วนแสดงตัวอย่างไฟล์</w:t>
      </w:r>
      <w:r w:rsidRPr="00985535">
        <w:rPr>
          <w:cs/>
        </w:rPr>
        <w:t xml:space="preserve"> (</w:t>
      </w:r>
      <w:r w:rsidRPr="00985535">
        <w:t>File Preview)</w:t>
      </w:r>
      <w:r>
        <w:rPr>
          <w:rFonts w:hint="cs"/>
          <w:cs/>
        </w:rPr>
        <w:t xml:space="preserve"> </w:t>
      </w:r>
      <w:r w:rsidRPr="00985535">
        <w:rPr>
          <w:rFonts w:hint="cs"/>
          <w:cs/>
        </w:rPr>
        <w:t>ใช้สำหรับแสดงเนื้อหาภายในไฟล์</w:t>
      </w:r>
      <w:r w:rsidRPr="00985535">
        <w:rPr>
          <w:cs/>
        </w:rPr>
        <w:t xml:space="preserve"> .</w:t>
      </w:r>
      <w:r w:rsidRPr="00985535">
        <w:t xml:space="preserve">txt </w:t>
      </w:r>
      <w:r w:rsidRPr="00985535">
        <w:rPr>
          <w:rFonts w:hint="cs"/>
          <w:cs/>
        </w:rPr>
        <w:t>ที่อัปโหลด</w:t>
      </w:r>
      <w:r w:rsidRPr="00985535">
        <w:rPr>
          <w:cs/>
        </w:rPr>
        <w:t xml:space="preserve"> </w:t>
      </w:r>
      <w:r w:rsidRPr="00985535">
        <w:rPr>
          <w:rFonts w:hint="cs"/>
          <w:cs/>
        </w:rPr>
        <w:t>เพื่อให้ผู้ใช้สามารถตรวจสอบความถูกต้องของข้อมูลก่อนบันทึกเข้าสู่ระบบ</w:t>
      </w:r>
    </w:p>
    <w:p w14:paraId="5E2CA0C2" w14:textId="0D091483" w:rsidR="00985535" w:rsidRPr="00985535" w:rsidRDefault="00985535" w:rsidP="00985535">
      <w:pPr>
        <w:pStyle w:val="Paragraph"/>
      </w:pPr>
      <w:r w:rsidRPr="00985535">
        <w:rPr>
          <w:rFonts w:hint="cs"/>
          <w:cs/>
        </w:rPr>
        <w:t>หมายเลข</w:t>
      </w:r>
      <w:r w:rsidRPr="00985535">
        <w:rPr>
          <w:cs/>
        </w:rPr>
        <w:t xml:space="preserve"> 7 </w:t>
      </w:r>
      <w:r w:rsidRPr="00985535">
        <w:rPr>
          <w:rFonts w:hint="cs"/>
          <w:cs/>
        </w:rPr>
        <w:t>ปุ่ม</w:t>
      </w:r>
      <w:r w:rsidRPr="00985535">
        <w:rPr>
          <w:cs/>
        </w:rPr>
        <w:t xml:space="preserve"> "</w:t>
      </w:r>
      <w:r w:rsidRPr="00985535">
        <w:t>Back"</w:t>
      </w:r>
      <w:r>
        <w:rPr>
          <w:rFonts w:hint="cs"/>
          <w:cs/>
        </w:rPr>
        <w:t xml:space="preserve"> </w:t>
      </w:r>
      <w:r w:rsidRPr="00985535">
        <w:rPr>
          <w:rFonts w:hint="cs"/>
          <w:cs/>
        </w:rPr>
        <w:t>ใช้สำหรับย้อนกลับไปยังหน้ารายการเทมเพลต</w:t>
      </w:r>
      <w:r w:rsidRPr="00985535">
        <w:rPr>
          <w:cs/>
        </w:rPr>
        <w:t xml:space="preserve"> (</w:t>
      </w:r>
      <w:r w:rsidRPr="00985535">
        <w:t xml:space="preserve">List Templates) </w:t>
      </w:r>
      <w:r w:rsidRPr="00985535">
        <w:rPr>
          <w:rFonts w:hint="cs"/>
          <w:cs/>
        </w:rPr>
        <w:t>หากผู้ใช้ต้องการเปลี่ยนแปลงหรือยกเลิกการอัปโหลดไฟล์</w:t>
      </w:r>
    </w:p>
    <w:p w14:paraId="6DC30C63" w14:textId="77777777" w:rsidR="00985535" w:rsidRDefault="00985535" w:rsidP="000E2DC5">
      <w:pPr>
        <w:pStyle w:val="Paragraph"/>
        <w:ind w:firstLine="0"/>
      </w:pPr>
    </w:p>
    <w:p w14:paraId="35C6C675" w14:textId="6BBC3B6A" w:rsidR="00985535" w:rsidRDefault="000E2DC5" w:rsidP="000E2DC5">
      <w:pPr>
        <w:jc w:val="center"/>
      </w:pPr>
      <w:r w:rsidRPr="000E2DC5">
        <w:rPr>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36"/>
                    <a:stretch>
                      <a:fillRect/>
                    </a:stretch>
                  </pic:blipFill>
                  <pic:spPr>
                    <a:xfrm>
                      <a:off x="0" y="0"/>
                      <a:ext cx="4814492" cy="2314504"/>
                    </a:xfrm>
                    <a:prstGeom prst="rect">
                      <a:avLst/>
                    </a:prstGeom>
                    <a:ln w="19050">
                      <a:solidFill>
                        <a:schemeClr val="tx1"/>
                      </a:solidFill>
                    </a:ln>
                  </pic:spPr>
                </pic:pic>
              </a:graphicData>
            </a:graphic>
          </wp:inline>
        </w:drawing>
      </w:r>
    </w:p>
    <w:p w14:paraId="1935C7C8" w14:textId="77777777" w:rsidR="00985535" w:rsidRDefault="00985535" w:rsidP="00301912">
      <w:pPr>
        <w:pStyle w:val="Paragraph"/>
      </w:pPr>
    </w:p>
    <w:p w14:paraId="463BF0AA" w14:textId="77777777" w:rsidR="00985535" w:rsidRDefault="00985535" w:rsidP="00301912">
      <w:pPr>
        <w:pStyle w:val="Paragraph"/>
      </w:pPr>
    </w:p>
    <w:p w14:paraId="183B0FEC" w14:textId="77777777" w:rsidR="001D0D4F" w:rsidRDefault="001D0D4F" w:rsidP="00301912">
      <w:pPr>
        <w:pStyle w:val="Paragraph"/>
      </w:pPr>
    </w:p>
    <w:p w14:paraId="1093A89E" w14:textId="68397C65" w:rsidR="002E682B" w:rsidRDefault="002E682B" w:rsidP="00301912">
      <w:pPr>
        <w:pStyle w:val="Paragraph"/>
      </w:pPr>
      <w:r w:rsidRPr="002E682B">
        <w:rPr>
          <w:rFonts w:hint="cs"/>
          <w:cs/>
        </w:rPr>
        <w:t>จากภาพที่</w:t>
      </w:r>
      <w:r w:rsidRPr="002E682B">
        <w:rPr>
          <w:cs/>
        </w:rPr>
        <w:t xml:space="preserve"> 4-10 </w:t>
      </w:r>
      <w:r w:rsidRPr="002E682B">
        <w:rPr>
          <w:rFonts w:hint="cs"/>
          <w:cs/>
        </w:rPr>
        <w:t>แสดงถึง</w:t>
      </w:r>
      <w:r w:rsidRPr="002E682B">
        <w:rPr>
          <w:cs/>
        </w:rPr>
        <w:t xml:space="preserve"> </w:t>
      </w:r>
      <w:r w:rsidRPr="002E682B">
        <w:rPr>
          <w:rFonts w:hint="cs"/>
          <w:cs/>
        </w:rPr>
        <w:t>หน้าจอสำหรับอัปเดตเฟิร์มแวร์ของอุปกรณ์เครือข่าย</w:t>
      </w:r>
      <w:r w:rsidRPr="002E682B">
        <w:rPr>
          <w:cs/>
        </w:rPr>
        <w:t xml:space="preserve"> (</w:t>
      </w:r>
      <w:r w:rsidRPr="002E682B">
        <w:t xml:space="preserve">Update Firmware) </w:t>
      </w:r>
      <w:r w:rsidRPr="002E682B">
        <w:rPr>
          <w:rFonts w:hint="cs"/>
          <w:cs/>
        </w:rPr>
        <w:t>ซึ่งช่วยให้</w:t>
      </w:r>
      <w:r>
        <w:rPr>
          <w:rFonts w:hint="cs"/>
          <w:cs/>
        </w:rPr>
        <w:t>ผู้ใช้</w:t>
      </w:r>
      <w:r w:rsidRPr="002E682B">
        <w:rPr>
          <w:rFonts w:hint="cs"/>
          <w:cs/>
        </w:rPr>
        <w:t>สามารถ</w:t>
      </w:r>
      <w:r w:rsidRPr="002E682B">
        <w:rPr>
          <w:cs/>
        </w:rPr>
        <w:t xml:space="preserve"> </w:t>
      </w:r>
      <w:r w:rsidRPr="002E682B">
        <w:rPr>
          <w:rFonts w:hint="cs"/>
          <w:cs/>
        </w:rPr>
        <w:t>อัปโหลดไฟล์เฟิร์มแวร์</w:t>
      </w:r>
      <w:r w:rsidRPr="002E682B">
        <w:t xml:space="preserve">, </w:t>
      </w:r>
      <w:r w:rsidRPr="002E682B">
        <w:rPr>
          <w:rFonts w:hint="cs"/>
          <w:cs/>
        </w:rPr>
        <w:t>เลือกอุปกรณ์ที่ต้องการอัปเดต</w:t>
      </w:r>
      <w:r w:rsidRPr="002E682B">
        <w:rPr>
          <w:cs/>
        </w:rPr>
        <w:t xml:space="preserve"> </w:t>
      </w:r>
      <w:r w:rsidRPr="002E682B">
        <w:rPr>
          <w:rFonts w:hint="cs"/>
          <w:cs/>
        </w:rPr>
        <w:t>และทำการอัปเดตเฟิร์มแวร์ผ่าน</w:t>
      </w:r>
      <w:r w:rsidRPr="002E682B">
        <w:rPr>
          <w:cs/>
        </w:rPr>
        <w:t xml:space="preserve"> </w:t>
      </w:r>
      <w:r w:rsidRPr="002E682B">
        <w:t xml:space="preserve">TFTP Server </w:t>
      </w:r>
      <w:r w:rsidRPr="002E682B">
        <w:rPr>
          <w:rFonts w:hint="cs"/>
          <w:cs/>
        </w:rPr>
        <w:t>ได้</w:t>
      </w:r>
    </w:p>
    <w:p w14:paraId="64A7EE32" w14:textId="3EC0B822" w:rsidR="002E682B" w:rsidRPr="002E682B" w:rsidRDefault="002E682B" w:rsidP="002E682B">
      <w:pPr>
        <w:pStyle w:val="Paragraph"/>
      </w:pPr>
      <w:r w:rsidRPr="002E682B">
        <w:rPr>
          <w:rFonts w:hint="cs"/>
          <w:cs/>
        </w:rPr>
        <w:t>หมายเลข</w:t>
      </w:r>
      <w:r w:rsidRPr="002E682B">
        <w:rPr>
          <w:cs/>
        </w:rPr>
        <w:t xml:space="preserve"> 1 </w:t>
      </w:r>
      <w:r w:rsidRPr="002E682B">
        <w:rPr>
          <w:rFonts w:hint="cs"/>
          <w:cs/>
        </w:rPr>
        <w:t>หัวข้อ</w:t>
      </w:r>
      <w:r w:rsidRPr="002E682B">
        <w:rPr>
          <w:cs/>
        </w:rPr>
        <w:t xml:space="preserve"> "</w:t>
      </w:r>
      <w:r w:rsidRPr="002E682B">
        <w:t>Upload Firmware"</w:t>
      </w:r>
      <w:r>
        <w:rPr>
          <w:rFonts w:hint="cs"/>
          <w:cs/>
        </w:rPr>
        <w:t xml:space="preserve"> </w:t>
      </w:r>
      <w:r w:rsidRPr="002E682B">
        <w:rPr>
          <w:rFonts w:hint="cs"/>
          <w:cs/>
        </w:rPr>
        <w:t>ใช้สำหรับอัปโหลดไฟล์เฟิร์มแวร์ใหม่เข้าสู่ระบบ</w:t>
      </w:r>
    </w:p>
    <w:p w14:paraId="0B670A29" w14:textId="43341A16" w:rsidR="002E682B" w:rsidRDefault="002E682B" w:rsidP="002E682B">
      <w:pPr>
        <w:pStyle w:val="Paragraph"/>
      </w:pPr>
      <w:r w:rsidRPr="002E682B">
        <w:rPr>
          <w:rFonts w:hint="cs"/>
          <w:cs/>
        </w:rPr>
        <w:t>หมายเลข</w:t>
      </w:r>
      <w:r w:rsidRPr="002E682B">
        <w:rPr>
          <w:cs/>
        </w:rPr>
        <w:t xml:space="preserve"> 2 </w:t>
      </w:r>
      <w:r w:rsidRPr="002E682B">
        <w:rPr>
          <w:rFonts w:hint="cs"/>
          <w:cs/>
        </w:rPr>
        <w:t>ปุ่ม</w:t>
      </w:r>
      <w:r w:rsidRPr="002E682B">
        <w:rPr>
          <w:cs/>
        </w:rPr>
        <w:t xml:space="preserve"> "</w:t>
      </w:r>
      <w:r w:rsidRPr="002E682B">
        <w:t>Upload"</w:t>
      </w:r>
      <w:r>
        <w:rPr>
          <w:rFonts w:hint="cs"/>
          <w:cs/>
        </w:rPr>
        <w:t xml:space="preserve"> </w:t>
      </w:r>
      <w:r w:rsidRPr="002E682B">
        <w:rPr>
          <w:rFonts w:hint="cs"/>
          <w:cs/>
        </w:rPr>
        <w:t>ใช้สำหรับอัปโหลดไฟล์เฟิร์มแวร์ที่เลือกไปยัง</w:t>
      </w:r>
      <w:r>
        <w:rPr>
          <w:rFonts w:hint="cs"/>
          <w:cs/>
        </w:rPr>
        <w:t xml:space="preserve"> </w:t>
      </w:r>
      <w:r w:rsidRPr="002E682B">
        <w:t>TFTP Server</w:t>
      </w:r>
    </w:p>
    <w:p w14:paraId="3C0B2A8D" w14:textId="3F5E863C" w:rsidR="002E682B" w:rsidRPr="002E682B" w:rsidRDefault="002E682B" w:rsidP="002E682B">
      <w:pPr>
        <w:pStyle w:val="Paragraph"/>
      </w:pPr>
      <w:r w:rsidRPr="002E682B">
        <w:rPr>
          <w:cs/>
        </w:rPr>
        <w:t xml:space="preserve">หมายเลข </w:t>
      </w:r>
      <w:r w:rsidRPr="002E682B">
        <w:t xml:space="preserve">3 </w:t>
      </w:r>
      <w:r w:rsidRPr="002E682B">
        <w:rPr>
          <w:cs/>
        </w:rPr>
        <w:t>หัวข้อ "</w:t>
      </w:r>
      <w:r w:rsidRPr="002E682B">
        <w:t>Available Firmware Files"</w:t>
      </w:r>
      <w:r>
        <w:rPr>
          <w:rFonts w:hint="cs"/>
          <w:cs/>
        </w:rPr>
        <w:t xml:space="preserve"> </w:t>
      </w:r>
      <w:r w:rsidRPr="002E682B">
        <w:rPr>
          <w:cs/>
        </w:rPr>
        <w:t>แสดงรายการไฟล์เฟิร์มแวร์ที่ถูกอัปโหลดไว้</w:t>
      </w:r>
      <w:r>
        <w:rPr>
          <w:rFonts w:hint="cs"/>
          <w:cs/>
        </w:rPr>
        <w:t>ก่อนหน้านี้</w:t>
      </w:r>
      <w:r w:rsidRPr="002E682B">
        <w:rPr>
          <w:cs/>
        </w:rPr>
        <w:t>แล้ว</w:t>
      </w:r>
    </w:p>
    <w:p w14:paraId="136C40E3" w14:textId="2FD7A5C1" w:rsidR="002E682B" w:rsidRPr="002E682B" w:rsidRDefault="002E682B" w:rsidP="002E682B">
      <w:pPr>
        <w:pStyle w:val="Paragraph"/>
        <w:numPr>
          <w:ilvl w:val="0"/>
          <w:numId w:val="14"/>
        </w:numPr>
      </w:pPr>
      <w:r w:rsidRPr="002E682B">
        <w:rPr>
          <w:cs/>
        </w:rPr>
        <w:lastRenderedPageBreak/>
        <w:t>ผู้ใช้สามารถ</w:t>
      </w:r>
      <w:r>
        <w:rPr>
          <w:rFonts w:hint="cs"/>
          <w:cs/>
        </w:rPr>
        <w:t xml:space="preserve"> ดู</w:t>
      </w:r>
      <w:r w:rsidRPr="002E682B">
        <w:rPr>
          <w:cs/>
        </w:rPr>
        <w:t>ไฟล์</w:t>
      </w:r>
      <w:r>
        <w:rPr>
          <w:rFonts w:hint="cs"/>
          <w:cs/>
        </w:rPr>
        <w:t>ที่มีการอัปโหลดไฟล์เฟิร์มแวร์ไว้ก่อนหน้านี้ได้</w:t>
      </w:r>
      <w:r w:rsidRPr="002E682B">
        <w:t xml:space="preserve"> </w:t>
      </w:r>
      <w:r>
        <w:rPr>
          <w:rFonts w:hint="cs"/>
          <w:cs/>
        </w:rPr>
        <w:t>เพื่อเตรียมเอาไป</w:t>
      </w:r>
      <w:r w:rsidRPr="002E682B">
        <w:rPr>
          <w:cs/>
        </w:rPr>
        <w:t>ใช้ในการอัปเดตอุปกรณ์</w:t>
      </w:r>
    </w:p>
    <w:p w14:paraId="3B01F9E4" w14:textId="4802E0DB" w:rsidR="002E682B" w:rsidRPr="002E682B" w:rsidRDefault="002E682B" w:rsidP="002E682B">
      <w:pPr>
        <w:pStyle w:val="Paragraph"/>
        <w:numPr>
          <w:ilvl w:val="0"/>
          <w:numId w:val="14"/>
        </w:numPr>
      </w:pPr>
      <w:r w:rsidRPr="002E682B">
        <w:rPr>
          <w:cs/>
        </w:rPr>
        <w:t>ปุ่ม</w:t>
      </w:r>
      <w:r w:rsidRPr="002E682B">
        <w:t xml:space="preserve"> (</w:t>
      </w:r>
      <w:r>
        <w:rPr>
          <w:rFonts w:hint="cs"/>
          <w:cs/>
        </w:rPr>
        <w:t xml:space="preserve"> </w:t>
      </w:r>
      <w:r w:rsidRPr="002E682B">
        <w:t>Delete</w:t>
      </w:r>
      <w:r>
        <w:rPr>
          <w:rFonts w:hint="cs"/>
          <w:cs/>
        </w:rPr>
        <w:t xml:space="preserve"> </w:t>
      </w:r>
      <w:r w:rsidRPr="002E682B">
        <w:t xml:space="preserve">) </w:t>
      </w:r>
      <w:r w:rsidRPr="002E682B">
        <w:rPr>
          <w:cs/>
        </w:rPr>
        <w:t>ใช้สำหรับลบไฟล์เฟิร์มแวร์ที่ไม่ต้องการ</w:t>
      </w:r>
    </w:p>
    <w:p w14:paraId="52AF3E91" w14:textId="7A3229E3" w:rsidR="002E682B" w:rsidRPr="002E682B" w:rsidRDefault="002E682B" w:rsidP="002E682B">
      <w:pPr>
        <w:pStyle w:val="Paragraph"/>
      </w:pPr>
      <w:r w:rsidRPr="002E682B">
        <w:rPr>
          <w:rFonts w:hint="cs"/>
          <w:cs/>
        </w:rPr>
        <w:t>หมายเลข</w:t>
      </w:r>
      <w:r w:rsidRPr="002E682B">
        <w:rPr>
          <w:cs/>
        </w:rPr>
        <w:t xml:space="preserve"> 4 </w:t>
      </w:r>
      <w:r w:rsidRPr="002E682B">
        <w:rPr>
          <w:rFonts w:hint="cs"/>
          <w:cs/>
        </w:rPr>
        <w:t>หัวข้อ</w:t>
      </w:r>
      <w:r w:rsidRPr="002E682B">
        <w:rPr>
          <w:cs/>
        </w:rPr>
        <w:t xml:space="preserve"> "</w:t>
      </w:r>
      <w:r w:rsidRPr="002E682B">
        <w:t>Update Devices"</w:t>
      </w:r>
      <w:r>
        <w:rPr>
          <w:rFonts w:hint="cs"/>
          <w:cs/>
        </w:rPr>
        <w:t xml:space="preserve"> </w:t>
      </w:r>
      <w:r w:rsidRPr="002E682B">
        <w:rPr>
          <w:rFonts w:hint="cs"/>
          <w:cs/>
        </w:rPr>
        <w:t>ใช้สำหรับกำหนดอุปกรณ์ที่ต้องการอัปเดตเฟิร์มแวร์</w:t>
      </w:r>
    </w:p>
    <w:p w14:paraId="50D06D33" w14:textId="022BDB51" w:rsidR="002E682B" w:rsidRPr="002E682B" w:rsidRDefault="002E682B" w:rsidP="002E682B">
      <w:pPr>
        <w:pStyle w:val="Paragraph"/>
      </w:pPr>
      <w:r w:rsidRPr="002E682B">
        <w:rPr>
          <w:rFonts w:hint="cs"/>
          <w:cs/>
        </w:rPr>
        <w:t>หมายเลข</w:t>
      </w:r>
      <w:r w:rsidRPr="002E682B">
        <w:rPr>
          <w:cs/>
        </w:rPr>
        <w:t xml:space="preserve"> 5 </w:t>
      </w:r>
      <w:r w:rsidRPr="002E682B">
        <w:rPr>
          <w:rFonts w:hint="cs"/>
          <w:cs/>
        </w:rPr>
        <w:t>ช่อง</w:t>
      </w:r>
      <w:r w:rsidRPr="002E682B">
        <w:rPr>
          <w:cs/>
        </w:rPr>
        <w:t xml:space="preserve"> "</w:t>
      </w:r>
      <w:r w:rsidRPr="002E682B">
        <w:t>TFTP Server IP"</w:t>
      </w:r>
      <w:r>
        <w:rPr>
          <w:rFonts w:hint="cs"/>
          <w:cs/>
        </w:rPr>
        <w:t xml:space="preserve"> </w:t>
      </w:r>
      <w:r w:rsidRPr="002E682B">
        <w:rPr>
          <w:rFonts w:hint="cs"/>
          <w:cs/>
        </w:rPr>
        <w:t>ระบุที่อยู่</w:t>
      </w:r>
      <w:r w:rsidRPr="002E682B">
        <w:rPr>
          <w:cs/>
        </w:rPr>
        <w:t xml:space="preserve"> </w:t>
      </w:r>
      <w:r w:rsidRPr="002E682B">
        <w:t xml:space="preserve">IP </w:t>
      </w:r>
      <w:r w:rsidRPr="002E682B">
        <w:rPr>
          <w:rFonts w:hint="cs"/>
          <w:cs/>
        </w:rPr>
        <w:t>ของ</w:t>
      </w:r>
      <w:r w:rsidRPr="002E682B">
        <w:rPr>
          <w:cs/>
        </w:rPr>
        <w:t xml:space="preserve"> </w:t>
      </w:r>
      <w:r w:rsidRPr="002E682B">
        <w:t xml:space="preserve">TFTP Server </w:t>
      </w:r>
      <w:r w:rsidRPr="002E682B">
        <w:rPr>
          <w:rFonts w:hint="cs"/>
          <w:cs/>
        </w:rPr>
        <w:t>ที่ใช้ในการส่งไฟล์เฟิร์มแวร์ไปยังอุปกรณ์</w:t>
      </w:r>
    </w:p>
    <w:p w14:paraId="5BABDBFD" w14:textId="61FCD6CA" w:rsidR="002E682B" w:rsidRPr="002E682B" w:rsidRDefault="002E682B" w:rsidP="002E682B">
      <w:pPr>
        <w:pStyle w:val="Paragraph"/>
      </w:pPr>
      <w:r w:rsidRPr="002E682B">
        <w:rPr>
          <w:rFonts w:hint="cs"/>
          <w:cs/>
        </w:rPr>
        <w:t>หมายเลข</w:t>
      </w:r>
      <w:r w:rsidRPr="002E682B">
        <w:rPr>
          <w:cs/>
        </w:rPr>
        <w:t xml:space="preserve"> 6 </w:t>
      </w:r>
      <w:r w:rsidRPr="002E682B">
        <w:rPr>
          <w:rFonts w:hint="cs"/>
          <w:cs/>
        </w:rPr>
        <w:t>ช่อง</w:t>
      </w:r>
      <w:r w:rsidRPr="002E682B">
        <w:rPr>
          <w:cs/>
        </w:rPr>
        <w:t xml:space="preserve"> "</w:t>
      </w:r>
      <w:r w:rsidRPr="002E682B">
        <w:t>Filename"</w:t>
      </w:r>
      <w:r>
        <w:rPr>
          <w:rFonts w:hint="cs"/>
          <w:cs/>
        </w:rPr>
        <w:t xml:space="preserve"> </w:t>
      </w:r>
      <w:r w:rsidRPr="002E682B">
        <w:rPr>
          <w:rFonts w:hint="cs"/>
          <w:cs/>
        </w:rPr>
        <w:t>ใช้สำหรับเลือกไฟล์เฟิร์มแวร์ที่ต้องการอัปเดตไปยังอุปกรณ์</w:t>
      </w:r>
    </w:p>
    <w:p w14:paraId="44E84465" w14:textId="622943A3" w:rsidR="002E682B" w:rsidRPr="002E682B" w:rsidRDefault="002E682B" w:rsidP="002E682B">
      <w:pPr>
        <w:pStyle w:val="Paragraph"/>
        <w:rPr>
          <w:cs/>
        </w:rPr>
      </w:pPr>
      <w:r w:rsidRPr="002E682B">
        <w:rPr>
          <w:rFonts w:hint="cs"/>
          <w:cs/>
        </w:rPr>
        <w:t>หมายเลข</w:t>
      </w:r>
      <w:r w:rsidRPr="002E682B">
        <w:rPr>
          <w:cs/>
        </w:rPr>
        <w:t xml:space="preserve"> 7 </w:t>
      </w:r>
      <w:r w:rsidRPr="002E682B">
        <w:rPr>
          <w:rFonts w:hint="cs"/>
          <w:cs/>
        </w:rPr>
        <w:t>ช่อง</w:t>
      </w:r>
      <w:r w:rsidRPr="002E682B">
        <w:rPr>
          <w:cs/>
        </w:rPr>
        <w:t xml:space="preserve"> "</w:t>
      </w:r>
      <w:r w:rsidRPr="002E682B">
        <w:t>Expected MD</w:t>
      </w:r>
      <w:r w:rsidRPr="002E682B">
        <w:rPr>
          <w:cs/>
        </w:rPr>
        <w:t>5 (</w:t>
      </w:r>
      <w:r>
        <w:rPr>
          <w:rFonts w:hint="cs"/>
          <w:cs/>
        </w:rPr>
        <w:t xml:space="preserve"> </w:t>
      </w:r>
      <w:r w:rsidRPr="002E682B">
        <w:t>Optional</w:t>
      </w:r>
      <w:r>
        <w:rPr>
          <w:rFonts w:hint="cs"/>
          <w:cs/>
        </w:rPr>
        <w:t xml:space="preserve"> </w:t>
      </w:r>
      <w:r w:rsidRPr="002E682B">
        <w:t>)"</w:t>
      </w:r>
      <w:r>
        <w:rPr>
          <w:rFonts w:hint="cs"/>
          <w:cs/>
        </w:rPr>
        <w:t xml:space="preserve"> </w:t>
      </w:r>
      <w:r w:rsidRPr="002E682B">
        <w:rPr>
          <w:rFonts w:hint="cs"/>
          <w:cs/>
        </w:rPr>
        <w:t>ใช้สำหรับระบุค่า</w:t>
      </w:r>
      <w:r w:rsidRPr="002E682B">
        <w:rPr>
          <w:cs/>
        </w:rPr>
        <w:t xml:space="preserve"> </w:t>
      </w:r>
      <w:r w:rsidRPr="002E682B">
        <w:t>MD</w:t>
      </w:r>
      <w:r w:rsidRPr="002E682B">
        <w:rPr>
          <w:cs/>
        </w:rPr>
        <w:t xml:space="preserve">5 </w:t>
      </w:r>
      <w:r w:rsidRPr="002E682B">
        <w:rPr>
          <w:rFonts w:hint="cs"/>
          <w:cs/>
        </w:rPr>
        <w:t>ของไฟล์เฟิร์มแวร์เพื่อตรวจสอบความถูกต้องของไฟล์</w:t>
      </w:r>
      <w:r>
        <w:rPr>
          <w:rFonts w:hint="cs"/>
          <w:cs/>
        </w:rPr>
        <w:t xml:space="preserve"> ( ไม่บังคับใส่</w:t>
      </w:r>
      <w:r>
        <w:t xml:space="preserve"> </w:t>
      </w:r>
      <w:r>
        <w:rPr>
          <w:rFonts w:hint="cs"/>
          <w:cs/>
        </w:rPr>
        <w:t>)</w:t>
      </w:r>
    </w:p>
    <w:p w14:paraId="4065E9C3" w14:textId="3ABB8A3C" w:rsidR="002E682B" w:rsidRPr="002E682B" w:rsidRDefault="002E682B" w:rsidP="002E682B">
      <w:pPr>
        <w:pStyle w:val="Paragraph"/>
      </w:pPr>
      <w:r w:rsidRPr="002E682B">
        <w:rPr>
          <w:cs/>
        </w:rPr>
        <w:t xml:space="preserve">หมายเลข </w:t>
      </w:r>
      <w:r w:rsidRPr="002E682B">
        <w:t xml:space="preserve">8 </w:t>
      </w:r>
      <w:r w:rsidRPr="002E682B">
        <w:rPr>
          <w:cs/>
        </w:rPr>
        <w:t>ปุ่ม "</w:t>
      </w:r>
      <w:r w:rsidRPr="002E682B">
        <w:t>Add Device IP" (+)</w:t>
      </w:r>
      <w:r w:rsidRPr="002E682B">
        <w:rPr>
          <w:cs/>
        </w:rPr>
        <w:t xml:space="preserve">ใช้สำหรับเพิ่มที่อยู่ </w:t>
      </w:r>
      <w:r w:rsidRPr="002E682B">
        <w:t xml:space="preserve">IP </w:t>
      </w:r>
      <w:r w:rsidRPr="002E682B">
        <w:rPr>
          <w:cs/>
        </w:rPr>
        <w:t>ของอุปกรณ์ที่ต้องการอัปเดตเฟิร์มแวร์</w:t>
      </w:r>
    </w:p>
    <w:p w14:paraId="20C5C6D1" w14:textId="2325EAA2" w:rsidR="002E682B" w:rsidRPr="002E682B" w:rsidRDefault="002E682B" w:rsidP="002E682B">
      <w:pPr>
        <w:pStyle w:val="Paragraph"/>
      </w:pPr>
      <w:r w:rsidRPr="002E682B">
        <w:rPr>
          <w:cs/>
        </w:rPr>
        <w:t xml:space="preserve">หมายเลข </w:t>
      </w:r>
      <w:r w:rsidRPr="002E682B">
        <w:t xml:space="preserve">9 </w:t>
      </w:r>
      <w:r w:rsidRPr="002E682B">
        <w:rPr>
          <w:cs/>
        </w:rPr>
        <w:t>ช่อง "</w:t>
      </w:r>
      <w:r w:rsidRPr="002E682B">
        <w:t>Devices IP"</w:t>
      </w:r>
      <w:r w:rsidRPr="002E682B">
        <w:rPr>
          <w:rFonts w:hint="cs"/>
          <w:cs/>
        </w:rPr>
        <w:t xml:space="preserve"> </w:t>
      </w:r>
      <w:r w:rsidRPr="002E682B">
        <w:rPr>
          <w:cs/>
        </w:rPr>
        <w:t xml:space="preserve">ใช้สำหรับระบุที่อยู่ </w:t>
      </w:r>
      <w:r w:rsidRPr="002E682B">
        <w:t xml:space="preserve">IP </w:t>
      </w:r>
      <w:r w:rsidRPr="002E682B">
        <w:rPr>
          <w:cs/>
        </w:rPr>
        <w:t>ของอุปกรณ์ที่ต้องการอัปเดตเฟิร์มแวร์</w:t>
      </w:r>
    </w:p>
    <w:p w14:paraId="5E6905C2" w14:textId="6499C81D" w:rsidR="002E682B" w:rsidRPr="002E682B" w:rsidRDefault="002E682B" w:rsidP="002E682B">
      <w:pPr>
        <w:pStyle w:val="Paragraph"/>
        <w:numPr>
          <w:ilvl w:val="0"/>
          <w:numId w:val="15"/>
        </w:numPr>
      </w:pPr>
      <w:r w:rsidRPr="002E682B">
        <w:rPr>
          <w:cs/>
        </w:rPr>
        <w:t>ปุ่ม</w:t>
      </w:r>
      <w:r w:rsidRPr="002E682B">
        <w:t xml:space="preserve"> (</w:t>
      </w:r>
      <w:r w:rsidR="003A4793">
        <w:rPr>
          <w:rFonts w:hint="cs"/>
          <w:cs/>
        </w:rPr>
        <w:t xml:space="preserve"> </w:t>
      </w:r>
      <w:r w:rsidRPr="002E682B">
        <w:t>Delete</w:t>
      </w:r>
      <w:r w:rsidR="003A4793">
        <w:rPr>
          <w:rFonts w:hint="cs"/>
          <w:cs/>
        </w:rPr>
        <w:t xml:space="preserve"> </w:t>
      </w:r>
      <w:r w:rsidRPr="002E682B">
        <w:t xml:space="preserve">) </w:t>
      </w:r>
      <w:r w:rsidRPr="002E682B">
        <w:rPr>
          <w:cs/>
        </w:rPr>
        <w:t xml:space="preserve">ใช้สำหรับลบที่อยู่ </w:t>
      </w:r>
      <w:r w:rsidRPr="002E682B">
        <w:t xml:space="preserve">IP </w:t>
      </w:r>
      <w:r w:rsidRPr="002E682B">
        <w:rPr>
          <w:cs/>
        </w:rPr>
        <w:t>ออกจากรายการ</w:t>
      </w:r>
    </w:p>
    <w:p w14:paraId="7E0EC867" w14:textId="7FFE08ED" w:rsidR="002E682B" w:rsidRPr="002E682B" w:rsidRDefault="002E682B" w:rsidP="002E682B">
      <w:pPr>
        <w:pStyle w:val="Paragraph"/>
      </w:pPr>
      <w:r w:rsidRPr="002E682B">
        <w:rPr>
          <w:cs/>
        </w:rPr>
        <w:t xml:space="preserve">หมายเลข </w:t>
      </w:r>
      <w:r w:rsidRPr="002E682B">
        <w:t xml:space="preserve">10 </w:t>
      </w:r>
      <w:r w:rsidRPr="002E682B">
        <w:rPr>
          <w:cs/>
        </w:rPr>
        <w:t>ช่อง "</w:t>
      </w:r>
      <w:r w:rsidRPr="002E682B">
        <w:t>SSH Username"</w:t>
      </w:r>
      <w:r>
        <w:rPr>
          <w:rFonts w:hint="cs"/>
          <w:cs/>
        </w:rPr>
        <w:t xml:space="preserve"> </w:t>
      </w:r>
      <w:r w:rsidRPr="002E682B">
        <w:rPr>
          <w:cs/>
        </w:rPr>
        <w:t xml:space="preserve">ใช้สำหรับระบุชื่อผู้ใช้ที่ใช้เข้าสู่ระบบอุปกรณ์ผ่าน </w:t>
      </w:r>
      <w:r w:rsidRPr="002E682B">
        <w:t xml:space="preserve">SSH </w:t>
      </w:r>
      <w:r w:rsidRPr="002E682B">
        <w:rPr>
          <w:cs/>
        </w:rPr>
        <w:t>เพื่อทำการอัปเดตเฟิร์มแวร์</w:t>
      </w:r>
    </w:p>
    <w:p w14:paraId="182B0AF6" w14:textId="38BA10A4" w:rsidR="002E682B" w:rsidRPr="002E682B" w:rsidRDefault="002E682B" w:rsidP="002E682B">
      <w:pPr>
        <w:pStyle w:val="Paragraph"/>
      </w:pPr>
      <w:r w:rsidRPr="002E682B">
        <w:rPr>
          <w:cs/>
        </w:rPr>
        <w:t xml:space="preserve">หมายเลข </w:t>
      </w:r>
      <w:r w:rsidRPr="002E682B">
        <w:t xml:space="preserve">11 </w:t>
      </w:r>
      <w:r w:rsidRPr="002E682B">
        <w:rPr>
          <w:cs/>
        </w:rPr>
        <w:t>ช่อง "</w:t>
      </w:r>
      <w:r w:rsidRPr="002E682B">
        <w:t>SSH Password"</w:t>
      </w:r>
      <w:r w:rsidRPr="002E682B">
        <w:rPr>
          <w:rFonts w:hint="cs"/>
          <w:cs/>
        </w:rPr>
        <w:t xml:space="preserve"> </w:t>
      </w:r>
      <w:r w:rsidRPr="002E682B">
        <w:rPr>
          <w:cs/>
        </w:rPr>
        <w:t xml:space="preserve">ใช้สำหรับระบุรหัสผ่านของ </w:t>
      </w:r>
      <w:r w:rsidRPr="002E682B">
        <w:t xml:space="preserve">SSH </w:t>
      </w:r>
      <w:r w:rsidR="003A4793">
        <w:rPr>
          <w:rFonts w:hint="cs"/>
          <w:cs/>
        </w:rPr>
        <w:t>เพื่อจะเข้าไปอัปโหลดไฟล์เข้าไปยังอุปกรณ์</w:t>
      </w:r>
      <w:r w:rsidRPr="002E682B">
        <w:rPr>
          <w:cs/>
        </w:rPr>
        <w:t>ที่ใช้ในการอัปเดตเฟิร์มแวร์</w:t>
      </w:r>
    </w:p>
    <w:p w14:paraId="46503670" w14:textId="4FA97AD6" w:rsidR="002E682B" w:rsidRDefault="002E682B" w:rsidP="002E682B">
      <w:pPr>
        <w:pStyle w:val="Paragraph"/>
      </w:pPr>
      <w:r w:rsidRPr="002E682B">
        <w:rPr>
          <w:cs/>
        </w:rPr>
        <w:t xml:space="preserve">หมายเลข </w:t>
      </w:r>
      <w:r w:rsidRPr="002E682B">
        <w:t xml:space="preserve">12 </w:t>
      </w:r>
      <w:r w:rsidRPr="002E682B">
        <w:rPr>
          <w:cs/>
        </w:rPr>
        <w:t>ปุ่ม "</w:t>
      </w:r>
      <w:r w:rsidRPr="002E682B">
        <w:t>Update Firmware"</w:t>
      </w:r>
      <w:r w:rsidRPr="002E682B">
        <w:rPr>
          <w:rFonts w:hint="cs"/>
          <w:cs/>
        </w:rPr>
        <w:t xml:space="preserve"> </w:t>
      </w:r>
      <w:r w:rsidRPr="002E682B">
        <w:rPr>
          <w:cs/>
        </w:rPr>
        <w:t xml:space="preserve">ใช้สำหรับเริ่มกระบวนการอัปเดตเฟิร์มแวร์ไปยังอุปกรณ์ที่เลือกผ่าน </w:t>
      </w:r>
      <w:r w:rsidRPr="002E682B">
        <w:t>TFTP Server</w:t>
      </w:r>
    </w:p>
    <w:p w14:paraId="5C34B5C7" w14:textId="77777777" w:rsidR="003A4793" w:rsidRDefault="003A4793" w:rsidP="002E682B">
      <w:pPr>
        <w:pStyle w:val="Paragraph"/>
      </w:pPr>
    </w:p>
    <w:p w14:paraId="29E3DA1A" w14:textId="3E2C17BC" w:rsidR="003A4793" w:rsidRDefault="001D0D4F" w:rsidP="001D0D4F">
      <w:pPr>
        <w:jc w:val="center"/>
        <w:rPr>
          <w:rFonts w:cstheme="minorBidi"/>
        </w:rPr>
      </w:pPr>
      <w:r w:rsidRPr="001D0D4F">
        <w:rPr>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37"/>
                    <a:stretch>
                      <a:fillRect/>
                    </a:stretch>
                  </pic:blipFill>
                  <pic:spPr>
                    <a:xfrm>
                      <a:off x="0" y="0"/>
                      <a:ext cx="5274310" cy="1625600"/>
                    </a:xfrm>
                    <a:prstGeom prst="rect">
                      <a:avLst/>
                    </a:prstGeom>
                    <a:ln w="19050">
                      <a:solidFill>
                        <a:schemeClr val="tx1"/>
                      </a:solidFill>
                    </a:ln>
                  </pic:spPr>
                </pic:pic>
              </a:graphicData>
            </a:graphic>
          </wp:inline>
        </w:drawing>
      </w:r>
    </w:p>
    <w:p w14:paraId="5861B4D0" w14:textId="77777777" w:rsidR="001D0D4F" w:rsidRPr="001D0D4F" w:rsidRDefault="001D0D4F" w:rsidP="001D0D4F">
      <w:pPr>
        <w:jc w:val="center"/>
        <w:rPr>
          <w:rFonts w:ascii="TH Sarabun New" w:hAnsi="TH Sarabun New" w:cs="TH Sarabun New"/>
          <w:sz w:val="32"/>
          <w:szCs w:val="32"/>
        </w:rPr>
      </w:pPr>
    </w:p>
    <w:p w14:paraId="6F6D891E" w14:textId="77777777" w:rsidR="001D0D4F" w:rsidRPr="001D0D4F" w:rsidRDefault="001D0D4F" w:rsidP="001D0D4F">
      <w:pPr>
        <w:jc w:val="center"/>
        <w:rPr>
          <w:rFonts w:ascii="TH Sarabun New" w:hAnsi="TH Sarabun New" w:cs="TH Sarabun New"/>
          <w:sz w:val="32"/>
          <w:szCs w:val="32"/>
        </w:rPr>
      </w:pPr>
    </w:p>
    <w:p w14:paraId="56B177BC" w14:textId="77777777" w:rsidR="001D0D4F" w:rsidRPr="001D0D4F" w:rsidRDefault="001D0D4F" w:rsidP="001D0D4F">
      <w:pPr>
        <w:jc w:val="center"/>
        <w:rPr>
          <w:rFonts w:ascii="TH Sarabun New" w:hAnsi="TH Sarabun New" w:cs="TH Sarabun New"/>
          <w:sz w:val="32"/>
          <w:szCs w:val="32"/>
        </w:rPr>
      </w:pPr>
    </w:p>
    <w:p w14:paraId="2E86503F" w14:textId="254D0521" w:rsidR="001D0D4F" w:rsidRPr="001D0D4F" w:rsidRDefault="001D0D4F" w:rsidP="001D0D4F">
      <w:pPr>
        <w:pStyle w:val="Paragraph"/>
        <w:rPr>
          <w:cs/>
        </w:rPr>
      </w:pPr>
      <w:r w:rsidRPr="001D0D4F">
        <w:rPr>
          <w:rFonts w:hint="cs"/>
          <w:cs/>
        </w:rPr>
        <w:lastRenderedPageBreak/>
        <w:t>จากภาพที่</w:t>
      </w:r>
      <w:r w:rsidRPr="001D0D4F">
        <w:rPr>
          <w:cs/>
        </w:rPr>
        <w:t xml:space="preserve"> 4-11 </w:t>
      </w:r>
      <w:r w:rsidRPr="001D0D4F">
        <w:rPr>
          <w:rFonts w:hint="cs"/>
          <w:cs/>
        </w:rPr>
        <w:t>แสดงถึง</w:t>
      </w:r>
      <w:r w:rsidRPr="001D0D4F">
        <w:rPr>
          <w:cs/>
        </w:rPr>
        <w:t xml:space="preserve"> </w:t>
      </w:r>
      <w:r w:rsidRPr="001D0D4F">
        <w:rPr>
          <w:rFonts w:hint="cs"/>
          <w:cs/>
        </w:rPr>
        <w:t>หน้าจอสำหรับเลือกอุปกรณ์เพื่อทำการ</w:t>
      </w:r>
      <w:r w:rsidRPr="001D0D4F">
        <w:rPr>
          <w:cs/>
        </w:rPr>
        <w:t xml:space="preserve"> </w:t>
      </w:r>
      <w:r w:rsidRPr="001D0D4F">
        <w:t xml:space="preserve">Deploy (Deploy Device) </w:t>
      </w:r>
      <w:r w:rsidRPr="001D0D4F">
        <w:rPr>
          <w:rFonts w:hint="cs"/>
          <w:cs/>
        </w:rPr>
        <w:t>โดยเป็น</w:t>
      </w:r>
      <w:r w:rsidRPr="001D0D4F">
        <w:rPr>
          <w:cs/>
        </w:rPr>
        <w:t xml:space="preserve"> </w:t>
      </w:r>
      <w:r w:rsidRPr="001D0D4F">
        <w:rPr>
          <w:rFonts w:hint="cs"/>
          <w:cs/>
        </w:rPr>
        <w:t>ขั้นตอนการเลือกอุปกรณ์เครือข่ายที่ต้องการนำไปใช้งานในการตั้งค่าและกำหนดค่าอัตโนมัติ</w:t>
      </w:r>
    </w:p>
    <w:p w14:paraId="6FACD1CC" w14:textId="082083AC" w:rsidR="001D0D4F" w:rsidRPr="001D0D4F" w:rsidRDefault="001D0D4F" w:rsidP="001D0D4F">
      <w:pPr>
        <w:pStyle w:val="Paragraph"/>
      </w:pPr>
      <w:r w:rsidRPr="001D0D4F">
        <w:rPr>
          <w:rFonts w:hint="cs"/>
          <w:cs/>
        </w:rPr>
        <w:t>หมายเลข</w:t>
      </w:r>
      <w:r w:rsidRPr="001D0D4F">
        <w:rPr>
          <w:cs/>
        </w:rPr>
        <w:t xml:space="preserve"> 1 </w:t>
      </w:r>
      <w:r w:rsidRPr="001D0D4F">
        <w:rPr>
          <w:rFonts w:hint="cs"/>
          <w:cs/>
        </w:rPr>
        <w:t>ช่องเลือกอุปกรณ์</w:t>
      </w:r>
      <w:r>
        <w:rPr>
          <w:rFonts w:hint="cs"/>
          <w:cs/>
        </w:rPr>
        <w:t xml:space="preserve"> </w:t>
      </w:r>
      <w:r w:rsidRPr="001D0D4F">
        <w:rPr>
          <w:rFonts w:hint="cs"/>
          <w:cs/>
        </w:rPr>
        <w:t>ใช้สำหรับเลือกอุปกรณ์ที่ต้องการนำไป</w:t>
      </w:r>
      <w:r w:rsidRPr="001D0D4F">
        <w:rPr>
          <w:cs/>
        </w:rPr>
        <w:t xml:space="preserve"> </w:t>
      </w:r>
      <w:r w:rsidRPr="001D0D4F">
        <w:t xml:space="preserve">Deploy </w:t>
      </w:r>
      <w:r w:rsidRPr="001D0D4F">
        <w:rPr>
          <w:rFonts w:hint="cs"/>
          <w:cs/>
        </w:rPr>
        <w:t>โดยสามารถเลือกทีละอุปกรณ์</w:t>
      </w:r>
      <w:r w:rsidRPr="001D0D4F">
        <w:rPr>
          <w:cs/>
        </w:rPr>
        <w:t xml:space="preserve"> </w:t>
      </w:r>
      <w:r w:rsidRPr="001D0D4F">
        <w:rPr>
          <w:rFonts w:hint="cs"/>
          <w:cs/>
        </w:rPr>
        <w:t>หรือเลือกทั้งหมดได้จากช่องทำเครื่องหมาย</w:t>
      </w:r>
      <w:r w:rsidRPr="001D0D4F">
        <w:rPr>
          <w:cs/>
        </w:rPr>
        <w:t xml:space="preserve"> (</w:t>
      </w:r>
      <w:r>
        <w:rPr>
          <w:rFonts w:hint="cs"/>
          <w:cs/>
        </w:rPr>
        <w:t xml:space="preserve"> </w:t>
      </w:r>
      <w:r w:rsidRPr="001D0D4F">
        <w:t>Checkbox</w:t>
      </w:r>
      <w:r>
        <w:rPr>
          <w:rFonts w:hint="cs"/>
          <w:cs/>
        </w:rPr>
        <w:t xml:space="preserve"> </w:t>
      </w:r>
      <w:r w:rsidRPr="001D0D4F">
        <w:t xml:space="preserve">) </w:t>
      </w:r>
      <w:r w:rsidRPr="001D0D4F">
        <w:rPr>
          <w:rFonts w:hint="cs"/>
          <w:cs/>
        </w:rPr>
        <w:t>บนหัวตาราง</w:t>
      </w:r>
    </w:p>
    <w:p w14:paraId="25FD6D28" w14:textId="05A1165C" w:rsidR="001D0D4F" w:rsidRPr="001D0D4F" w:rsidRDefault="001D0D4F" w:rsidP="001D0D4F">
      <w:pPr>
        <w:pStyle w:val="Paragraph"/>
      </w:pPr>
      <w:r w:rsidRPr="001D0D4F">
        <w:rPr>
          <w:rFonts w:hint="cs"/>
          <w:cs/>
        </w:rPr>
        <w:t>หมายเลข</w:t>
      </w:r>
      <w:r w:rsidRPr="001D0D4F">
        <w:rPr>
          <w:cs/>
        </w:rPr>
        <w:t xml:space="preserve"> 2 </w:t>
      </w:r>
      <w:r w:rsidRPr="001D0D4F">
        <w:rPr>
          <w:rFonts w:hint="cs"/>
          <w:cs/>
        </w:rPr>
        <w:t>ปุ่ม</w:t>
      </w:r>
      <w:r w:rsidRPr="001D0D4F">
        <w:rPr>
          <w:cs/>
        </w:rPr>
        <w:t xml:space="preserve"> "</w:t>
      </w:r>
      <w:r w:rsidRPr="001D0D4F">
        <w:t>Next Step"</w:t>
      </w:r>
      <w:r>
        <w:rPr>
          <w:rFonts w:hint="cs"/>
          <w:cs/>
        </w:rPr>
        <w:t xml:space="preserve"> </w:t>
      </w:r>
      <w:r w:rsidRPr="001D0D4F">
        <w:rPr>
          <w:rFonts w:hint="cs"/>
          <w:cs/>
        </w:rPr>
        <w:t>ใช้สำหรับไปยังขั้นตอนถัดไปของกระบวนการ</w:t>
      </w:r>
      <w:r w:rsidRPr="001D0D4F">
        <w:rPr>
          <w:cs/>
        </w:rPr>
        <w:t xml:space="preserve"> </w:t>
      </w:r>
      <w:r w:rsidRPr="001D0D4F">
        <w:t xml:space="preserve">Deploy </w:t>
      </w:r>
      <w:r w:rsidRPr="001D0D4F">
        <w:rPr>
          <w:rFonts w:hint="cs"/>
          <w:cs/>
        </w:rPr>
        <w:t>อุปกรณ์</w:t>
      </w:r>
      <w:r w:rsidRPr="001D0D4F">
        <w:rPr>
          <w:cs/>
        </w:rPr>
        <w:t xml:space="preserve"> </w:t>
      </w:r>
      <w:r w:rsidRPr="001D0D4F">
        <w:rPr>
          <w:rFonts w:hint="cs"/>
          <w:cs/>
        </w:rPr>
        <w:t>หลังจากที่เลือกอุปกรณ์ที่ต้องการเรียบร้อยแล้ว</w:t>
      </w:r>
    </w:p>
    <w:p w14:paraId="748ECFF9" w14:textId="77777777" w:rsidR="002E682B" w:rsidRDefault="002E682B" w:rsidP="002E682B">
      <w:pPr>
        <w:pStyle w:val="Paragraph"/>
      </w:pPr>
    </w:p>
    <w:p w14:paraId="4EC6DA60" w14:textId="1E2DF86F" w:rsidR="001D0D4F" w:rsidRDefault="001D0D4F" w:rsidP="001D0D4F">
      <w:r w:rsidRPr="001D0D4F">
        <w:rPr>
          <w:noProof/>
        </w:rPr>
        <w:drawing>
          <wp:inline distT="0" distB="0" distL="0" distR="0" wp14:anchorId="64A07CC9" wp14:editId="1C0BD9A4">
            <wp:extent cx="5274310" cy="2499360"/>
            <wp:effectExtent l="19050" t="19050" r="21590" b="15240"/>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38"/>
                    <a:stretch>
                      <a:fillRect/>
                    </a:stretch>
                  </pic:blipFill>
                  <pic:spPr>
                    <a:xfrm>
                      <a:off x="0" y="0"/>
                      <a:ext cx="5274310" cy="2499360"/>
                    </a:xfrm>
                    <a:prstGeom prst="rect">
                      <a:avLst/>
                    </a:prstGeom>
                    <a:ln w="19050">
                      <a:solidFill>
                        <a:schemeClr val="tx1"/>
                      </a:solidFill>
                    </a:ln>
                  </pic:spPr>
                </pic:pic>
              </a:graphicData>
            </a:graphic>
          </wp:inline>
        </w:drawing>
      </w:r>
    </w:p>
    <w:p w14:paraId="5E10FE73" w14:textId="77777777" w:rsidR="001D0D4F" w:rsidRPr="002E682B" w:rsidRDefault="001D0D4F" w:rsidP="002E682B">
      <w:pPr>
        <w:pStyle w:val="Paragraph"/>
      </w:pPr>
    </w:p>
    <w:p w14:paraId="0A477F7D" w14:textId="77777777" w:rsidR="002E682B" w:rsidRDefault="002E682B" w:rsidP="002E682B">
      <w:pPr>
        <w:pStyle w:val="Paragraph"/>
      </w:pPr>
    </w:p>
    <w:p w14:paraId="7FC304EA" w14:textId="77777777" w:rsidR="002E682B" w:rsidRPr="002E682B" w:rsidRDefault="002E682B" w:rsidP="002E682B">
      <w:pPr>
        <w:pStyle w:val="Paragraph"/>
      </w:pPr>
    </w:p>
    <w:p w14:paraId="69B1E96A" w14:textId="215010C8" w:rsidR="002E682B" w:rsidRDefault="000D1A15" w:rsidP="00301912">
      <w:pPr>
        <w:pStyle w:val="Paragraph"/>
      </w:pPr>
      <w:r w:rsidRPr="000D1A15">
        <w:rPr>
          <w:rFonts w:hint="cs"/>
          <w:cs/>
        </w:rPr>
        <w:t>จากภาพที่</w:t>
      </w:r>
      <w:r w:rsidRPr="000D1A15">
        <w:rPr>
          <w:cs/>
        </w:rPr>
        <w:t xml:space="preserve"> </w:t>
      </w:r>
      <w:r w:rsidRPr="000D1A15">
        <w:t xml:space="preserve">4-12 </w:t>
      </w:r>
      <w:r w:rsidRPr="000D1A15">
        <w:rPr>
          <w:rFonts w:hint="cs"/>
          <w:cs/>
        </w:rPr>
        <w:t>แสดงถึง</w:t>
      </w:r>
      <w:r w:rsidRPr="000D1A15">
        <w:rPr>
          <w:cs/>
        </w:rPr>
        <w:t xml:space="preserve"> </w:t>
      </w:r>
      <w:r w:rsidRPr="000D1A15">
        <w:rPr>
          <w:rFonts w:hint="cs"/>
          <w:cs/>
        </w:rPr>
        <w:t>หน้าจอสำหรับเลือกเทมเพลตการตั้งค่า</w:t>
      </w:r>
      <w:r w:rsidRPr="000D1A15">
        <w:rPr>
          <w:cs/>
        </w:rPr>
        <w:t xml:space="preserve"> (</w:t>
      </w:r>
      <w:r w:rsidRPr="000D1A15">
        <w:t xml:space="preserve">Select Template) </w:t>
      </w:r>
      <w:r w:rsidRPr="000D1A15">
        <w:rPr>
          <w:rFonts w:hint="cs"/>
          <w:cs/>
        </w:rPr>
        <w:t>ในกระบวนการ</w:t>
      </w:r>
      <w:r w:rsidRPr="000D1A15">
        <w:rPr>
          <w:cs/>
        </w:rPr>
        <w:t xml:space="preserve"> </w:t>
      </w:r>
      <w:r w:rsidRPr="000D1A15">
        <w:t xml:space="preserve">Deploy Device </w:t>
      </w:r>
      <w:r w:rsidRPr="000D1A15">
        <w:rPr>
          <w:rFonts w:hint="cs"/>
          <w:cs/>
        </w:rPr>
        <w:t>ซึ่งช่วยให้ผู้ใช้สามารถ</w:t>
      </w:r>
      <w:r w:rsidRPr="000D1A15">
        <w:rPr>
          <w:cs/>
        </w:rPr>
        <w:t xml:space="preserve"> </w:t>
      </w:r>
      <w:r w:rsidRPr="000D1A15">
        <w:rPr>
          <w:rFonts w:hint="cs"/>
          <w:cs/>
        </w:rPr>
        <w:t>เลือกเทมเพลตการตั้งค่าที่ต้องการนำไปใช้กับอุปกรณ์เครือข่ายที่เลือกไว้ในขั้นตอนก่อนหน้า</w:t>
      </w:r>
    </w:p>
    <w:p w14:paraId="1883DA27" w14:textId="17612D94" w:rsidR="000D1A15" w:rsidRPr="000D1A15" w:rsidRDefault="000D1A15" w:rsidP="000D1A15">
      <w:pPr>
        <w:pStyle w:val="Paragraph"/>
      </w:pPr>
      <w:r w:rsidRPr="000D1A15">
        <w:rPr>
          <w:cs/>
        </w:rPr>
        <w:t xml:space="preserve">หมายเลข </w:t>
      </w:r>
      <w:r w:rsidRPr="000D1A15">
        <w:t xml:space="preserve">1 </w:t>
      </w:r>
      <w:r w:rsidRPr="000D1A15">
        <w:rPr>
          <w:cs/>
        </w:rPr>
        <w:t>ตัวเลือกเทมเพลต (</w:t>
      </w:r>
      <w:r w:rsidRPr="000D1A15">
        <w:t>Radio Button)</w:t>
      </w:r>
      <w:r>
        <w:t xml:space="preserve"> </w:t>
      </w:r>
      <w:r w:rsidRPr="000D1A15">
        <w:rPr>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0D1A15">
        <w:t>Deploy</w:t>
      </w:r>
    </w:p>
    <w:p w14:paraId="1554B87A" w14:textId="3096569E" w:rsidR="000D1A15" w:rsidRPr="000D1A15" w:rsidRDefault="000D1A15" w:rsidP="000D1A15">
      <w:pPr>
        <w:pStyle w:val="Paragraph"/>
      </w:pPr>
      <w:r w:rsidRPr="000D1A15">
        <w:rPr>
          <w:cs/>
        </w:rPr>
        <w:t xml:space="preserve">หมายเลข </w:t>
      </w:r>
      <w:r w:rsidRPr="000D1A15">
        <w:t xml:space="preserve">2 </w:t>
      </w:r>
      <w:r w:rsidRPr="000D1A15">
        <w:rPr>
          <w:cs/>
        </w:rPr>
        <w:t>ปุ่ม "</w:t>
      </w:r>
      <w:r w:rsidRPr="000D1A15">
        <w:t>Back"</w:t>
      </w:r>
      <w:r>
        <w:t xml:space="preserve"> </w:t>
      </w:r>
      <w:r w:rsidRPr="000D1A15">
        <w:rPr>
          <w:cs/>
        </w:rPr>
        <w:t>ใช้สำหรับย้อนกลับไปยังหน้าก่อนหน้า (</w:t>
      </w:r>
      <w:r w:rsidRPr="000D1A15">
        <w:t xml:space="preserve">Deploy Device) </w:t>
      </w:r>
      <w:r w:rsidRPr="000D1A15">
        <w:rPr>
          <w:cs/>
        </w:rPr>
        <w:t xml:space="preserve">หากต้องการเปลี่ยนแปลงการเลือกอุปกรณ์ที่ต้องการ </w:t>
      </w:r>
      <w:r w:rsidRPr="000D1A15">
        <w:t>Deploy</w:t>
      </w:r>
    </w:p>
    <w:p w14:paraId="6E35DD89" w14:textId="24B17E4A" w:rsidR="000D1A15" w:rsidRPr="000D1A15" w:rsidRDefault="000D1A15" w:rsidP="000D1A15">
      <w:pPr>
        <w:pStyle w:val="Paragraph"/>
      </w:pPr>
      <w:r w:rsidRPr="000D1A15">
        <w:rPr>
          <w:cs/>
        </w:rPr>
        <w:t xml:space="preserve">หมายเลข </w:t>
      </w:r>
      <w:r w:rsidRPr="000D1A15">
        <w:t xml:space="preserve">3 </w:t>
      </w:r>
      <w:r w:rsidRPr="000D1A15">
        <w:rPr>
          <w:cs/>
        </w:rPr>
        <w:t>ปุ่ม "</w:t>
      </w:r>
      <w:r w:rsidRPr="000D1A15">
        <w:t>Log Out"</w:t>
      </w:r>
      <w:r>
        <w:t xml:space="preserve"> </w:t>
      </w:r>
      <w:r w:rsidRPr="000D1A15">
        <w:rPr>
          <w:cs/>
        </w:rPr>
        <w:t xml:space="preserve">ใช้สำหรับออกจากระบบและสิ้นสุดเซสชันของผู้ใช้งานในระบบ </w:t>
      </w:r>
      <w:r w:rsidRPr="000D1A15">
        <w:t>Cisco Automation</w:t>
      </w:r>
    </w:p>
    <w:p w14:paraId="2380B9F9" w14:textId="033BC5E4" w:rsidR="000D1A15" w:rsidRPr="000D1A15" w:rsidRDefault="000D1A15" w:rsidP="000D1A15">
      <w:pPr>
        <w:pStyle w:val="Paragraph"/>
      </w:pPr>
      <w:r w:rsidRPr="000D1A15">
        <w:rPr>
          <w:cs/>
        </w:rPr>
        <w:t xml:space="preserve">หมายเลข </w:t>
      </w:r>
      <w:r w:rsidRPr="000D1A15">
        <w:t xml:space="preserve">4 </w:t>
      </w:r>
      <w:r w:rsidRPr="000D1A15">
        <w:rPr>
          <w:cs/>
        </w:rPr>
        <w:t>คอลัมน์ "</w:t>
      </w:r>
      <w:r w:rsidRPr="000D1A15">
        <w:t>Action"</w:t>
      </w:r>
      <w:r>
        <w:t xml:space="preserve"> </w:t>
      </w:r>
      <w:r>
        <w:rPr>
          <w:rFonts w:hint="cs"/>
          <w:cs/>
        </w:rPr>
        <w:t>จะมีปุ่ม</w:t>
      </w:r>
      <w:r>
        <w:t xml:space="preserve"> View</w:t>
      </w:r>
      <w:r w:rsidRPr="000D1A15">
        <w:rPr>
          <w:cs/>
        </w:rPr>
        <w:t xml:space="preserve"> (</w:t>
      </w:r>
      <w:r w:rsidRPr="000D1A15">
        <w:t xml:space="preserve">View Template) </w:t>
      </w:r>
      <w:r w:rsidRPr="000D1A15">
        <w:rPr>
          <w:cs/>
        </w:rPr>
        <w:t>ใช้สำหรับดูรายละเอียดของเทมเพลตก่อนเลือกนำไปใช้งาน</w:t>
      </w:r>
    </w:p>
    <w:p w14:paraId="05845679" w14:textId="77777777" w:rsidR="000D1A15" w:rsidRDefault="000D1A15" w:rsidP="00301912">
      <w:pPr>
        <w:pStyle w:val="Paragraph"/>
      </w:pPr>
    </w:p>
    <w:p w14:paraId="14B9DD4A" w14:textId="3809FE05" w:rsidR="000D1A15" w:rsidRDefault="000D1A15" w:rsidP="000D1A15">
      <w:r>
        <w:rPr>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28D088F" w14:textId="77777777" w:rsidR="000D1A15" w:rsidRDefault="000D1A15" w:rsidP="000D1A15">
      <w:pPr>
        <w:rPr>
          <w:rFonts w:ascii="TH Sarabun New" w:hAnsi="TH Sarabun New" w:cs="TH Sarabun New"/>
          <w:sz w:val="32"/>
          <w:szCs w:val="32"/>
        </w:rPr>
      </w:pPr>
    </w:p>
    <w:p w14:paraId="338D7A4C" w14:textId="77777777" w:rsidR="000D1A15" w:rsidRDefault="000D1A15" w:rsidP="000D1A15">
      <w:pPr>
        <w:rPr>
          <w:rFonts w:ascii="TH Sarabun New" w:hAnsi="TH Sarabun New" w:cs="TH Sarabun New"/>
          <w:sz w:val="32"/>
          <w:szCs w:val="32"/>
        </w:rPr>
      </w:pPr>
    </w:p>
    <w:p w14:paraId="7C2D0275" w14:textId="77777777" w:rsidR="000D1A15" w:rsidRPr="000D1A15" w:rsidRDefault="000D1A15" w:rsidP="000D1A15">
      <w:pPr>
        <w:rPr>
          <w:rFonts w:ascii="TH Sarabun New" w:hAnsi="TH Sarabun New" w:cs="TH Sarabun New"/>
          <w:sz w:val="32"/>
          <w:szCs w:val="32"/>
        </w:rPr>
      </w:pPr>
    </w:p>
    <w:p w14:paraId="7B7A3EAF" w14:textId="01463BA3" w:rsidR="000D1A15" w:rsidRDefault="000D1A15" w:rsidP="00301912">
      <w:pPr>
        <w:pStyle w:val="Paragraph"/>
      </w:pPr>
      <w:r w:rsidRPr="000D1A15">
        <w:rPr>
          <w:rFonts w:hint="cs"/>
          <w:cs/>
        </w:rPr>
        <w:t>จากภาพที่</w:t>
      </w:r>
      <w:r w:rsidRPr="000D1A15">
        <w:rPr>
          <w:cs/>
        </w:rPr>
        <w:t xml:space="preserve"> </w:t>
      </w:r>
      <w:r w:rsidRPr="000D1A15">
        <w:t xml:space="preserve">4-13 </w:t>
      </w:r>
      <w:r w:rsidRPr="000D1A15">
        <w:rPr>
          <w:rFonts w:hint="cs"/>
          <w:cs/>
        </w:rPr>
        <w:t>แสดงถึง</w:t>
      </w:r>
      <w:r w:rsidRPr="000D1A15">
        <w:rPr>
          <w:cs/>
        </w:rPr>
        <w:t xml:space="preserve"> </w:t>
      </w:r>
      <w:r w:rsidRPr="000D1A15">
        <w:rPr>
          <w:rFonts w:hint="cs"/>
          <w:cs/>
        </w:rPr>
        <w:t>หน้าจอ</w:t>
      </w:r>
      <w:r w:rsidRPr="000D1A15">
        <w:rPr>
          <w:cs/>
        </w:rPr>
        <w:t xml:space="preserve"> </w:t>
      </w:r>
      <w:r w:rsidRPr="000D1A15">
        <w:t xml:space="preserve">Pre-Deployment </w:t>
      </w:r>
      <w:r w:rsidRPr="000D1A15">
        <w:rPr>
          <w:rFonts w:hint="cs"/>
          <w:cs/>
        </w:rPr>
        <w:t>ซึ่งเป็น</w:t>
      </w:r>
      <w:r w:rsidRPr="000D1A15">
        <w:rPr>
          <w:cs/>
        </w:rPr>
        <w:t xml:space="preserve"> </w:t>
      </w:r>
      <w:r w:rsidRPr="000D1A15">
        <w:rPr>
          <w:rFonts w:hint="cs"/>
          <w:cs/>
        </w:rPr>
        <w:t>ขั้นตอนสุดท้ายก่อนทำการ</w:t>
      </w:r>
      <w:r w:rsidRPr="000D1A15">
        <w:rPr>
          <w:cs/>
        </w:rPr>
        <w:t xml:space="preserve"> </w:t>
      </w:r>
      <w:r w:rsidRPr="000D1A15">
        <w:t xml:space="preserve">Deploy </w:t>
      </w:r>
      <w:r w:rsidRPr="000D1A15">
        <w:rPr>
          <w:rFonts w:hint="cs"/>
          <w:cs/>
        </w:rPr>
        <w:t>อุปกรณ์เครือข่าย</w:t>
      </w:r>
      <w:r w:rsidRPr="000D1A15">
        <w:rPr>
          <w:cs/>
        </w:rPr>
        <w:t xml:space="preserve"> </w:t>
      </w:r>
      <w:r w:rsidRPr="000D1A15">
        <w:rPr>
          <w:rFonts w:hint="cs"/>
          <w:cs/>
        </w:rPr>
        <w:t>ระบบจะแสดงรายการ</w:t>
      </w:r>
      <w:r w:rsidRPr="000D1A15">
        <w:rPr>
          <w:cs/>
        </w:rPr>
        <w:t xml:space="preserve"> </w:t>
      </w:r>
      <w:r w:rsidRPr="000D1A15">
        <w:rPr>
          <w:rFonts w:hint="cs"/>
          <w:cs/>
        </w:rPr>
        <w:t>อุปกรณ์ที่เลือกพร้อมกับเทมเพลตที่กำหนดไว้</w:t>
      </w:r>
      <w:r w:rsidRPr="000D1A15">
        <w:rPr>
          <w:cs/>
        </w:rPr>
        <w:t xml:space="preserve"> </w:t>
      </w:r>
      <w:r w:rsidRPr="000D1A15">
        <w:rPr>
          <w:rFonts w:hint="cs"/>
          <w:cs/>
        </w:rPr>
        <w:t>เพื่อให้ผู้ใช้สามารถตรวจสอบความถูกต้องของการตั้งค่าก่อนดำเนินการ</w:t>
      </w:r>
      <w:r w:rsidRPr="000D1A15">
        <w:rPr>
          <w:cs/>
        </w:rPr>
        <w:t xml:space="preserve"> </w:t>
      </w:r>
      <w:r w:rsidRPr="000D1A15">
        <w:t>Deploy</w:t>
      </w:r>
    </w:p>
    <w:p w14:paraId="525297CA" w14:textId="38ADEDA6"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1 </w:t>
      </w:r>
      <w:r w:rsidRPr="000D1A15">
        <w:rPr>
          <w:rFonts w:hint="cs"/>
          <w:cs/>
        </w:rPr>
        <w:t>คอลัมน์</w:t>
      </w:r>
      <w:r w:rsidRPr="000D1A15">
        <w:rPr>
          <w:cs/>
        </w:rPr>
        <w:t xml:space="preserve"> "</w:t>
      </w:r>
      <w:r w:rsidRPr="000D1A15">
        <w:t>Hostname"</w:t>
      </w:r>
      <w:r>
        <w:t xml:space="preserve"> </w:t>
      </w:r>
      <w:r w:rsidRPr="000D1A15">
        <w:rPr>
          <w:rFonts w:hint="cs"/>
          <w:cs/>
        </w:rPr>
        <w:t>แสดงชื่อโฮสต์ของอุปกรณ์ที่เลือกไว้ในกระบวนการ</w:t>
      </w:r>
      <w:r w:rsidRPr="000D1A15">
        <w:rPr>
          <w:cs/>
        </w:rPr>
        <w:t xml:space="preserve"> </w:t>
      </w:r>
      <w:r w:rsidRPr="000D1A15">
        <w:t>Deploy</w:t>
      </w:r>
    </w:p>
    <w:p w14:paraId="7B8EDC12" w14:textId="1DA75D2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2 </w:t>
      </w:r>
      <w:r w:rsidRPr="000D1A15">
        <w:rPr>
          <w:rFonts w:hint="cs"/>
          <w:cs/>
        </w:rPr>
        <w:t>คอลัมน์</w:t>
      </w:r>
      <w:r w:rsidRPr="000D1A15">
        <w:rPr>
          <w:cs/>
        </w:rPr>
        <w:t xml:space="preserve"> "</w:t>
      </w:r>
      <w:r w:rsidRPr="000D1A15">
        <w:t>IP Address"</w:t>
      </w:r>
      <w:r>
        <w:t xml:space="preserve"> </w:t>
      </w:r>
      <w:r w:rsidRPr="000D1A15">
        <w:rPr>
          <w:rFonts w:hint="cs"/>
          <w:cs/>
        </w:rPr>
        <w:t>แสดงที่อยู่</w:t>
      </w:r>
      <w:r w:rsidRPr="000D1A15">
        <w:rPr>
          <w:cs/>
        </w:rPr>
        <w:t xml:space="preserve"> </w:t>
      </w:r>
      <w:r w:rsidRPr="000D1A15">
        <w:t xml:space="preserve">IP </w:t>
      </w:r>
      <w:r w:rsidRPr="000D1A15">
        <w:rPr>
          <w:rFonts w:hint="cs"/>
          <w:cs/>
        </w:rPr>
        <w:t>ของอุปกรณ์ที่กำลังจะถูก</w:t>
      </w:r>
      <w:r w:rsidRPr="000D1A15">
        <w:rPr>
          <w:cs/>
        </w:rPr>
        <w:t xml:space="preserve"> </w:t>
      </w:r>
      <w:r w:rsidRPr="000D1A15">
        <w:t>Deploy</w:t>
      </w:r>
    </w:p>
    <w:p w14:paraId="23CD9A30" w14:textId="5C114595"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3 </w:t>
      </w:r>
      <w:r w:rsidRPr="000D1A15">
        <w:rPr>
          <w:rFonts w:hint="cs"/>
          <w:cs/>
        </w:rPr>
        <w:t>คอลัมน์</w:t>
      </w:r>
      <w:r w:rsidRPr="000D1A15">
        <w:rPr>
          <w:cs/>
        </w:rPr>
        <w:t xml:space="preserve"> "</w:t>
      </w:r>
      <w:r w:rsidRPr="000D1A15">
        <w:t>Template Name"</w:t>
      </w:r>
      <w:r>
        <w:t xml:space="preserve"> </w:t>
      </w:r>
      <w:r w:rsidRPr="000D1A15">
        <w:rPr>
          <w:rFonts w:hint="cs"/>
          <w:cs/>
        </w:rPr>
        <w:t>แสดงชื่อเทมเพลตที่ถูกเลือกสำหรับใช้กำหนดค่าอุปกรณ์แต่ละตัว</w:t>
      </w:r>
    </w:p>
    <w:p w14:paraId="0586FC45" w14:textId="2A1E00C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4 </w:t>
      </w:r>
      <w:r w:rsidRPr="000D1A15">
        <w:rPr>
          <w:rFonts w:hint="cs"/>
          <w:cs/>
        </w:rPr>
        <w:t>คอลัมน์</w:t>
      </w:r>
      <w:r w:rsidRPr="000D1A15">
        <w:rPr>
          <w:cs/>
        </w:rPr>
        <w:t xml:space="preserve"> "</w:t>
      </w:r>
      <w:r w:rsidRPr="000D1A15">
        <w:t>Description"</w:t>
      </w:r>
      <w:r>
        <w:t xml:space="preserve"> </w:t>
      </w:r>
      <w:r w:rsidRPr="000D1A15">
        <w:rPr>
          <w:rFonts w:hint="cs"/>
          <w:cs/>
        </w:rPr>
        <w:t>แสดงรายละเอียดหรือคำอธิบายของเทมเพลตที่เลือก</w:t>
      </w:r>
      <w:r w:rsidRPr="000D1A15">
        <w:rPr>
          <w:cs/>
        </w:rPr>
        <w:t xml:space="preserve"> </w:t>
      </w:r>
      <w:r w:rsidRPr="000D1A15">
        <w:rPr>
          <w:rFonts w:hint="cs"/>
          <w:cs/>
        </w:rPr>
        <w:t>เพื่อให้ผู้ใช้สามารถตรวจสอบความถูกต้องของการตั้งค่าก่อน</w:t>
      </w:r>
      <w:r w:rsidRPr="000D1A15">
        <w:rPr>
          <w:cs/>
        </w:rPr>
        <w:t xml:space="preserve"> </w:t>
      </w:r>
      <w:r w:rsidRPr="000D1A15">
        <w:t>Deploy</w:t>
      </w:r>
    </w:p>
    <w:p w14:paraId="346F603D" w14:textId="44B914A9"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5 </w:t>
      </w:r>
      <w:r w:rsidRPr="000D1A15">
        <w:rPr>
          <w:rFonts w:hint="cs"/>
          <w:cs/>
        </w:rPr>
        <w:t>ปุ่ม</w:t>
      </w:r>
      <w:r w:rsidRPr="000D1A15">
        <w:rPr>
          <w:cs/>
        </w:rPr>
        <w:t xml:space="preserve"> "</w:t>
      </w:r>
      <w:r w:rsidRPr="000D1A15">
        <w:t>Back"</w:t>
      </w:r>
      <w:r>
        <w:t xml:space="preserve"> </w:t>
      </w:r>
      <w:r w:rsidRPr="000D1A15">
        <w:rPr>
          <w:rFonts w:hint="cs"/>
          <w:cs/>
        </w:rPr>
        <w:t>ใช้สำหรับย้อนกลับไปยังหน้าก่อนหน้า</w:t>
      </w:r>
      <w:r w:rsidRPr="000D1A15">
        <w:rPr>
          <w:cs/>
        </w:rPr>
        <w:t xml:space="preserve"> (</w:t>
      </w:r>
      <w:r w:rsidRPr="000D1A15">
        <w:t xml:space="preserve">Select Templates) </w:t>
      </w:r>
      <w:r w:rsidRPr="000D1A15">
        <w:rPr>
          <w:rFonts w:hint="cs"/>
          <w:cs/>
        </w:rPr>
        <w:t>หากต้องการเปลี่ยนแปลงอุปกรณ์หรือเทมเพลตที่เลือก</w:t>
      </w:r>
    </w:p>
    <w:p w14:paraId="58485449" w14:textId="0B5A8146" w:rsidR="000D1A15" w:rsidRDefault="000D1A15" w:rsidP="000D1A15">
      <w:pPr>
        <w:pStyle w:val="Paragraph"/>
      </w:pPr>
      <w:r w:rsidRPr="000D1A15">
        <w:rPr>
          <w:rFonts w:hint="cs"/>
          <w:cs/>
        </w:rPr>
        <w:t>หมายเลข</w:t>
      </w:r>
      <w:r w:rsidRPr="000D1A15">
        <w:rPr>
          <w:cs/>
        </w:rPr>
        <w:t xml:space="preserve"> </w:t>
      </w:r>
      <w:r w:rsidRPr="000D1A15">
        <w:t xml:space="preserve">6 </w:t>
      </w:r>
      <w:r w:rsidRPr="000D1A15">
        <w:rPr>
          <w:rFonts w:hint="cs"/>
          <w:cs/>
        </w:rPr>
        <w:t>ปุ่ม</w:t>
      </w:r>
      <w:r w:rsidRPr="000D1A15">
        <w:rPr>
          <w:cs/>
        </w:rPr>
        <w:t xml:space="preserve"> "</w:t>
      </w:r>
      <w:r w:rsidRPr="000D1A15">
        <w:t>Deploy"</w:t>
      </w:r>
      <w:r>
        <w:t xml:space="preserve"> </w:t>
      </w:r>
      <w:r w:rsidRPr="000D1A15">
        <w:rPr>
          <w:rFonts w:hint="cs"/>
          <w:cs/>
        </w:rPr>
        <w:t>ใช้สำหรับเริ่มต้นกระบวนการ</w:t>
      </w:r>
      <w:r w:rsidRPr="000D1A15">
        <w:rPr>
          <w:cs/>
        </w:rPr>
        <w:t xml:space="preserve"> </w:t>
      </w:r>
      <w:r w:rsidRPr="000D1A15">
        <w:t xml:space="preserve">Deploy </w:t>
      </w:r>
      <w:r w:rsidRPr="000D1A15">
        <w:rPr>
          <w:rFonts w:hint="cs"/>
          <w:cs/>
        </w:rPr>
        <w:t>เทมเพลตไปยังอุปกรณ์ที่เลือก</w:t>
      </w:r>
      <w:r w:rsidRPr="000D1A15">
        <w:rPr>
          <w:cs/>
        </w:rPr>
        <w:t xml:space="preserve"> </w:t>
      </w:r>
      <w:r w:rsidRPr="000D1A15">
        <w:rPr>
          <w:rFonts w:hint="cs"/>
          <w:cs/>
        </w:rPr>
        <w:t>เมื่อกดปุ่มนี้</w:t>
      </w:r>
      <w:r w:rsidRPr="000D1A15">
        <w:rPr>
          <w:cs/>
        </w:rPr>
        <w:t xml:space="preserve"> </w:t>
      </w:r>
      <w:r w:rsidRPr="000D1A15">
        <w:rPr>
          <w:rFonts w:hint="cs"/>
          <w:cs/>
        </w:rPr>
        <w:t>ระบบจะดำเนินการตั้งค่าอุปกรณ์ตามเทมเพลตที่กำหนด</w:t>
      </w:r>
    </w:p>
    <w:p w14:paraId="3E92D332" w14:textId="77777777" w:rsidR="000D1A15" w:rsidRDefault="000D1A15" w:rsidP="00B47FC2">
      <w:pPr>
        <w:pStyle w:val="Paragraph"/>
        <w:ind w:firstLine="0"/>
      </w:pPr>
    </w:p>
    <w:p w14:paraId="6620B0D8" w14:textId="6F4872B1" w:rsidR="00B47FC2" w:rsidRDefault="00B47FC2" w:rsidP="00B47FC2">
      <w:pPr>
        <w:jc w:val="center"/>
      </w:pPr>
      <w:r w:rsidRPr="00B47FC2">
        <w:rPr>
          <w:noProof/>
        </w:rPr>
        <w:lastRenderedPageBreak/>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40"/>
                    <a:stretch>
                      <a:fillRect/>
                    </a:stretch>
                  </pic:blipFill>
                  <pic:spPr>
                    <a:xfrm>
                      <a:off x="0" y="0"/>
                      <a:ext cx="5274310" cy="2510155"/>
                    </a:xfrm>
                    <a:prstGeom prst="rect">
                      <a:avLst/>
                    </a:prstGeom>
                    <a:ln w="19050">
                      <a:solidFill>
                        <a:schemeClr val="tx1"/>
                      </a:solidFill>
                    </a:ln>
                  </pic:spPr>
                </pic:pic>
              </a:graphicData>
            </a:graphic>
          </wp:inline>
        </w:drawing>
      </w:r>
    </w:p>
    <w:p w14:paraId="56726233" w14:textId="77777777" w:rsidR="00B47FC2" w:rsidRDefault="00B47FC2" w:rsidP="00301912">
      <w:pPr>
        <w:pStyle w:val="Paragraph"/>
      </w:pPr>
    </w:p>
    <w:p w14:paraId="70159587" w14:textId="77777777" w:rsidR="00B47FC2" w:rsidRDefault="00B47FC2" w:rsidP="00301912">
      <w:pPr>
        <w:pStyle w:val="Paragraph"/>
      </w:pPr>
    </w:p>
    <w:p w14:paraId="4E09664F" w14:textId="77777777" w:rsidR="00B47FC2" w:rsidRDefault="00B47FC2" w:rsidP="00301912">
      <w:pPr>
        <w:pStyle w:val="Paragraph"/>
      </w:pPr>
    </w:p>
    <w:p w14:paraId="6E6C9458" w14:textId="718A6E11" w:rsidR="00B47FC2" w:rsidRDefault="00B47FC2" w:rsidP="00301912">
      <w:pPr>
        <w:pStyle w:val="Paragraph"/>
      </w:pPr>
      <w:r w:rsidRPr="00B47FC2">
        <w:rPr>
          <w:rFonts w:hint="cs"/>
          <w:cs/>
        </w:rPr>
        <w:t>จากภาพที่</w:t>
      </w:r>
      <w:r w:rsidRPr="00B47FC2">
        <w:rPr>
          <w:cs/>
        </w:rPr>
        <w:t xml:space="preserve"> </w:t>
      </w:r>
      <w:r w:rsidRPr="00B47FC2">
        <w:t xml:space="preserve">4-14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Deployment Log </w:t>
      </w:r>
      <w:r w:rsidRPr="00B47FC2">
        <w:rPr>
          <w:rFonts w:hint="cs"/>
          <w:cs/>
        </w:rPr>
        <w:t>ซึ่งเป็น</w:t>
      </w:r>
      <w:r w:rsidRPr="00B47FC2">
        <w:rPr>
          <w:cs/>
        </w:rPr>
        <w:t xml:space="preserve"> </w:t>
      </w:r>
      <w:r w:rsidRPr="00B47FC2">
        <w:rPr>
          <w:rFonts w:hint="cs"/>
          <w:cs/>
        </w:rPr>
        <w:t>ขั้นตอนสุดท้ายในกระบวนการ</w:t>
      </w:r>
      <w:r w:rsidRPr="00B47FC2">
        <w:rPr>
          <w:cs/>
        </w:rPr>
        <w:t xml:space="preserve"> </w:t>
      </w:r>
      <w:r w:rsidRPr="00B47FC2">
        <w:t xml:space="preserve">Deploy Device </w:t>
      </w:r>
      <w:r w:rsidRPr="00B47FC2">
        <w:rPr>
          <w:rFonts w:hint="cs"/>
          <w:cs/>
        </w:rPr>
        <w:t>โดยระบบจะแสดง</w:t>
      </w:r>
      <w:r w:rsidRPr="00B47FC2">
        <w:rPr>
          <w:cs/>
        </w:rPr>
        <w:t xml:space="preserve"> </w:t>
      </w:r>
      <w:r w:rsidRPr="00B47FC2">
        <w:rPr>
          <w:rFonts w:hint="cs"/>
          <w:cs/>
        </w:rPr>
        <w:t>สถานะการดำเนินการและรายละเอียดคำสั่งที่ถูกใช้ระหว่างการ</w:t>
      </w:r>
      <w:r w:rsidRPr="00B47FC2">
        <w:rPr>
          <w:cs/>
        </w:rPr>
        <w:t xml:space="preserve"> </w:t>
      </w:r>
      <w:r w:rsidRPr="00B47FC2">
        <w:t xml:space="preserve">Deploy </w:t>
      </w:r>
      <w:r w:rsidRPr="00B47FC2">
        <w:rPr>
          <w:rFonts w:hint="cs"/>
          <w:cs/>
        </w:rPr>
        <w:t>เทมเพลตไปยังอุปกรณ์เครือข่าย</w:t>
      </w:r>
    </w:p>
    <w:p w14:paraId="2A7DB352" w14:textId="39E7CDAD" w:rsidR="00B47FC2" w:rsidRPr="00B47FC2" w:rsidRDefault="00B47FC2" w:rsidP="00B47FC2">
      <w:pPr>
        <w:pStyle w:val="Paragraph"/>
      </w:pPr>
      <w:r w:rsidRPr="00B47FC2">
        <w:rPr>
          <w:cs/>
        </w:rPr>
        <w:t xml:space="preserve">หมายเลข </w:t>
      </w:r>
      <w:r w:rsidRPr="00B47FC2">
        <w:t xml:space="preserve">1 </w:t>
      </w:r>
      <w:r w:rsidRPr="00B47FC2">
        <w:rPr>
          <w:cs/>
        </w:rPr>
        <w:t>ปุ่ม "</w:t>
      </w:r>
      <w:r w:rsidRPr="00B47FC2">
        <w:t>Go to Logging Page"</w:t>
      </w:r>
      <w:r>
        <w:t xml:space="preserve"> </w:t>
      </w:r>
      <w:r w:rsidRPr="00B47FC2">
        <w:rPr>
          <w:cs/>
        </w:rPr>
        <w:t>ใช้สำหรับไปยังหน้าบันทึกการทำงาน (</w:t>
      </w:r>
      <w:r w:rsidRPr="00B47FC2">
        <w:t xml:space="preserve">Logging Page) </w:t>
      </w:r>
      <w:r w:rsidRPr="00B47FC2">
        <w:rPr>
          <w:cs/>
        </w:rPr>
        <w:t xml:space="preserve">เพื่อดูประวัติการ </w:t>
      </w:r>
      <w:r w:rsidRPr="00B47FC2">
        <w:t xml:space="preserve">Deploy </w:t>
      </w:r>
      <w:r w:rsidRPr="00B47FC2">
        <w:rPr>
          <w:cs/>
        </w:rPr>
        <w:t>และรายละเอียดเพิ่มเติมของการตั้งค่าอุปกรณ์เครือข่าย</w:t>
      </w:r>
    </w:p>
    <w:p w14:paraId="33551FD7" w14:textId="505F6601" w:rsidR="00B47FC2" w:rsidRPr="00B47FC2" w:rsidRDefault="00B47FC2" w:rsidP="00B47FC2">
      <w:pPr>
        <w:pStyle w:val="Paragraph"/>
      </w:pPr>
      <w:r w:rsidRPr="00B47FC2">
        <w:rPr>
          <w:cs/>
        </w:rPr>
        <w:t xml:space="preserve">หมายเลข </w:t>
      </w:r>
      <w:r w:rsidRPr="00B47FC2">
        <w:t xml:space="preserve">2 </w:t>
      </w:r>
      <w:r w:rsidRPr="00B47FC2">
        <w:rPr>
          <w:cs/>
        </w:rPr>
        <w:t xml:space="preserve">ตารางแสดงสถานะการ </w:t>
      </w:r>
      <w:r w:rsidRPr="00B47FC2">
        <w:t>Deploy</w:t>
      </w:r>
      <w:r>
        <w:t xml:space="preserve"> </w:t>
      </w:r>
      <w:r w:rsidRPr="00B47FC2">
        <w:rPr>
          <w:cs/>
        </w:rPr>
        <w:t xml:space="preserve">ตารางนี้ใช้แสดงรายละเอียดเกี่ยวกับอุปกรณ์ที่ทำการ </w:t>
      </w:r>
      <w:r w:rsidRPr="00B47FC2">
        <w:t xml:space="preserve">Deploy </w:t>
      </w:r>
      <w:r w:rsidRPr="00B47FC2">
        <w:rPr>
          <w:cs/>
        </w:rPr>
        <w:t>พร้อมกับผลลัพธ์ของแต่ละอุปกรณ์ โดยมีคอลัมน์ดังนี้:</w:t>
      </w:r>
    </w:p>
    <w:p w14:paraId="63B346C8" w14:textId="1CD87F6F" w:rsidR="00B47FC2" w:rsidRPr="00B47FC2" w:rsidRDefault="00B47FC2" w:rsidP="00B47FC2">
      <w:pPr>
        <w:pStyle w:val="Paragraph"/>
        <w:numPr>
          <w:ilvl w:val="0"/>
          <w:numId w:val="16"/>
        </w:numPr>
      </w:pPr>
      <w:r w:rsidRPr="00B47FC2">
        <w:t xml:space="preserve">Hostname </w:t>
      </w:r>
      <w:r w:rsidRPr="00B47FC2">
        <w:rPr>
          <w:cs/>
        </w:rPr>
        <w:t xml:space="preserve">แสดงชื่อโฮสต์ของอุปกรณ์ที่ทำการ </w:t>
      </w:r>
      <w:r w:rsidRPr="00B47FC2">
        <w:t>Deploy</w:t>
      </w:r>
    </w:p>
    <w:p w14:paraId="6FAF5207" w14:textId="389D974C" w:rsidR="00B47FC2" w:rsidRPr="00B47FC2" w:rsidRDefault="00B47FC2" w:rsidP="00B47FC2">
      <w:pPr>
        <w:pStyle w:val="Paragraph"/>
        <w:numPr>
          <w:ilvl w:val="0"/>
          <w:numId w:val="16"/>
        </w:numPr>
      </w:pPr>
      <w:r w:rsidRPr="00B47FC2">
        <w:t xml:space="preserve">IP Address </w:t>
      </w:r>
      <w:r w:rsidRPr="00B47FC2">
        <w:rPr>
          <w:cs/>
        </w:rPr>
        <w:t xml:space="preserve">แสดงที่อยู่ </w:t>
      </w:r>
      <w:r w:rsidRPr="00B47FC2">
        <w:t xml:space="preserve">IP </w:t>
      </w:r>
      <w:r w:rsidRPr="00B47FC2">
        <w:rPr>
          <w:cs/>
        </w:rPr>
        <w:t>ของอุปกรณ์ที่ถูกกำหนดค่า</w:t>
      </w:r>
    </w:p>
    <w:p w14:paraId="33EABB8C" w14:textId="10C20D83" w:rsidR="00B47FC2" w:rsidRPr="00B47FC2" w:rsidRDefault="00B47FC2" w:rsidP="00B47FC2">
      <w:pPr>
        <w:pStyle w:val="Paragraph"/>
        <w:numPr>
          <w:ilvl w:val="0"/>
          <w:numId w:val="16"/>
        </w:numPr>
      </w:pPr>
      <w:r w:rsidRPr="00B47FC2">
        <w:t xml:space="preserve">Template Name </w:t>
      </w:r>
      <w:r w:rsidRPr="00B47FC2">
        <w:rPr>
          <w:cs/>
        </w:rPr>
        <w:t xml:space="preserve">แสดงชื่อเทมเพลตที่ถูกใช้ในการ </w:t>
      </w:r>
      <w:r w:rsidRPr="00B47FC2">
        <w:t>Deploy</w:t>
      </w:r>
    </w:p>
    <w:p w14:paraId="4F29BE01" w14:textId="2EC89595" w:rsidR="00B47FC2" w:rsidRPr="00B47FC2" w:rsidRDefault="00B47FC2" w:rsidP="00B47FC2">
      <w:pPr>
        <w:pStyle w:val="Paragraph"/>
        <w:numPr>
          <w:ilvl w:val="0"/>
          <w:numId w:val="16"/>
        </w:numPr>
      </w:pPr>
      <w:r w:rsidRPr="00B47FC2">
        <w:t xml:space="preserve">Status </w:t>
      </w:r>
      <w:r w:rsidRPr="00B47FC2">
        <w:rPr>
          <w:cs/>
        </w:rPr>
        <w:t xml:space="preserve">แสดงสถานะของการ </w:t>
      </w:r>
      <w:r w:rsidRPr="00B47FC2">
        <w:t xml:space="preserve">Deploy </w:t>
      </w:r>
      <w:r w:rsidRPr="00B47FC2">
        <w:rPr>
          <w:cs/>
        </w:rPr>
        <w:t xml:space="preserve">ว่าสำเร็จ </w:t>
      </w:r>
      <w:proofErr w:type="gramStart"/>
      <w:r w:rsidRPr="00B47FC2">
        <w:rPr>
          <w:cs/>
        </w:rPr>
        <w:t>(</w:t>
      </w:r>
      <w:r>
        <w:t xml:space="preserve"> </w:t>
      </w:r>
      <w:r w:rsidRPr="00B47FC2">
        <w:t>Success</w:t>
      </w:r>
      <w:proofErr w:type="gramEnd"/>
      <w:r>
        <w:t xml:space="preserve"> </w:t>
      </w:r>
      <w:r w:rsidRPr="00B47FC2">
        <w:t xml:space="preserve">) </w:t>
      </w:r>
      <w:proofErr w:type="gramStart"/>
      <w:r w:rsidRPr="00B47FC2">
        <w:rPr>
          <w:cs/>
        </w:rPr>
        <w:t>หรือเกิดข้อผิดพลาด</w:t>
      </w:r>
      <w:proofErr w:type="gramEnd"/>
    </w:p>
    <w:p w14:paraId="0F6B0588" w14:textId="62EB4221" w:rsidR="00B47FC2" w:rsidRPr="00B47FC2" w:rsidRDefault="00B47FC2" w:rsidP="00B47FC2">
      <w:pPr>
        <w:pStyle w:val="Paragraph"/>
        <w:numPr>
          <w:ilvl w:val="0"/>
          <w:numId w:val="16"/>
        </w:numPr>
      </w:pPr>
      <w:r w:rsidRPr="00B47FC2">
        <w:t xml:space="preserve">Details </w:t>
      </w:r>
      <w:r w:rsidRPr="00B47FC2">
        <w:rPr>
          <w:cs/>
        </w:rPr>
        <w:t xml:space="preserve">แสดงผลลัพธ์และคำสั่งที่ใช้ระหว่างกระบวนการ </w:t>
      </w:r>
      <w:r w:rsidRPr="00B47FC2">
        <w:t xml:space="preserve">Deploy </w:t>
      </w:r>
      <w:r w:rsidRPr="00B47FC2">
        <w:rPr>
          <w:cs/>
        </w:rPr>
        <w:t>เช่น การเข้าสู่โหมดกำหนดค่า</w:t>
      </w:r>
      <w:r w:rsidRPr="00B47FC2">
        <w:t xml:space="preserve">, </w:t>
      </w:r>
      <w:r w:rsidRPr="00B47FC2">
        <w:rPr>
          <w:cs/>
        </w:rPr>
        <w:t>การตั้งค่าโฮสต์เนม</w:t>
      </w:r>
      <w:r w:rsidRPr="00B47FC2">
        <w:t xml:space="preserve">, </w:t>
      </w:r>
      <w:r w:rsidRPr="00B47FC2">
        <w:rPr>
          <w:cs/>
        </w:rPr>
        <w:t>และการบันทึกการตั้งค่า</w:t>
      </w:r>
    </w:p>
    <w:p w14:paraId="276FEC02" w14:textId="77777777" w:rsidR="00B47FC2" w:rsidRDefault="00B47FC2" w:rsidP="00301912">
      <w:pPr>
        <w:pStyle w:val="Paragraph"/>
      </w:pPr>
    </w:p>
    <w:p w14:paraId="2BE054DF" w14:textId="459E4552" w:rsidR="00B47FC2" w:rsidRDefault="00B47FC2" w:rsidP="00B47FC2">
      <w:pPr>
        <w:jc w:val="center"/>
      </w:pPr>
      <w:r w:rsidRPr="00B47FC2">
        <w:rPr>
          <w:noProof/>
        </w:rPr>
        <w:lastRenderedPageBreak/>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41"/>
                    <a:stretch>
                      <a:fillRect/>
                    </a:stretch>
                  </pic:blipFill>
                  <pic:spPr>
                    <a:xfrm>
                      <a:off x="0" y="0"/>
                      <a:ext cx="4909177" cy="2348793"/>
                    </a:xfrm>
                    <a:prstGeom prst="rect">
                      <a:avLst/>
                    </a:prstGeom>
                    <a:ln w="19050">
                      <a:solidFill>
                        <a:schemeClr val="tx1"/>
                      </a:solidFill>
                    </a:ln>
                  </pic:spPr>
                </pic:pic>
              </a:graphicData>
            </a:graphic>
          </wp:inline>
        </w:drawing>
      </w:r>
    </w:p>
    <w:p w14:paraId="13BC0195" w14:textId="77777777" w:rsidR="00B47FC2" w:rsidRDefault="00B47FC2" w:rsidP="00301912">
      <w:pPr>
        <w:pStyle w:val="Paragraph"/>
      </w:pPr>
    </w:p>
    <w:p w14:paraId="28C17BB3" w14:textId="77777777" w:rsidR="00B47FC2" w:rsidRDefault="00B47FC2" w:rsidP="00301912">
      <w:pPr>
        <w:pStyle w:val="Paragraph"/>
      </w:pPr>
    </w:p>
    <w:p w14:paraId="74D8D35B" w14:textId="77777777" w:rsidR="00B47FC2" w:rsidRDefault="00B47FC2" w:rsidP="00301912">
      <w:pPr>
        <w:pStyle w:val="Paragraph"/>
      </w:pPr>
    </w:p>
    <w:p w14:paraId="284DEED4" w14:textId="0FC2C319" w:rsidR="00B47FC2" w:rsidRDefault="00B47FC2" w:rsidP="00301912">
      <w:pPr>
        <w:pStyle w:val="Paragraph"/>
      </w:pPr>
      <w:r w:rsidRPr="00B47FC2">
        <w:rPr>
          <w:rFonts w:hint="cs"/>
          <w:cs/>
        </w:rPr>
        <w:t>จากภาพที่</w:t>
      </w:r>
      <w:r w:rsidRPr="00B47FC2">
        <w:rPr>
          <w:cs/>
        </w:rPr>
        <w:t xml:space="preserve"> </w:t>
      </w:r>
      <w:r w:rsidRPr="00B47FC2">
        <w:t xml:space="preserve">4-15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Logging History Deployment </w:t>
      </w:r>
      <w:r w:rsidRPr="00B47FC2">
        <w:rPr>
          <w:rFonts w:hint="cs"/>
          <w:cs/>
        </w:rPr>
        <w:t>ซึ่งเป็น</w:t>
      </w:r>
      <w:r w:rsidRPr="00B47FC2">
        <w:rPr>
          <w:cs/>
        </w:rPr>
        <w:t xml:space="preserve"> </w:t>
      </w:r>
      <w:r w:rsidRPr="00B47FC2">
        <w:rPr>
          <w:rFonts w:hint="cs"/>
          <w:cs/>
        </w:rPr>
        <w:t>หน้าสำหรับแสดงประวัติการ</w:t>
      </w:r>
      <w:r w:rsidRPr="00B47FC2">
        <w:rPr>
          <w:cs/>
        </w:rPr>
        <w:t xml:space="preserve"> </w:t>
      </w:r>
      <w:r w:rsidRPr="00B47FC2">
        <w:t xml:space="preserve">Deploy </w:t>
      </w:r>
      <w:r w:rsidRPr="00B47FC2">
        <w:rPr>
          <w:rFonts w:hint="cs"/>
          <w:cs/>
        </w:rPr>
        <w:t>อุปกรณ์เครือข่าย</w:t>
      </w:r>
      <w:r w:rsidRPr="00B47FC2">
        <w:rPr>
          <w:cs/>
        </w:rPr>
        <w:t xml:space="preserve"> </w:t>
      </w:r>
      <w:r w:rsidRPr="00B47FC2">
        <w:rPr>
          <w:rFonts w:hint="cs"/>
          <w:cs/>
        </w:rPr>
        <w:t>โดยผู้ใช้สามารถตรวจสอบ</w:t>
      </w:r>
      <w:r w:rsidRPr="00B47FC2">
        <w:rPr>
          <w:cs/>
        </w:rPr>
        <w:t xml:space="preserve"> </w:t>
      </w:r>
      <w:r w:rsidRPr="00B47FC2">
        <w:rPr>
          <w:rFonts w:hint="cs"/>
          <w:cs/>
        </w:rPr>
        <w:t>รายละเอียดของการ</w:t>
      </w:r>
      <w:r w:rsidRPr="00B47FC2">
        <w:rPr>
          <w:cs/>
        </w:rPr>
        <w:t xml:space="preserve"> </w:t>
      </w:r>
      <w:r w:rsidRPr="00B47FC2">
        <w:t xml:space="preserve">Deploy </w:t>
      </w:r>
      <w:r w:rsidRPr="00B47FC2">
        <w:rPr>
          <w:rFonts w:hint="cs"/>
          <w:cs/>
        </w:rPr>
        <w:t>แต่ละครั้ง</w:t>
      </w:r>
      <w:r w:rsidRPr="00B47FC2">
        <w:rPr>
          <w:cs/>
        </w:rPr>
        <w:t xml:space="preserve"> </w:t>
      </w:r>
      <w:r w:rsidRPr="00B47FC2">
        <w:rPr>
          <w:rFonts w:hint="cs"/>
          <w:cs/>
        </w:rPr>
        <w:t>รวมถึงผลลัพธ์ว่าประสบความสำเร็จหรือเกิดข้อผิดพลาด</w:t>
      </w:r>
    </w:p>
    <w:p w14:paraId="4884D27D" w14:textId="643B7AFE" w:rsidR="00B47FC2" w:rsidRPr="00B47FC2" w:rsidRDefault="00B47FC2" w:rsidP="00B47FC2">
      <w:pPr>
        <w:pStyle w:val="Paragraph"/>
      </w:pPr>
      <w:r w:rsidRPr="00B47FC2">
        <w:rPr>
          <w:cs/>
        </w:rPr>
        <w:t xml:space="preserve">หมายเลข </w:t>
      </w:r>
      <w:r w:rsidRPr="00B47FC2">
        <w:t xml:space="preserve">1 </w:t>
      </w:r>
      <w:r>
        <w:rPr>
          <w:rFonts w:hint="cs"/>
          <w:cs/>
        </w:rPr>
        <w:t>ตารางที่แสดงถึง</w:t>
      </w:r>
      <w:r w:rsidRPr="00B47FC2">
        <w:rPr>
          <w:cs/>
        </w:rPr>
        <w:t xml:space="preserve">รายละเอียดตารางประวัติการ </w:t>
      </w:r>
      <w:r w:rsidRPr="00B47FC2">
        <w:t>Deploy</w:t>
      </w:r>
    </w:p>
    <w:p w14:paraId="2A8BE7A5" w14:textId="04EF9CF4" w:rsidR="00B47FC2" w:rsidRPr="00B47FC2" w:rsidRDefault="00B47FC2" w:rsidP="00B47FC2">
      <w:pPr>
        <w:pStyle w:val="Paragraph"/>
        <w:numPr>
          <w:ilvl w:val="0"/>
          <w:numId w:val="17"/>
        </w:numPr>
      </w:pPr>
      <w:r w:rsidRPr="00B47FC2">
        <w:t xml:space="preserve">Date </w:t>
      </w:r>
      <w:r w:rsidRPr="00B47FC2">
        <w:rPr>
          <w:cs/>
        </w:rPr>
        <w:t xml:space="preserve">แสดงวันที่และเวลาที่ทำการ </w:t>
      </w:r>
      <w:r w:rsidRPr="00B47FC2">
        <w:t xml:space="preserve">Deploy </w:t>
      </w:r>
      <w:r w:rsidRPr="00B47FC2">
        <w:rPr>
          <w:cs/>
        </w:rPr>
        <w:t>อุปกรณ์แต่ละครั้ง</w:t>
      </w:r>
    </w:p>
    <w:p w14:paraId="54425D70" w14:textId="54490B49" w:rsidR="00B47FC2" w:rsidRPr="00B47FC2" w:rsidRDefault="00B47FC2" w:rsidP="00B47FC2">
      <w:pPr>
        <w:pStyle w:val="Paragraph"/>
        <w:numPr>
          <w:ilvl w:val="0"/>
          <w:numId w:val="17"/>
        </w:numPr>
      </w:pPr>
      <w:r w:rsidRPr="00B47FC2">
        <w:t xml:space="preserve">Device Name </w:t>
      </w:r>
      <w:r w:rsidRPr="00B47FC2">
        <w:rPr>
          <w:cs/>
        </w:rPr>
        <w:t xml:space="preserve">แสดงชื่ออุปกรณ์ที่ถูก </w:t>
      </w:r>
      <w:r w:rsidRPr="00B47FC2">
        <w:t xml:space="preserve">Deploy </w:t>
      </w:r>
      <w:r w:rsidRPr="00B47FC2">
        <w:rPr>
          <w:cs/>
        </w:rPr>
        <w:t>เพื่อช่วยให้ผู้</w:t>
      </w:r>
      <w:r w:rsidR="00794279">
        <w:rPr>
          <w:rFonts w:hint="cs"/>
          <w:cs/>
        </w:rPr>
        <w:t>ใช้</w:t>
      </w:r>
      <w:r w:rsidRPr="00B47FC2">
        <w:rPr>
          <w:cs/>
        </w:rPr>
        <w:t>สามารถระบุอุปกรณ์เป้าหมายได้ง่ายขึ้น</w:t>
      </w:r>
    </w:p>
    <w:p w14:paraId="110769E2" w14:textId="73CD1E0E" w:rsidR="00B47FC2" w:rsidRPr="00B47FC2" w:rsidRDefault="00B47FC2" w:rsidP="00B47FC2">
      <w:pPr>
        <w:pStyle w:val="Paragraph"/>
        <w:numPr>
          <w:ilvl w:val="0"/>
          <w:numId w:val="17"/>
        </w:numPr>
      </w:pPr>
      <w:r w:rsidRPr="00B47FC2">
        <w:t xml:space="preserve">IP Address </w:t>
      </w:r>
      <w:r w:rsidRPr="00B47FC2">
        <w:rPr>
          <w:cs/>
        </w:rPr>
        <w:t xml:space="preserve">แสดงที่อยู่ </w:t>
      </w:r>
      <w:r w:rsidRPr="00B47FC2">
        <w:t xml:space="preserve">IP </w:t>
      </w:r>
      <w:r w:rsidRPr="00B47FC2">
        <w:rPr>
          <w:cs/>
        </w:rPr>
        <w:t xml:space="preserve">ของอุปกรณ์ที่ทำการ </w:t>
      </w:r>
      <w:r w:rsidRPr="00B47FC2">
        <w:t xml:space="preserve">Deploy </w:t>
      </w:r>
      <w:r w:rsidRPr="00B47FC2">
        <w:rPr>
          <w:cs/>
        </w:rPr>
        <w:t>ซึ่งเป็นข้อมูลสำคัญสำหรับการตรวจสอบการเชื่อมต่อเครือข่าย</w:t>
      </w:r>
    </w:p>
    <w:p w14:paraId="6475AE8F" w14:textId="1F06EB82" w:rsidR="00B47FC2" w:rsidRPr="00B47FC2" w:rsidRDefault="00B47FC2" w:rsidP="00B47FC2">
      <w:pPr>
        <w:pStyle w:val="Paragraph"/>
        <w:numPr>
          <w:ilvl w:val="0"/>
          <w:numId w:val="17"/>
        </w:numPr>
      </w:pPr>
      <w:r w:rsidRPr="00B47FC2">
        <w:t xml:space="preserve">Deployed Template Name </w:t>
      </w:r>
      <w:r w:rsidRPr="00B47FC2">
        <w:rPr>
          <w:cs/>
        </w:rPr>
        <w:t xml:space="preserve">แสดงชื่อเทมเพลตที่ใช้ในการ </w:t>
      </w:r>
      <w:r w:rsidRPr="00B47FC2">
        <w:t xml:space="preserve">Deploy </w:t>
      </w:r>
      <w:r w:rsidRPr="00B47FC2">
        <w:rPr>
          <w:cs/>
        </w:rPr>
        <w:t>อุปกรณ์ เพื่อให้ผู้ใช้ทราบว่าอุปกรณ์ถูกตั้งค่าด้วยเทมเพลตใด</w:t>
      </w:r>
    </w:p>
    <w:p w14:paraId="11B68B47" w14:textId="2686F1E9" w:rsidR="00B47FC2" w:rsidRPr="00B47FC2" w:rsidRDefault="00B47FC2" w:rsidP="00B47FC2">
      <w:pPr>
        <w:pStyle w:val="Paragraph"/>
        <w:numPr>
          <w:ilvl w:val="0"/>
          <w:numId w:val="17"/>
        </w:numPr>
      </w:pPr>
      <w:r w:rsidRPr="00B47FC2">
        <w:t xml:space="preserve">Description </w:t>
      </w:r>
      <w:r w:rsidRPr="00B47FC2">
        <w:rPr>
          <w:cs/>
        </w:rPr>
        <w:t>แสดงรายละเอียด</w:t>
      </w:r>
      <w:r>
        <w:rPr>
          <w:rFonts w:hint="cs"/>
          <w:cs/>
        </w:rPr>
        <w:t>ของ</w:t>
      </w:r>
      <w:r>
        <w:t xml:space="preserve"> Template </w:t>
      </w:r>
      <w:r>
        <w:rPr>
          <w:rFonts w:hint="cs"/>
          <w:cs/>
        </w:rPr>
        <w:t>เพิ่มเติมว่า เช่น ใครเป็นคนทำ หรือ ต้องใช้กับ</w:t>
      </w:r>
      <w:r w:rsidR="00794279">
        <w:rPr>
          <w:rFonts w:hint="cs"/>
          <w:cs/>
        </w:rPr>
        <w:t>ตัวบริษัทไหน</w:t>
      </w:r>
    </w:p>
    <w:p w14:paraId="2309E8C7" w14:textId="0E684CB7" w:rsidR="00B47FC2" w:rsidRPr="00B47FC2" w:rsidRDefault="00B47FC2" w:rsidP="00B47FC2">
      <w:pPr>
        <w:pStyle w:val="Paragraph"/>
        <w:numPr>
          <w:ilvl w:val="0"/>
          <w:numId w:val="17"/>
        </w:numPr>
      </w:pPr>
      <w:r w:rsidRPr="00B47FC2">
        <w:t xml:space="preserve">Status </w:t>
      </w:r>
      <w:r w:rsidRPr="00B47FC2">
        <w:rPr>
          <w:cs/>
        </w:rPr>
        <w:t xml:space="preserve">แสดงผลลัพธ์ของการ </w:t>
      </w:r>
      <w:r w:rsidRPr="00B47FC2">
        <w:t xml:space="preserve">Deploy </w:t>
      </w:r>
      <w:r w:rsidRPr="00B47FC2">
        <w:rPr>
          <w:cs/>
        </w:rPr>
        <w:t>ว่าสำเร็จ (</w:t>
      </w:r>
      <w:r w:rsidRPr="00B47FC2">
        <w:t xml:space="preserve">Success) </w:t>
      </w:r>
      <w:r w:rsidRPr="00B47FC2">
        <w:rPr>
          <w:cs/>
        </w:rPr>
        <w:t>หรือ ล้มเหลว (</w:t>
      </w:r>
      <w:r w:rsidRPr="00B47FC2">
        <w:t xml:space="preserve">Failure) </w:t>
      </w:r>
      <w:r w:rsidRPr="00B47FC2">
        <w:rPr>
          <w:cs/>
        </w:rPr>
        <w:t>ซึ่งช่วยให้ผู้ดูแลระบบสามารถตรวจสอบปัญหาและดำเนินการแก้ไขได้ทันที</w:t>
      </w:r>
    </w:p>
    <w:p w14:paraId="0679D52E" w14:textId="703E366F" w:rsidR="00B47FC2" w:rsidRDefault="00794279" w:rsidP="00794279">
      <w:pPr>
        <w:pStyle w:val="Paragraph"/>
      </w:pPr>
      <w:r w:rsidRPr="00794279">
        <w:rPr>
          <w:cs/>
        </w:rPr>
        <w:t>หมายเลข 2 คอลัมน์ "</w:t>
      </w:r>
      <w:r w:rsidRPr="00794279">
        <w:t>Action"</w:t>
      </w:r>
      <w:r w:rsidRPr="00794279">
        <w:rPr>
          <w:cs/>
        </w:rPr>
        <w:t xml:space="preserve"> มี</w:t>
      </w:r>
      <w:r>
        <w:rPr>
          <w:rFonts w:hint="cs"/>
          <w:cs/>
        </w:rPr>
        <w:t>ปุ่ม</w:t>
      </w:r>
      <w:r>
        <w:t xml:space="preserve"> View</w:t>
      </w:r>
      <w:r w:rsidRPr="00794279">
        <w:rPr>
          <w:cs/>
        </w:rPr>
        <w:t xml:space="preserve"> (</w:t>
      </w:r>
      <w:r w:rsidRPr="00794279">
        <w:t xml:space="preserve">View Details) </w:t>
      </w:r>
      <w:r w:rsidRPr="00794279">
        <w:rPr>
          <w:cs/>
        </w:rPr>
        <w:t xml:space="preserve">ใช้สำหรับดูรายละเอียดเพิ่มเติมของการ </w:t>
      </w:r>
      <w:r w:rsidRPr="00794279">
        <w:t xml:space="preserve">Deploy </w:t>
      </w:r>
      <w:r w:rsidRPr="00794279">
        <w:rPr>
          <w:cs/>
        </w:rPr>
        <w:t xml:space="preserve">แต่ละครั้ง เช่น คำสั่งที่ถูกใช้ระหว่าง </w:t>
      </w:r>
      <w:r w:rsidRPr="00794279">
        <w:t xml:space="preserve">Deploy </w:t>
      </w:r>
      <w:r w:rsidRPr="00794279">
        <w:rPr>
          <w:cs/>
        </w:rPr>
        <w:t>และข้อความแสดงข้อผิดพลาด</w:t>
      </w:r>
    </w:p>
    <w:p w14:paraId="30996FF8" w14:textId="77777777" w:rsidR="00794279" w:rsidRDefault="00794279" w:rsidP="00794279">
      <w:pPr>
        <w:pStyle w:val="Paragraph"/>
      </w:pPr>
    </w:p>
    <w:p w14:paraId="25B528FA" w14:textId="66F36A75" w:rsidR="00794279" w:rsidRDefault="00C36A4F" w:rsidP="002520F3">
      <w:r w:rsidRPr="00C36A4F">
        <w:rPr>
          <w:noProof/>
        </w:rPr>
        <w:lastRenderedPageBreak/>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42"/>
                    <a:stretch>
                      <a:fillRect/>
                    </a:stretch>
                  </pic:blipFill>
                  <pic:spPr>
                    <a:xfrm>
                      <a:off x="0" y="0"/>
                      <a:ext cx="5274310" cy="2025015"/>
                    </a:xfrm>
                    <a:prstGeom prst="rect">
                      <a:avLst/>
                    </a:prstGeom>
                    <a:ln w="19050">
                      <a:solidFill>
                        <a:schemeClr val="tx1"/>
                      </a:solidFill>
                    </a:ln>
                  </pic:spPr>
                </pic:pic>
              </a:graphicData>
            </a:graphic>
          </wp:inline>
        </w:drawing>
      </w:r>
    </w:p>
    <w:p w14:paraId="0F327100" w14:textId="77777777" w:rsidR="002520F3" w:rsidRDefault="002520F3" w:rsidP="00794279">
      <w:pPr>
        <w:pStyle w:val="Paragraph"/>
      </w:pPr>
    </w:p>
    <w:p w14:paraId="145973F0" w14:textId="77777777" w:rsidR="002520F3" w:rsidRDefault="002520F3" w:rsidP="00794279">
      <w:pPr>
        <w:pStyle w:val="Paragraph"/>
      </w:pPr>
    </w:p>
    <w:p w14:paraId="4B8F3FEC" w14:textId="77777777" w:rsidR="002520F3" w:rsidRDefault="002520F3" w:rsidP="00794279">
      <w:pPr>
        <w:pStyle w:val="Paragraph"/>
      </w:pPr>
    </w:p>
    <w:p w14:paraId="3825BE16" w14:textId="5B1CADD5" w:rsidR="002520F3" w:rsidRDefault="002520F3" w:rsidP="00794279">
      <w:pPr>
        <w:pStyle w:val="Paragraph"/>
      </w:pPr>
      <w:r w:rsidRPr="002520F3">
        <w:rPr>
          <w:rFonts w:hint="cs"/>
          <w:cs/>
        </w:rPr>
        <w:t>จากภาพที่</w:t>
      </w:r>
      <w:r w:rsidRPr="002520F3">
        <w:rPr>
          <w:cs/>
        </w:rPr>
        <w:t xml:space="preserve"> 4-16 </w:t>
      </w:r>
      <w:r w:rsidRPr="002520F3">
        <w:rPr>
          <w:rFonts w:hint="cs"/>
          <w:cs/>
        </w:rPr>
        <w:t>แสดงถึง</w:t>
      </w:r>
      <w:r w:rsidRPr="002520F3">
        <w:rPr>
          <w:cs/>
        </w:rPr>
        <w:t xml:space="preserve"> </w:t>
      </w:r>
      <w:r w:rsidRPr="002520F3">
        <w:rPr>
          <w:rFonts w:hint="cs"/>
          <w:cs/>
        </w:rPr>
        <w:t>หน้าจอ</w:t>
      </w:r>
      <w:r w:rsidRPr="002520F3">
        <w:rPr>
          <w:cs/>
        </w:rPr>
        <w:t xml:space="preserve"> </w:t>
      </w:r>
      <w:r w:rsidRPr="002520F3">
        <w:t xml:space="preserve">Back-up Configuration </w:t>
      </w:r>
      <w:r w:rsidRPr="002520F3">
        <w:rPr>
          <w:rFonts w:hint="cs"/>
          <w:cs/>
        </w:rPr>
        <w:t>ซึ่งเป็นหน้าสำหรับ</w:t>
      </w:r>
      <w:r w:rsidRPr="002520F3">
        <w:rPr>
          <w:cs/>
        </w:rPr>
        <w:t xml:space="preserve"> </w:t>
      </w:r>
      <w:r w:rsidRPr="002520F3">
        <w:rPr>
          <w:rFonts w:hint="cs"/>
          <w:cs/>
        </w:rPr>
        <w:t>สำรองข้อมูลการตั้งค่าของอุปกรณ์เครือข่าย</w:t>
      </w:r>
      <w:r w:rsidRPr="002520F3">
        <w:rPr>
          <w:cs/>
        </w:rPr>
        <w:t xml:space="preserve"> </w:t>
      </w:r>
      <w:r w:rsidRPr="002520F3">
        <w:rPr>
          <w:rFonts w:hint="cs"/>
          <w:cs/>
        </w:rPr>
        <w:t>โดยผู้ใช้สามารถเลือก</w:t>
      </w:r>
      <w:r w:rsidRPr="002520F3">
        <w:rPr>
          <w:cs/>
        </w:rPr>
        <w:t xml:space="preserve"> </w:t>
      </w:r>
      <w:r w:rsidRPr="002520F3">
        <w:rPr>
          <w:rFonts w:hint="cs"/>
          <w:cs/>
        </w:rPr>
        <w:t>คำสั่งที่ต้องการเรียกดูค่าคอนฟิก</w:t>
      </w:r>
      <w:r w:rsidRPr="002520F3">
        <w:rPr>
          <w:cs/>
        </w:rPr>
        <w:t xml:space="preserve"> (</w:t>
      </w:r>
      <w:r w:rsidRPr="002520F3">
        <w:t xml:space="preserve">Show Commands) </w:t>
      </w:r>
      <w:r w:rsidRPr="002520F3">
        <w:rPr>
          <w:rFonts w:hint="cs"/>
          <w:cs/>
        </w:rPr>
        <w:t>และเลือก</w:t>
      </w:r>
      <w:r w:rsidRPr="002520F3">
        <w:rPr>
          <w:cs/>
        </w:rPr>
        <w:t xml:space="preserve"> </w:t>
      </w:r>
      <w:r w:rsidRPr="002520F3">
        <w:rPr>
          <w:rFonts w:hint="cs"/>
          <w:cs/>
        </w:rPr>
        <w:t>อุปกรณ์ที่ต้องการสำรองข้อมูล</w:t>
      </w:r>
    </w:p>
    <w:p w14:paraId="25EF9813" w14:textId="2FF11AEA" w:rsidR="002520F3" w:rsidRPr="002520F3" w:rsidRDefault="002520F3" w:rsidP="002520F3">
      <w:pPr>
        <w:pStyle w:val="Paragraph"/>
      </w:pPr>
      <w:r w:rsidRPr="002520F3">
        <w:rPr>
          <w:cs/>
        </w:rPr>
        <w:t xml:space="preserve">หมายเลข </w:t>
      </w:r>
      <w:r w:rsidRPr="002520F3">
        <w:t xml:space="preserve">1 </w:t>
      </w:r>
      <w:r w:rsidRPr="002520F3">
        <w:rPr>
          <w:cs/>
        </w:rPr>
        <w:t>ส่วนเลือกคำสั่ง (</w:t>
      </w:r>
      <w:r w:rsidRPr="002520F3">
        <w:t>Select Command)</w:t>
      </w:r>
      <w:r>
        <w:rPr>
          <w:rFonts w:hint="cs"/>
          <w:cs/>
        </w:rPr>
        <w:t xml:space="preserve"> </w:t>
      </w:r>
      <w:r w:rsidRPr="002520F3">
        <w:rPr>
          <w:cs/>
        </w:rPr>
        <w:t>ใช้สำหรับเลือกคำสั่งที่ต้องการใช้สำรองข้อมูลจากอุปกรณ์เครือข่าย</w:t>
      </w:r>
      <w:r>
        <w:rPr>
          <w:rFonts w:hint="cs"/>
          <w:cs/>
        </w:rPr>
        <w:t xml:space="preserve"> </w:t>
      </w:r>
      <w:r w:rsidRPr="002520F3">
        <w:rPr>
          <w:cs/>
        </w:rPr>
        <w:t>ในภาพมีการเลือก</w:t>
      </w:r>
      <w:r w:rsidRPr="002520F3">
        <w:t xml:space="preserve"> Show Running Config </w:t>
      </w:r>
      <w:r w:rsidRPr="002520F3">
        <w:rPr>
          <w:cs/>
        </w:rPr>
        <w:t>และ</w:t>
      </w:r>
      <w:r w:rsidRPr="002520F3">
        <w:t xml:space="preserve"> Show VLAN Brief</w:t>
      </w:r>
    </w:p>
    <w:p w14:paraId="0FED850D" w14:textId="77777777" w:rsidR="002520F3" w:rsidRPr="002520F3" w:rsidRDefault="002520F3" w:rsidP="002520F3">
      <w:pPr>
        <w:pStyle w:val="Paragraph"/>
        <w:numPr>
          <w:ilvl w:val="0"/>
          <w:numId w:val="18"/>
        </w:numPr>
      </w:pPr>
      <w:r w:rsidRPr="002520F3">
        <w:rPr>
          <w:cs/>
        </w:rPr>
        <w:t>ผู้ใช้สามารถเพิ่มคำสั่งอื่น ๆ ได้ตามต้องการ</w:t>
      </w:r>
    </w:p>
    <w:p w14:paraId="4E845C51" w14:textId="21B14F70" w:rsidR="002520F3" w:rsidRPr="002520F3" w:rsidRDefault="002520F3" w:rsidP="002520F3">
      <w:pPr>
        <w:pStyle w:val="Paragraph"/>
      </w:pPr>
      <w:r w:rsidRPr="002520F3">
        <w:rPr>
          <w:cs/>
        </w:rPr>
        <w:t xml:space="preserve">หมายเลข </w:t>
      </w:r>
      <w:r w:rsidRPr="002520F3">
        <w:t xml:space="preserve">2 </w:t>
      </w:r>
      <w:r w:rsidRPr="002520F3">
        <w:rPr>
          <w:cs/>
        </w:rPr>
        <w:t>ส่วนเลือกอุปกรณ์ที่ต้องการสำรองข้อมูล</w:t>
      </w:r>
      <w:r>
        <w:rPr>
          <w:rFonts w:hint="cs"/>
          <w:cs/>
        </w:rPr>
        <w:t xml:space="preserve"> </w:t>
      </w:r>
      <w:r w:rsidRPr="002520F3">
        <w:rPr>
          <w:cs/>
        </w:rPr>
        <w:t>ผู้ใช้สามารถเลือกอุปกรณ์ที่ต้องการสำรองข้อมูล โดยใช้</w:t>
      </w:r>
      <w:r w:rsidRPr="002520F3">
        <w:t xml:space="preserve"> Checkbox</w:t>
      </w:r>
      <w:r>
        <w:rPr>
          <w:rFonts w:hint="cs"/>
          <w:cs/>
        </w:rPr>
        <w:t xml:space="preserve"> </w:t>
      </w:r>
      <w:r w:rsidRPr="002520F3">
        <w:rPr>
          <w:cs/>
        </w:rPr>
        <w:t>สามารถเลือกทั้งหมดในครั้งเดียว หรือเลือกเฉพาะอุปกรณ์ที่ต้องการได้</w:t>
      </w:r>
    </w:p>
    <w:p w14:paraId="68B991AB" w14:textId="7C41209C" w:rsidR="002520F3" w:rsidRDefault="002520F3" w:rsidP="00C36A4F">
      <w:pPr>
        <w:pStyle w:val="Paragraph"/>
      </w:pPr>
      <w:r w:rsidRPr="002520F3">
        <w:rPr>
          <w:cs/>
        </w:rPr>
        <w:t xml:space="preserve">หมายเลข </w:t>
      </w:r>
      <w:r w:rsidRPr="002520F3">
        <w:t xml:space="preserve">3 </w:t>
      </w:r>
      <w:r w:rsidRPr="002520F3">
        <w:rPr>
          <w:cs/>
        </w:rPr>
        <w:t>ปุ่ม "</w:t>
      </w:r>
      <w:r w:rsidRPr="002520F3">
        <w:t>Apply"</w:t>
      </w:r>
      <w:r>
        <w:rPr>
          <w:rFonts w:hint="cs"/>
          <w:cs/>
        </w:rPr>
        <w:t xml:space="preserve"> </w:t>
      </w:r>
      <w:r w:rsidRPr="002520F3">
        <w:rPr>
          <w:cs/>
        </w:rPr>
        <w:t>เมื่อกดปุ่มนี้ ระบบจะทำการ</w:t>
      </w:r>
      <w:r w:rsidRPr="002520F3">
        <w:t xml:space="preserve"> </w:t>
      </w:r>
      <w:r w:rsidRPr="002520F3">
        <w:rPr>
          <w:cs/>
        </w:rPr>
        <w:t>ดึงข้อมูลค่าคอนฟิกจากอุปกรณ์ที่เลือก</w:t>
      </w:r>
      <w:r w:rsidRPr="002520F3">
        <w:t xml:space="preserve"> </w:t>
      </w:r>
      <w:r w:rsidRPr="002520F3">
        <w:rPr>
          <w:cs/>
        </w:rPr>
        <w:t>ตามคำสั่งที่กำหนด</w:t>
      </w:r>
      <w:r>
        <w:rPr>
          <w:rFonts w:hint="cs"/>
          <w:cs/>
        </w:rPr>
        <w:t>มาแสดง</w:t>
      </w:r>
      <w:r w:rsidR="00C36A4F">
        <w:rPr>
          <w:rFonts w:hint="cs"/>
          <w:cs/>
        </w:rPr>
        <w:t>ผล</w:t>
      </w:r>
    </w:p>
    <w:p w14:paraId="61254605" w14:textId="77777777" w:rsidR="00C36A4F" w:rsidRDefault="00C36A4F" w:rsidP="00C36A4F">
      <w:pPr>
        <w:pStyle w:val="Paragraph"/>
      </w:pPr>
    </w:p>
    <w:p w14:paraId="7AD0B1FD" w14:textId="16B3DA04" w:rsidR="00C36A4F" w:rsidRDefault="00C36A4F" w:rsidP="00C36A4F">
      <w:pPr>
        <w:jc w:val="center"/>
        <w:rPr>
          <w:rFonts w:cstheme="minorBidi"/>
        </w:rPr>
      </w:pPr>
      <w:r>
        <w:rPr>
          <w:noProof/>
        </w:rPr>
        <w:lastRenderedPageBreak/>
        <w:drawing>
          <wp:inline distT="0" distB="0" distL="0" distR="0" wp14:anchorId="3879DAA3" wp14:editId="64CDBF59">
            <wp:extent cx="5172565" cy="2449901"/>
            <wp:effectExtent l="0" t="0" r="9525" b="762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192943" cy="2459553"/>
                    </a:xfrm>
                    <a:prstGeom prst="rect">
                      <a:avLst/>
                    </a:prstGeom>
                    <a:noFill/>
                    <a:ln>
                      <a:noFill/>
                    </a:ln>
                  </pic:spPr>
                </pic:pic>
              </a:graphicData>
            </a:graphic>
          </wp:inline>
        </w:drawing>
      </w:r>
    </w:p>
    <w:p w14:paraId="0DD63E25" w14:textId="2293B4B6" w:rsidR="00C36A4F" w:rsidRPr="00C36A4F" w:rsidRDefault="00C36A4F" w:rsidP="00C36A4F">
      <w:pPr>
        <w:rPr>
          <w:rFonts w:ascii="TH Sarabun New" w:hAnsi="TH Sarabun New" w:cs="TH Sarabun New"/>
          <w:sz w:val="32"/>
          <w:szCs w:val="32"/>
          <w:cs/>
        </w:rPr>
      </w:pPr>
    </w:p>
    <w:p w14:paraId="36CE0F92" w14:textId="77777777" w:rsidR="00C36A4F" w:rsidRDefault="00C36A4F" w:rsidP="00794279">
      <w:pPr>
        <w:pStyle w:val="Paragraph"/>
      </w:pPr>
    </w:p>
    <w:p w14:paraId="40ECEDE3" w14:textId="77777777" w:rsidR="00C36A4F" w:rsidRDefault="00C36A4F" w:rsidP="00794279">
      <w:pPr>
        <w:pStyle w:val="Paragraph"/>
      </w:pPr>
    </w:p>
    <w:p w14:paraId="4AAF59AA" w14:textId="033A2212" w:rsidR="00C36A4F" w:rsidRDefault="00C36A4F" w:rsidP="00794279">
      <w:pPr>
        <w:pStyle w:val="Paragraph"/>
      </w:pPr>
      <w:r w:rsidRPr="00C36A4F">
        <w:rPr>
          <w:rFonts w:hint="cs"/>
          <w:cs/>
        </w:rPr>
        <w:t>จากภาพที่</w:t>
      </w:r>
      <w:r w:rsidRPr="00C36A4F">
        <w:rPr>
          <w:cs/>
        </w:rPr>
        <w:t xml:space="preserve"> 4-17 </w:t>
      </w:r>
      <w:r w:rsidRPr="00C36A4F">
        <w:rPr>
          <w:rFonts w:hint="cs"/>
          <w:cs/>
        </w:rPr>
        <w:t>แสดงถึง</w:t>
      </w:r>
      <w:r w:rsidRPr="00C36A4F">
        <w:rPr>
          <w:cs/>
        </w:rPr>
        <w:t xml:space="preserve"> </w:t>
      </w:r>
      <w:r w:rsidRPr="00C36A4F">
        <w:rPr>
          <w:rFonts w:hint="cs"/>
          <w:cs/>
        </w:rPr>
        <w:t>หน้าจอ</w:t>
      </w:r>
      <w:r w:rsidRPr="00C36A4F">
        <w:rPr>
          <w:cs/>
        </w:rPr>
        <w:t xml:space="preserve"> </w:t>
      </w:r>
      <w:r w:rsidRPr="00C36A4F">
        <w:t xml:space="preserve">Output Preview </w:t>
      </w:r>
      <w:r w:rsidRPr="00C36A4F">
        <w:rPr>
          <w:rFonts w:hint="cs"/>
          <w:cs/>
        </w:rPr>
        <w:t>ซึ่งเป็น</w:t>
      </w:r>
      <w:r w:rsidRPr="00C36A4F">
        <w:rPr>
          <w:cs/>
        </w:rPr>
        <w:t xml:space="preserve"> </w:t>
      </w:r>
      <w:r w:rsidRPr="00C36A4F">
        <w:rPr>
          <w:rFonts w:hint="cs"/>
          <w:cs/>
        </w:rPr>
        <w:t>ขั้นตอน</w:t>
      </w:r>
      <w:r>
        <w:rPr>
          <w:rFonts w:hint="cs"/>
          <w:cs/>
        </w:rPr>
        <w:t>หลังจากกดปุ่ม</w:t>
      </w:r>
      <w:r>
        <w:t xml:space="preserve"> “Apply”</w:t>
      </w:r>
      <w:r>
        <w:rPr>
          <w:rFonts w:hint="cs"/>
          <w:cs/>
        </w:rPr>
        <w:t xml:space="preserve"> ไปแล้วจะ</w:t>
      </w:r>
      <w:r w:rsidRPr="00C36A4F">
        <w:rPr>
          <w:rFonts w:hint="cs"/>
          <w:cs/>
        </w:rPr>
        <w:t>แสดงผลลัพธ์ของการดึงข้อมูลสำรอง</w:t>
      </w:r>
      <w:r w:rsidRPr="00C36A4F">
        <w:rPr>
          <w:cs/>
        </w:rPr>
        <w:t xml:space="preserve"> (</w:t>
      </w:r>
      <w:r w:rsidRPr="00C36A4F">
        <w:t xml:space="preserve">Backup Configuration) </w:t>
      </w:r>
      <w:r w:rsidRPr="00C36A4F">
        <w:rPr>
          <w:rFonts w:hint="cs"/>
          <w:cs/>
        </w:rPr>
        <w:t>จากอุปกรณ์เครือข่าย</w:t>
      </w:r>
      <w:r w:rsidRPr="00C36A4F">
        <w:rPr>
          <w:cs/>
        </w:rPr>
        <w:t xml:space="preserve"> </w:t>
      </w:r>
      <w:r>
        <w:rPr>
          <w:rFonts w:hint="cs"/>
          <w:cs/>
        </w:rPr>
        <w:t xml:space="preserve"> </w:t>
      </w:r>
    </w:p>
    <w:p w14:paraId="3476ED17" w14:textId="6792AE0C" w:rsidR="00C36A4F" w:rsidRPr="00C36A4F" w:rsidRDefault="00C36A4F" w:rsidP="00C36A4F">
      <w:pPr>
        <w:pStyle w:val="Paragraph"/>
      </w:pPr>
      <w:r w:rsidRPr="00C36A4F">
        <w:rPr>
          <w:cs/>
        </w:rPr>
        <w:t xml:space="preserve">หมายเลข </w:t>
      </w:r>
      <w:r w:rsidRPr="00C36A4F">
        <w:t xml:space="preserve">1 </w:t>
      </w:r>
      <w:r w:rsidRPr="00C36A4F">
        <w:rPr>
          <w:cs/>
        </w:rPr>
        <w:t xml:space="preserve">ตัวเลือก </w:t>
      </w:r>
      <w:r w:rsidRPr="00C36A4F">
        <w:t>Select Device</w:t>
      </w:r>
      <w:r>
        <w:rPr>
          <w:rFonts w:hint="cs"/>
          <w:cs/>
        </w:rPr>
        <w:t xml:space="preserve"> </w:t>
      </w:r>
      <w:r w:rsidRPr="00C36A4F">
        <w:rPr>
          <w:cs/>
        </w:rPr>
        <w:t xml:space="preserve">ผู้ใช้สามารถเลือกอุปกรณ์ที่ต้องการดูผลลัพธ์การสำรองข้อมูลแสดงรายชื่ออุปกรณ์ที่ทำการ </w:t>
      </w:r>
      <w:r w:rsidRPr="00C36A4F">
        <w:t xml:space="preserve">Backup </w:t>
      </w:r>
      <w:r w:rsidRPr="00C36A4F">
        <w:rPr>
          <w:cs/>
        </w:rPr>
        <w:t>ไว้ โดยสามารถสลับไปมาระหว่างอุปกรณ์เพื่อดูรายละเอียดการสำรองข้อมูลของแต่ละตัว</w:t>
      </w:r>
    </w:p>
    <w:p w14:paraId="759BD9A9" w14:textId="175CF91E" w:rsidR="00C36A4F" w:rsidRPr="00C36A4F" w:rsidRDefault="00C36A4F" w:rsidP="00C36A4F">
      <w:pPr>
        <w:pStyle w:val="Paragraph"/>
      </w:pPr>
      <w:r w:rsidRPr="00C36A4F">
        <w:rPr>
          <w:cs/>
        </w:rPr>
        <w:t xml:space="preserve">หมายเลข </w:t>
      </w:r>
      <w:r w:rsidRPr="00C36A4F">
        <w:t xml:space="preserve">2 </w:t>
      </w:r>
      <w:r w:rsidRPr="00C36A4F">
        <w:rPr>
          <w:cs/>
        </w:rPr>
        <w:t xml:space="preserve">พื้นที่แสดงผลข้อมูล </w:t>
      </w:r>
      <w:r w:rsidRPr="00C36A4F">
        <w:t>Backup</w:t>
      </w:r>
      <w:r>
        <w:rPr>
          <w:rFonts w:hint="cs"/>
          <w:cs/>
        </w:rPr>
        <w:t xml:space="preserve"> </w:t>
      </w:r>
      <w:r w:rsidRPr="00C36A4F">
        <w:rPr>
          <w:cs/>
        </w:rPr>
        <w:t>แสดงผลลัพธ์ของคำสั่งที่ถูกใช้ในการดึงข้อมูลสำรอง เช่น</w:t>
      </w:r>
      <w:r>
        <w:rPr>
          <w:rFonts w:hint="cs"/>
          <w:cs/>
        </w:rPr>
        <w:t xml:space="preserve"> </w:t>
      </w:r>
      <w:r w:rsidRPr="00C36A4F">
        <w:rPr>
          <w:cs/>
        </w:rPr>
        <w:t>ค่า</w:t>
      </w:r>
      <w:r w:rsidRPr="00C36A4F">
        <w:t xml:space="preserve"> Running Configuration </w:t>
      </w:r>
      <w:r w:rsidRPr="00C36A4F">
        <w:rPr>
          <w:cs/>
        </w:rPr>
        <w:t>ของอุปกรณ์</w:t>
      </w:r>
      <w:r>
        <w:rPr>
          <w:rFonts w:hint="cs"/>
          <w:cs/>
        </w:rPr>
        <w:t xml:space="preserve"> และ </w:t>
      </w:r>
      <w:r w:rsidRPr="00C36A4F">
        <w:rPr>
          <w:cs/>
        </w:rPr>
        <w:t>ผู้ใช้สามารถเลื่อนดูข้อมูลทั้งหมดที่ถูกดึงมาจากอุปกรณ์</w:t>
      </w:r>
    </w:p>
    <w:p w14:paraId="7C9AC172" w14:textId="0B2740B9" w:rsidR="00C36A4F" w:rsidRPr="00C36A4F" w:rsidRDefault="00C36A4F" w:rsidP="00C36A4F">
      <w:pPr>
        <w:pStyle w:val="Paragraph"/>
      </w:pPr>
      <w:r w:rsidRPr="00C36A4F">
        <w:rPr>
          <w:cs/>
        </w:rPr>
        <w:t xml:space="preserve">หมายเลข </w:t>
      </w:r>
      <w:r w:rsidRPr="00C36A4F">
        <w:t xml:space="preserve">3 </w:t>
      </w:r>
      <w:r w:rsidRPr="00C36A4F">
        <w:rPr>
          <w:cs/>
        </w:rPr>
        <w:t>ปุ่ม "</w:t>
      </w:r>
      <w:r w:rsidRPr="00C36A4F">
        <w:t>Download"</w:t>
      </w:r>
      <w:r>
        <w:rPr>
          <w:rFonts w:hint="cs"/>
          <w:cs/>
        </w:rPr>
        <w:t xml:space="preserve"> </w:t>
      </w:r>
      <w:r w:rsidRPr="00C36A4F">
        <w:rPr>
          <w:cs/>
        </w:rPr>
        <w:t>เมื่อกดปุ่มนี้</w:t>
      </w:r>
      <w:r w:rsidRPr="00C36A4F">
        <w:t xml:space="preserve"> </w:t>
      </w:r>
      <w:r w:rsidRPr="00C36A4F">
        <w:rPr>
          <w:cs/>
        </w:rPr>
        <w:t xml:space="preserve">ระบบจะดาวน์โหลดไฟล์ </w:t>
      </w:r>
      <w:r w:rsidRPr="00C36A4F">
        <w:t xml:space="preserve">ZIP </w:t>
      </w:r>
      <w:r w:rsidRPr="00C36A4F">
        <w:rPr>
          <w:cs/>
        </w:rPr>
        <w:t>ซึ่งภายในจะมี</w:t>
      </w:r>
      <w:r w:rsidRPr="00C36A4F">
        <w:t xml:space="preserve"> </w:t>
      </w:r>
      <w:r w:rsidRPr="00C36A4F">
        <w:rPr>
          <w:cs/>
        </w:rPr>
        <w:t>ไฟล์ .</w:t>
      </w:r>
      <w:r w:rsidRPr="00C36A4F">
        <w:t xml:space="preserve">txt </w:t>
      </w:r>
      <w:r w:rsidRPr="00C36A4F">
        <w:rPr>
          <w:cs/>
        </w:rPr>
        <w:t>สำหรับอุปกรณ์แต่ละตัว</w:t>
      </w:r>
      <w:r>
        <w:rPr>
          <w:rFonts w:hint="cs"/>
          <w:cs/>
        </w:rPr>
        <w:t xml:space="preserve"> </w:t>
      </w:r>
      <w:r w:rsidRPr="00C36A4F">
        <w:rPr>
          <w:cs/>
        </w:rPr>
        <w:t>ชื่อของไฟล์ .</w:t>
      </w:r>
      <w:r w:rsidRPr="00C36A4F">
        <w:t xml:space="preserve">txt </w:t>
      </w:r>
      <w:r w:rsidRPr="00C36A4F">
        <w:rPr>
          <w:cs/>
        </w:rPr>
        <w:t>จะตรงกับชื่อของอุปกรณ์</w:t>
      </w:r>
      <w:r w:rsidRPr="00C36A4F">
        <w:t xml:space="preserve"> </w:t>
      </w:r>
      <w:r w:rsidRPr="00C36A4F">
        <w:rPr>
          <w:cs/>
        </w:rPr>
        <w:t>เพื่อให้สามารถจัดการและค้นหาไฟล์ได้ง่าย</w:t>
      </w:r>
      <w:r>
        <w:rPr>
          <w:rFonts w:hint="cs"/>
          <w:cs/>
        </w:rPr>
        <w:t xml:space="preserve"> </w:t>
      </w:r>
      <w:r w:rsidRPr="00C36A4F">
        <w:rPr>
          <w:cs/>
        </w:rPr>
        <w:t xml:space="preserve">ไฟล์ </w:t>
      </w:r>
      <w:r w:rsidRPr="00C36A4F">
        <w:t xml:space="preserve">ZIP </w:t>
      </w:r>
      <w:r w:rsidRPr="00C36A4F">
        <w:rPr>
          <w:cs/>
        </w:rPr>
        <w:t>นี้สามารถใช้เป็นข้อมูลสำรองสำหรับกู้คืนค่าคอนฟิกในอนาคต</w:t>
      </w:r>
    </w:p>
    <w:p w14:paraId="58D49C65" w14:textId="6DC9A6C1" w:rsidR="00C36A4F" w:rsidRPr="00C36A4F" w:rsidRDefault="00C36A4F" w:rsidP="000C1D19">
      <w:pPr>
        <w:pStyle w:val="Paragraph"/>
      </w:pPr>
      <w:r w:rsidRPr="00C36A4F">
        <w:rPr>
          <w:cs/>
        </w:rPr>
        <w:t xml:space="preserve">หมายเลข </w:t>
      </w:r>
      <w:r w:rsidRPr="00C36A4F">
        <w:t xml:space="preserve">4 </w:t>
      </w:r>
      <w:r w:rsidRPr="00C36A4F">
        <w:rPr>
          <w:cs/>
        </w:rPr>
        <w:t>ปุ่ม "</w:t>
      </w:r>
      <w:r w:rsidRPr="00C36A4F">
        <w:t>Close"</w:t>
      </w:r>
      <w:r>
        <w:rPr>
          <w:rFonts w:hint="cs"/>
          <w:cs/>
        </w:rPr>
        <w:t xml:space="preserve"> </w:t>
      </w:r>
      <w:r w:rsidRPr="00C36A4F">
        <w:rPr>
          <w:cs/>
        </w:rPr>
        <w:t xml:space="preserve">ใช้สำหรับปิดหน้าต่าง </w:t>
      </w:r>
      <w:r w:rsidRPr="00C36A4F">
        <w:t xml:space="preserve">Output Preview </w:t>
      </w:r>
      <w:r w:rsidRPr="00C36A4F">
        <w:rPr>
          <w:cs/>
        </w:rPr>
        <w:t xml:space="preserve">และกลับไปยังหน้าหลักของ </w:t>
      </w:r>
      <w:r w:rsidRPr="00C36A4F">
        <w:t>Back-up Configuration</w:t>
      </w:r>
    </w:p>
    <w:p w14:paraId="7D0CAB13" w14:textId="67584A4E" w:rsidR="009B2C37" w:rsidRDefault="009B2C37" w:rsidP="009B2C37">
      <w:pPr>
        <w:pStyle w:val="Paragraph"/>
        <w:ind w:firstLine="0"/>
      </w:pPr>
    </w:p>
    <w:p w14:paraId="3296083A" w14:textId="303E7697" w:rsidR="009B2C37" w:rsidRPr="009B2C37" w:rsidRDefault="009B2C37" w:rsidP="009B2C37">
      <w:pPr>
        <w:sectPr w:rsidR="009B2C37" w:rsidRPr="009B2C37" w:rsidSect="008C6B9A">
          <w:pgSz w:w="11906" w:h="16838" w:code="9"/>
          <w:pgMar w:top="2160" w:right="1440" w:bottom="1440" w:left="2160" w:header="1440" w:footer="720" w:gutter="0"/>
          <w:cols w:space="720"/>
          <w:docGrid w:linePitch="360"/>
        </w:sectPr>
      </w:pPr>
    </w:p>
    <w:p w14:paraId="6A71190F" w14:textId="634EDE60" w:rsidR="00CE6DDA" w:rsidRPr="00054FD3" w:rsidRDefault="00CE6DDA" w:rsidP="00F42831">
      <w:pPr>
        <w:pStyle w:val="Heading1"/>
      </w:pPr>
    </w:p>
    <w:p w14:paraId="55F7DEEF" w14:textId="2130523D" w:rsidR="00A94C32" w:rsidRDefault="00A94C32" w:rsidP="00A94C32">
      <w:pPr>
        <w:jc w:val="center"/>
        <w:rPr>
          <w:rFonts w:ascii="TH Sarabun New" w:hAnsi="TH Sarabun New" w:cs="TH Sarabun New"/>
          <w:b/>
          <w:bCs/>
          <w:sz w:val="40"/>
          <w:szCs w:val="40"/>
        </w:rPr>
      </w:pPr>
      <w:bookmarkStart w:id="75" w:name="_Toc179998689"/>
      <w:bookmarkStart w:id="76" w:name="_Toc180004278"/>
      <w:bookmarkStart w:id="77" w:name="_Toc180028042"/>
      <w:bookmarkStart w:id="78" w:name="_Toc182152163"/>
      <w:bookmarkStart w:id="79" w:name="_Toc182152200"/>
      <w:bookmarkStart w:id="80" w:name="_Toc182152442"/>
      <w:bookmarkStart w:id="81" w:name="_Toc184982267"/>
      <w:r w:rsidRPr="00054FD3">
        <w:rPr>
          <w:rFonts w:ascii="TH Sarabun New" w:hAnsi="TH Sarabun New" w:cs="TH Sarabun New"/>
          <w:b/>
          <w:bCs/>
          <w:sz w:val="40"/>
          <w:szCs w:val="40"/>
          <w:cs/>
        </w:rPr>
        <w:t>สรุปผลการดำเนินงาน</w:t>
      </w:r>
      <w:bookmarkEnd w:id="75"/>
      <w:bookmarkEnd w:id="76"/>
      <w:bookmarkEnd w:id="77"/>
      <w:bookmarkEnd w:id="78"/>
      <w:bookmarkEnd w:id="79"/>
      <w:bookmarkEnd w:id="80"/>
      <w:bookmarkEnd w:id="81"/>
    </w:p>
    <w:p w14:paraId="0516C1E3" w14:textId="52F1164A" w:rsidR="00DB395F" w:rsidRDefault="00695A6B" w:rsidP="00695A6B">
      <w:pPr>
        <w:pStyle w:val="Heading2"/>
        <w:rPr>
          <w:b w:val="0"/>
          <w:bCs/>
        </w:rPr>
      </w:pPr>
      <w:r w:rsidRPr="00695A6B">
        <w:rPr>
          <w:rFonts w:hint="cs"/>
          <w:b w:val="0"/>
          <w:bCs/>
          <w:cs/>
        </w:rPr>
        <w:t>สรุปผลการดำเนินงาน</w:t>
      </w:r>
    </w:p>
    <w:p w14:paraId="2A2CDE70" w14:textId="77777777" w:rsidR="00F9516C" w:rsidRPr="000D10BF" w:rsidRDefault="00F9516C" w:rsidP="002D31E8">
      <w:pPr>
        <w:pStyle w:val="Paragraph"/>
      </w:pPr>
      <w:r w:rsidRPr="000D10BF">
        <w:rPr>
          <w:cs/>
        </w:rPr>
        <w:t xml:space="preserve">เว็บแอปพลิเคชันสำหรับการตั้งค่าอุปกรณ์เครือข่าย </w:t>
      </w:r>
      <w:r w:rsidRPr="000D10BF">
        <w:t xml:space="preserve">Cisco </w:t>
      </w:r>
      <w:r w:rsidRPr="000D10BF">
        <w:rPr>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0D10BF">
        <w:t xml:space="preserve"> </w:t>
      </w:r>
      <w:r w:rsidRPr="000D10BF">
        <w:rPr>
          <w:cs/>
        </w:rPr>
        <w:t xml:space="preserve">ฐานข้อมูล </w:t>
      </w:r>
      <w:r w:rsidRPr="000D10BF">
        <w:t xml:space="preserve">PostgreSQL </w:t>
      </w:r>
      <w:r w:rsidRPr="000D10BF">
        <w:rPr>
          <w:cs/>
        </w:rPr>
        <w:t>เพื่อจัดเก็บ</w:t>
      </w:r>
      <w:r w:rsidRPr="000D10BF">
        <w:t xml:space="preserve"> Template Config </w:t>
      </w:r>
      <w:r w:rsidRPr="000D10BF">
        <w:rPr>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1BDA8BAB" w:rsidR="002D31E8" w:rsidRPr="002D31E8" w:rsidRDefault="002D31E8" w:rsidP="002D31E8">
      <w:pPr>
        <w:pStyle w:val="Paragraph"/>
      </w:pPr>
      <w:r w:rsidRPr="002D31E8">
        <w:rPr>
          <w:rFonts w:hint="cs"/>
          <w:cs/>
        </w:rPr>
        <w:t>ในด้านการทำงานของระบบ</w:t>
      </w:r>
      <w:r w:rsidRPr="002D31E8">
        <w:rPr>
          <w:cs/>
        </w:rPr>
        <w:t xml:space="preserve"> </w:t>
      </w:r>
      <w:r w:rsidRPr="002D31E8">
        <w:rPr>
          <w:rFonts w:hint="cs"/>
          <w:cs/>
        </w:rPr>
        <w:t>เว็บแอปพลิเคชันได้รับการออกแบบให้มีอินเทอร์เฟซที่ใช้งานง่าย</w:t>
      </w:r>
      <w:r w:rsidRPr="002D31E8">
        <w:rPr>
          <w:cs/>
        </w:rPr>
        <w:t xml:space="preserve"> </w:t>
      </w:r>
      <w:r w:rsidRPr="002D31E8">
        <w:rPr>
          <w:rFonts w:hint="cs"/>
          <w:cs/>
        </w:rPr>
        <w:t>รองรับการเชื่อมต่อกับอุปกรณ์</w:t>
      </w:r>
      <w:r w:rsidRPr="002D31E8">
        <w:rPr>
          <w:cs/>
        </w:rPr>
        <w:t xml:space="preserve"> </w:t>
      </w:r>
      <w:r w:rsidRPr="002D31E8">
        <w:t xml:space="preserve">Cisco </w:t>
      </w:r>
      <w:r w:rsidRPr="002D31E8">
        <w:rPr>
          <w:rFonts w:hint="cs"/>
          <w:cs/>
        </w:rPr>
        <w:t>ผ่านโปรโตคอล</w:t>
      </w:r>
      <w:r w:rsidRPr="002D31E8">
        <w:rPr>
          <w:cs/>
        </w:rPr>
        <w:t xml:space="preserve"> </w:t>
      </w:r>
      <w:r w:rsidRPr="002D31E8">
        <w:t xml:space="preserve">SSH </w:t>
      </w:r>
      <w:r w:rsidRPr="002D31E8">
        <w:rPr>
          <w:rFonts w:hint="cs"/>
          <w:cs/>
        </w:rPr>
        <w:t>และ</w:t>
      </w:r>
      <w:r w:rsidRPr="002D31E8">
        <w:rPr>
          <w:cs/>
        </w:rPr>
        <w:t xml:space="preserve"> </w:t>
      </w:r>
      <w:r w:rsidRPr="002D31E8">
        <w:t xml:space="preserve">SNMP </w:t>
      </w:r>
      <w:r w:rsidRPr="002D31E8">
        <w:rPr>
          <w:rFonts w:hint="cs"/>
          <w:cs/>
        </w:rPr>
        <w:t>เพื่อดึงข้อมูลสถานะอุปกรณ์และส่งคำสั่งกำหนดค่าได้อย่างแม่นยำ</w:t>
      </w:r>
      <w:r w:rsidRPr="002D31E8">
        <w:rPr>
          <w:cs/>
        </w:rPr>
        <w:t xml:space="preserve"> </w:t>
      </w:r>
      <w:r w:rsidRPr="002D31E8">
        <w:rPr>
          <w:rFonts w:hint="cs"/>
          <w:cs/>
        </w:rPr>
        <w:t>ระบบสามารถทำการค้นหาอุปกรณ์ในเครือข่ายแบบอัตโนมัติ</w:t>
      </w:r>
      <w:r w:rsidRPr="002D31E8">
        <w:rPr>
          <w:cs/>
        </w:rPr>
        <w:t xml:space="preserve"> </w:t>
      </w:r>
      <w:r w:rsidRPr="002D31E8">
        <w:rPr>
          <w:rFonts w:hint="cs"/>
          <w:cs/>
        </w:rPr>
        <w:t>รวมถึงรองรับการตั้งค่า</w:t>
      </w:r>
      <w:r w:rsidRPr="002D31E8">
        <w:rPr>
          <w:cs/>
        </w:rPr>
        <w:t xml:space="preserve"> </w:t>
      </w:r>
      <w:r w:rsidRPr="002D31E8">
        <w:t xml:space="preserve">VLAN, hostname, </w:t>
      </w:r>
      <w:r w:rsidRPr="002D31E8">
        <w:rPr>
          <w:rFonts w:hint="cs"/>
          <w:cs/>
        </w:rPr>
        <w:t>และ</w:t>
      </w:r>
      <w:r w:rsidRPr="002D31E8">
        <w:rPr>
          <w:cs/>
        </w:rPr>
        <w:t xml:space="preserve"> </w:t>
      </w:r>
      <w:r w:rsidRPr="002D31E8">
        <w:t xml:space="preserve">IP address </w:t>
      </w:r>
      <w:r w:rsidRPr="002D31E8">
        <w:rPr>
          <w:rFonts w:hint="cs"/>
          <w:cs/>
        </w:rPr>
        <w:t>ได้อย่างครบถ้วน</w:t>
      </w:r>
      <w:r w:rsidRPr="002D31E8">
        <w:rPr>
          <w:cs/>
        </w:rPr>
        <w:t xml:space="preserve"> </w:t>
      </w:r>
      <w:r w:rsidRPr="002D31E8">
        <w:rPr>
          <w:rFonts w:hint="cs"/>
          <w:cs/>
        </w:rPr>
        <w:t>นอกจากนี้</w:t>
      </w:r>
      <w:r w:rsidRPr="002D31E8">
        <w:rPr>
          <w:cs/>
        </w:rPr>
        <w:t xml:space="preserve"> </w:t>
      </w:r>
      <w:r w:rsidRPr="002D31E8">
        <w:rPr>
          <w:rFonts w:hint="cs"/>
          <w:cs/>
        </w:rPr>
        <w:t>ระบบยังมีฟังก์ชันบันทึกประวัติการตั้งค่า</w:t>
      </w:r>
      <w:r w:rsidRPr="002D31E8">
        <w:rPr>
          <w:cs/>
        </w:rPr>
        <w:t xml:space="preserve"> </w:t>
      </w:r>
      <w:r w:rsidRPr="002D31E8">
        <w:rPr>
          <w:rFonts w:hint="cs"/>
          <w:cs/>
        </w:rPr>
        <w:t>เพื่อให้สามารถตรวจสอบและเรียกคืนค่ากำหนดเดิมได้ในกรณีที่เกิดปัญหา</w:t>
      </w:r>
    </w:p>
    <w:p w14:paraId="07593D01" w14:textId="0A0C829D" w:rsidR="00695A6B" w:rsidRDefault="002D31E8" w:rsidP="002D31E8">
      <w:pPr>
        <w:pStyle w:val="Paragraph"/>
      </w:pPr>
      <w:r w:rsidRPr="002D31E8">
        <w:rPr>
          <w:rFonts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w:t>
      </w:r>
      <w:r w:rsidRPr="002D31E8">
        <w:rPr>
          <w:cs/>
        </w:rPr>
        <w:t xml:space="preserve"> </w:t>
      </w:r>
      <w:r w:rsidRPr="002D31E8">
        <w:rPr>
          <w:rFonts w:hint="cs"/>
          <w:cs/>
        </w:rPr>
        <w:t>ลดภาระงานซ้ำซ้อน</w:t>
      </w:r>
      <w:r w:rsidRPr="002D31E8">
        <w:rPr>
          <w:cs/>
        </w:rPr>
        <w:t xml:space="preserve"> </w:t>
      </w:r>
      <w:r w:rsidRPr="002D31E8">
        <w:rPr>
          <w:rFonts w:hint="cs"/>
          <w:cs/>
        </w:rPr>
        <w:t>และลดระยะเวลาในการตั้งค่าระบบเครือข่ายได้อย่างมีนัยสำคัญ</w:t>
      </w:r>
      <w:r w:rsidRPr="002D31E8">
        <w:rPr>
          <w:cs/>
        </w:rPr>
        <w:t xml:space="preserve"> </w:t>
      </w:r>
      <w:r w:rsidRPr="002D31E8">
        <w:rPr>
          <w:rFonts w:hint="cs"/>
          <w:cs/>
        </w:rPr>
        <w:t>ระบบนี้จึงเป็นแนวทางที่สามารถนำไปใช้ต่อยอดเพื่อพัฒนาแพลตฟอร์มบริหารจัดการเครือข่ายในองค์กรขนาดใหญ่</w:t>
      </w:r>
      <w:r w:rsidRPr="002D31E8">
        <w:rPr>
          <w:cs/>
        </w:rPr>
        <w:t xml:space="preserve"> </w:t>
      </w:r>
      <w:r w:rsidRPr="002D31E8">
        <w:rPr>
          <w:rFonts w:hint="cs"/>
          <w:cs/>
        </w:rPr>
        <w:t>และสามารถปรับปรุงให้รองรับการตั้งค่าที่ซับซ้อนยิ่งขึ้นในอนาคต</w:t>
      </w:r>
    </w:p>
    <w:p w14:paraId="08AE0585" w14:textId="73704B33" w:rsidR="00695A6B" w:rsidRDefault="00695A6B" w:rsidP="00695A6B">
      <w:pPr>
        <w:pStyle w:val="Heading2"/>
        <w:rPr>
          <w:b w:val="0"/>
          <w:bCs/>
        </w:rPr>
      </w:pPr>
      <w:r w:rsidRPr="00695A6B">
        <w:rPr>
          <w:rFonts w:hint="cs"/>
          <w:b w:val="0"/>
          <w:bCs/>
          <w:cs/>
        </w:rPr>
        <w:t>ปัญหาและอุปสรรค</w:t>
      </w:r>
    </w:p>
    <w:p w14:paraId="156F6DB7" w14:textId="3E3E06CD" w:rsidR="002368B1" w:rsidRDefault="002368B1" w:rsidP="002368B1">
      <w:pPr>
        <w:pStyle w:val="Heading3"/>
      </w:pPr>
      <w:r w:rsidRPr="002368B1">
        <w:rPr>
          <w:cs/>
        </w:rPr>
        <w:t xml:space="preserve">ทรัพยากรบนเครื่อง </w:t>
      </w:r>
      <w:r w:rsidRPr="002368B1">
        <w:t>Server</w:t>
      </w:r>
    </w:p>
    <w:p w14:paraId="16743AD2" w14:textId="617CE884" w:rsidR="002368B1" w:rsidRPr="000C2174" w:rsidRDefault="000C2174" w:rsidP="000C2174">
      <w:pPr>
        <w:pStyle w:val="Paragraph111"/>
      </w:pPr>
      <w:r w:rsidRPr="000C2174">
        <w:rPr>
          <w:cs/>
        </w:rPr>
        <w:t>ปัญหาด้านทรัพยากรของเซิร์ฟเวอร์เป็นอุปสรรคสำคัญในการทำงานของระบบ โดยเฉพาะในส่วนของ</w:t>
      </w:r>
      <w:r>
        <w:t xml:space="preserve"> </w:t>
      </w:r>
      <w:r w:rsidRPr="000C2174">
        <w:rPr>
          <w:cs/>
        </w:rPr>
        <w:t>หน่วยความจำการเข้าถึงแบบสุ่ม</w:t>
      </w:r>
      <w:r w:rsidRPr="000C2174">
        <w:t xml:space="preserve"> </w:t>
      </w:r>
      <w:r>
        <w:rPr>
          <w:rFonts w:hint="cs"/>
          <w:cs/>
        </w:rPr>
        <w:t>(</w:t>
      </w:r>
      <w:r w:rsidRPr="000C2174">
        <w:t>RAM</w:t>
      </w:r>
      <w:r>
        <w:rPr>
          <w:rFonts w:hint="cs"/>
          <w:cs/>
        </w:rPr>
        <w:t>)</w:t>
      </w:r>
      <w:r w:rsidRPr="000C2174">
        <w:t xml:space="preserve"> </w:t>
      </w:r>
      <w:r w:rsidRPr="000C2174">
        <w:rPr>
          <w:cs/>
        </w:rPr>
        <w:t>ที่ไม่เพียงพอ</w:t>
      </w:r>
      <w:r w:rsidRPr="000C2174">
        <w:t xml:space="preserve"> </w:t>
      </w:r>
      <w:r w:rsidRPr="000C2174">
        <w:rPr>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0C2174">
        <w:t xml:space="preserve"> PostgreSQL </w:t>
      </w:r>
      <w:r w:rsidRPr="000C2174">
        <w:rPr>
          <w:cs/>
        </w:rPr>
        <w:lastRenderedPageBreak/>
        <w:t>ที่มีการบันทึกข้อมูลสถานะอุปกรณ์และค่าคอนฟิกต่าง ๆ ไว้ตลอดเวลา ดังนั้น จำเป็นต้องพิจารณา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Default="000C2174" w:rsidP="002D31E8">
      <w:pPr>
        <w:pStyle w:val="Heading3"/>
      </w:pPr>
      <w:r w:rsidRPr="000C2174">
        <w:t>Web Serial API</w:t>
      </w:r>
    </w:p>
    <w:p w14:paraId="604E58B2" w14:textId="3D78404B" w:rsidR="000C2174" w:rsidRPr="000C2174" w:rsidRDefault="000C2174" w:rsidP="000C2174">
      <w:pPr>
        <w:pStyle w:val="Paragraph111"/>
        <w:rPr>
          <w:rFonts w:hint="cs"/>
        </w:rPr>
      </w:pPr>
      <w:r w:rsidRPr="000C2174">
        <w:t xml:space="preserve">Web Serial API </w:t>
      </w:r>
      <w:r w:rsidRPr="000C2174">
        <w:rPr>
          <w:cs/>
        </w:rPr>
        <w:t>มีข้อจำกัดหลายประการที่ส่งผลกระทบต่อการเชื่อมต่อและใช้งานกับอุปกรณ์เครือข่ายโดยตรง หนึ่งในปัญหาหลักคือ</w:t>
      </w:r>
      <w:r w:rsidRPr="000C2174">
        <w:t xml:space="preserve"> Web Serial API </w:t>
      </w:r>
      <w:r w:rsidRPr="000C2174">
        <w:rPr>
          <w:cs/>
        </w:rPr>
        <w:t xml:space="preserve">ไม่สามารถทำงานบนเซิร์ฟเวอร์ที่ใช้ </w:t>
      </w:r>
      <w:r w:rsidRPr="000C2174">
        <w:t xml:space="preserve">HTTP </w:t>
      </w:r>
      <w:r w:rsidRPr="000C2174">
        <w:rPr>
          <w:cs/>
        </w:rPr>
        <w:t>ได้</w:t>
      </w:r>
      <w:r w:rsidRPr="000C2174">
        <w:t xml:space="preserve"> </w:t>
      </w:r>
      <w:r w:rsidRPr="000C2174">
        <w:rPr>
          <w:cs/>
        </w:rPr>
        <w:t xml:space="preserve">เนื่องจาก </w:t>
      </w:r>
      <w:r w:rsidRPr="000C2174">
        <w:t xml:space="preserve">Web Serial API </w:t>
      </w:r>
      <w:r w:rsidRPr="000C2174">
        <w:rPr>
          <w:cs/>
        </w:rPr>
        <w:t>ต้องการความปลอดภัยที่สูงกว่าและจำเป็นต้องใช้งานบนโปรโตคอล</w:t>
      </w:r>
      <w:r w:rsidRPr="000C2174">
        <w:t xml:space="preserve"> HTTPS </w:t>
      </w:r>
      <w:r w:rsidRPr="000C2174">
        <w:rPr>
          <w:cs/>
        </w:rPr>
        <w:t>เท่านั้น</w:t>
      </w:r>
      <w:r w:rsidRPr="000C2174">
        <w:t xml:space="preserve"> </w:t>
      </w:r>
      <w:r w:rsidRPr="000C2174">
        <w:rPr>
          <w:cs/>
        </w:rPr>
        <w:t>ซึ่งทำให้ต้องมีการติดตั้งใบรับรองความปลอดภัย (</w:t>
      </w:r>
      <w:r w:rsidRPr="000C2174">
        <w:t xml:space="preserve">SSL Certificate) </w:t>
      </w:r>
      <w:r w:rsidRPr="000C2174">
        <w:rPr>
          <w:cs/>
        </w:rPr>
        <w:t xml:space="preserve">บนเซิร์ฟเวอร์ก่อนจึงจะสามารถใช้งาน </w:t>
      </w:r>
      <w:r w:rsidRPr="000C2174">
        <w:t xml:space="preserve">API </w:t>
      </w:r>
      <w:r w:rsidRPr="000C2174">
        <w:rPr>
          <w:cs/>
        </w:rPr>
        <w:t xml:space="preserve">ได้ นอกจากนี้ </w:t>
      </w:r>
      <w:r w:rsidRPr="000C2174">
        <w:t xml:space="preserve">Web Serial API </w:t>
      </w:r>
      <w:r w:rsidRPr="000C2174">
        <w:rPr>
          <w:cs/>
        </w:rPr>
        <w:t>ยังสามารถทำงานได้เฉพาะบนบางเว็บเบราว์เซอร์เท่านั้น โดยรองรับเพียง</w:t>
      </w:r>
      <w:r w:rsidRPr="000C2174">
        <w:t xml:space="preserve"> Google Chrome </w:t>
      </w:r>
      <w:r w:rsidRPr="000C2174">
        <w:rPr>
          <w:cs/>
        </w:rPr>
        <w:t xml:space="preserve">และ </w:t>
      </w:r>
      <w:r w:rsidRPr="000C2174">
        <w:t xml:space="preserve">Microsoft Edge </w:t>
      </w:r>
      <w:r w:rsidRPr="000C2174">
        <w:rPr>
          <w:cs/>
        </w:rPr>
        <w:t>ขณะที่เว็บเบราว์เซอร์อื่น เช่น</w:t>
      </w:r>
      <w:r w:rsidRPr="000C2174">
        <w:t xml:space="preserve"> Mozilla Firefox </w:t>
      </w:r>
      <w:r w:rsidRPr="000C2174">
        <w:rPr>
          <w:cs/>
        </w:rPr>
        <w:t xml:space="preserve">และ </w:t>
      </w:r>
      <w:r w:rsidRPr="000C2174">
        <w:t xml:space="preserve">Safari </w:t>
      </w:r>
      <w:r w:rsidRPr="000C2174">
        <w:rPr>
          <w:cs/>
        </w:rPr>
        <w:t xml:space="preserve">ยังไม่รองรับการใช้งาน </w:t>
      </w:r>
      <w:r w:rsidRPr="000C2174">
        <w:t xml:space="preserve">API </w:t>
      </w:r>
      <w:r w:rsidRPr="000C2174">
        <w:rPr>
          <w:cs/>
        </w:rPr>
        <w:t>ดังกล่าว ทำให้เกิดข้อจำกัดในการเข้าถึงระบบจากอุปกรณ์บางประเภท</w:t>
      </w:r>
    </w:p>
    <w:p w14:paraId="3DEDB60B" w14:textId="703EBE0A" w:rsidR="002D31E8" w:rsidRDefault="000C2174" w:rsidP="002D31E8">
      <w:pPr>
        <w:pStyle w:val="Heading3"/>
      </w:pPr>
      <w:r w:rsidRPr="000C2174">
        <w:rPr>
          <w:rFonts w:hint="cs"/>
          <w:cs/>
        </w:rPr>
        <w:t>พอร์ตอนุกรม</w:t>
      </w:r>
      <w:r>
        <w:t xml:space="preserve"> </w:t>
      </w:r>
      <w:r>
        <w:rPr>
          <w:rFonts w:hint="cs"/>
          <w:cs/>
        </w:rPr>
        <w:t>(</w:t>
      </w:r>
      <w:r w:rsidRPr="000C2174">
        <w:rPr>
          <w:cs/>
        </w:rPr>
        <w:t xml:space="preserve"> </w:t>
      </w:r>
      <w:r w:rsidRPr="000C2174">
        <w:t>Serial Console</w:t>
      </w:r>
      <w:r>
        <w:rPr>
          <w:rFonts w:hint="cs"/>
          <w:cs/>
        </w:rPr>
        <w:t xml:space="preserve"> )</w:t>
      </w:r>
    </w:p>
    <w:p w14:paraId="06272D7A" w14:textId="7A1FE6F6" w:rsidR="000C2174" w:rsidRPr="000C2174" w:rsidRDefault="000C2174" w:rsidP="000C2174">
      <w:pPr>
        <w:pStyle w:val="Paragraph111"/>
        <w:rPr>
          <w:rFonts w:cstheme="minorBidi" w:hint="cs"/>
        </w:rPr>
      </w:pPr>
      <w:r w:rsidRPr="000C2174">
        <w:rPr>
          <w:rFonts w:hint="cs"/>
          <w:cs/>
        </w:rPr>
        <w:t>ปัญหาด้านการเชื่อมต่อผ่าน</w:t>
      </w:r>
      <w:r w:rsidRPr="000C2174">
        <w:rPr>
          <w:cs/>
        </w:rPr>
        <w:t xml:space="preserve"> </w:t>
      </w:r>
      <w:r w:rsidRPr="000C2174">
        <w:rPr>
          <w:rFonts w:cstheme="minorBidi"/>
        </w:rPr>
        <w:t xml:space="preserve">Serial Console </w:t>
      </w:r>
      <w:r w:rsidRPr="000C2174">
        <w:rPr>
          <w:rFonts w:hint="cs"/>
          <w:cs/>
        </w:rPr>
        <w:t>เป็นอีกอุปสรรคสำคัญที่พบในกระบวนการกำหนดค่าอุปกรณ์เครือข่ายผ่านพอร์ตอนุกรม</w:t>
      </w:r>
      <w:r w:rsidRPr="000C2174">
        <w:rPr>
          <w:cs/>
        </w:rPr>
        <w:t xml:space="preserve"> (</w:t>
      </w:r>
      <w:r w:rsidRPr="000C2174">
        <w:rPr>
          <w:rFonts w:cstheme="minorBidi"/>
        </w:rPr>
        <w:t xml:space="preserve">Serial Port) </w:t>
      </w:r>
      <w:r w:rsidRPr="000C2174">
        <w:rPr>
          <w:rFonts w:hint="cs"/>
          <w:cs/>
        </w:rPr>
        <w:t>โดยเฉพาะเมื่อทำการเชื่อมต่อซ้ำ</w:t>
      </w:r>
      <w:r w:rsidRPr="000C2174">
        <w:rPr>
          <w:cs/>
        </w:rPr>
        <w:t xml:space="preserve"> </w:t>
      </w:r>
      <w:r w:rsidRPr="000C2174">
        <w:rPr>
          <w:rFonts w:hint="cs"/>
          <w:cs/>
        </w:rPr>
        <w:t>พบว่าบางครั้งค่าเดิมของเซสชันยังคงอยู่</w:t>
      </w:r>
      <w:r w:rsidRPr="000C2174">
        <w:rPr>
          <w:cs/>
        </w:rPr>
        <w:t xml:space="preserve"> </w:t>
      </w:r>
      <w:r w:rsidRPr="000C2174">
        <w:rPr>
          <w:rFonts w:hint="cs"/>
          <w:cs/>
        </w:rPr>
        <w:t>ส่งผลให้</w:t>
      </w:r>
      <w:r w:rsidRPr="000C2174">
        <w:rPr>
          <w:cs/>
        </w:rPr>
        <w:t xml:space="preserve"> </w:t>
      </w:r>
      <w:r w:rsidRPr="000C2174">
        <w:rPr>
          <w:rFonts w:cstheme="minorBidi"/>
        </w:rPr>
        <w:t xml:space="preserve">Session </w:t>
      </w:r>
      <w:r w:rsidRPr="000C2174">
        <w:rPr>
          <w:rFonts w:hint="cs"/>
          <w:cs/>
        </w:rPr>
        <w:t>เก่าไม่ถูกล้างออก</w:t>
      </w:r>
      <w:r w:rsidRPr="000C2174">
        <w:rPr>
          <w:cs/>
        </w:rPr>
        <w:t xml:space="preserve"> </w:t>
      </w:r>
      <w:r w:rsidRPr="000C2174">
        <w:rPr>
          <w:rFonts w:hint="cs"/>
          <w:cs/>
        </w:rPr>
        <w:t>และอาจทำให้เกิดข้อผิดพลาดในการรับ</w:t>
      </w:r>
      <w:r w:rsidRPr="000C2174">
        <w:rPr>
          <w:cs/>
        </w:rPr>
        <w:t>-</w:t>
      </w:r>
      <w:r w:rsidRPr="000C2174">
        <w:rPr>
          <w:rFonts w:hint="cs"/>
          <w:cs/>
        </w:rPr>
        <w:t>ส่งคำสั่งระหว่างอุปกรณ์กับระบบ</w:t>
      </w:r>
      <w:r w:rsidRPr="000C2174">
        <w:rPr>
          <w:cs/>
        </w:rPr>
        <w:t xml:space="preserve"> </w:t>
      </w:r>
      <w:r w:rsidRPr="000C2174">
        <w:rPr>
          <w:rFonts w:hint="cs"/>
          <w:cs/>
        </w:rPr>
        <w:t>นอกจากนี้</w:t>
      </w:r>
      <w:r w:rsidRPr="000C2174">
        <w:rPr>
          <w:cs/>
        </w:rPr>
        <w:t xml:space="preserve"> </w:t>
      </w:r>
      <w:r w:rsidRPr="000C2174">
        <w:rPr>
          <w:rFonts w:hint="cs"/>
          <w:cs/>
        </w:rPr>
        <w:t>หากมีการใช้งานสาย</w:t>
      </w:r>
      <w:r w:rsidRPr="000C2174">
        <w:rPr>
          <w:cs/>
        </w:rPr>
        <w:t xml:space="preserve"> </w:t>
      </w:r>
      <w:r w:rsidRPr="000C2174">
        <w:rPr>
          <w:rFonts w:cstheme="minorBidi"/>
        </w:rPr>
        <w:t xml:space="preserve">Serial Console </w:t>
      </w:r>
      <w:r w:rsidRPr="000C2174">
        <w:rPr>
          <w:rFonts w:hint="cs"/>
          <w:cs/>
        </w:rPr>
        <w:t>บนคอมพิวเตอร์หลายเครื่องโดยไม่ได้ทำการตัดการเชื่อมต่ออย่างถูกต้อง</w:t>
      </w:r>
      <w:r w:rsidRPr="000C2174">
        <w:rPr>
          <w:cs/>
        </w:rPr>
        <w:t xml:space="preserve"> </w:t>
      </w:r>
      <w:r w:rsidRPr="000C2174">
        <w:rPr>
          <w:rFonts w:hint="cs"/>
          <w:cs/>
        </w:rPr>
        <w:t>อาจทำให้พอร์ตอนุกรมไม่สามารถใช้งานได้จนกว่าระบบจะทำการรีสตาร์ทหรือทำการ</w:t>
      </w:r>
      <w:r w:rsidRPr="000C2174">
        <w:rPr>
          <w:cs/>
        </w:rPr>
        <w:t xml:space="preserve"> </w:t>
      </w:r>
      <w:r w:rsidRPr="000C2174">
        <w:rPr>
          <w:rFonts w:cstheme="minorBidi"/>
        </w:rPr>
        <w:t xml:space="preserve">Clear Session </w:t>
      </w:r>
      <w:r w:rsidRPr="000C2174">
        <w:rPr>
          <w:rFonts w:hint="cs"/>
          <w:cs/>
        </w:rPr>
        <w:t>โดยการใช้คำสั่งเฉพาะเพื่อปลดล็อกพอร์ต</w:t>
      </w:r>
      <w:r w:rsidRPr="000C2174">
        <w:rPr>
          <w:cs/>
        </w:rPr>
        <w:t xml:space="preserve"> </w:t>
      </w:r>
      <w:r w:rsidRPr="000C2174">
        <w:rPr>
          <w:rFonts w:hint="cs"/>
          <w:cs/>
        </w:rPr>
        <w:t>การแก้ไขปัญหานี้จำเป็นต้องมีมาตรการป้องกัน</w:t>
      </w:r>
      <w:r w:rsidRPr="000C2174">
        <w:rPr>
          <w:cs/>
        </w:rPr>
        <w:t xml:space="preserve"> </w:t>
      </w:r>
      <w:r w:rsidRPr="000C2174">
        <w:rPr>
          <w:rFonts w:hint="cs"/>
          <w:cs/>
        </w:rPr>
        <w:t>เช่น</w:t>
      </w:r>
      <w:r w:rsidRPr="000C2174">
        <w:rPr>
          <w:cs/>
        </w:rPr>
        <w:t xml:space="preserve"> </w:t>
      </w:r>
      <w:r w:rsidRPr="000C2174">
        <w:rPr>
          <w:rFonts w:hint="cs"/>
          <w:cs/>
        </w:rPr>
        <w:t>การเพิ่มระบบตรวจสอบและแจ้งเตือนเมื่อพบว่ามีเซสชันเก่าที่ยังคงค้างอยู่</w:t>
      </w:r>
    </w:p>
    <w:p w14:paraId="750CB3E6" w14:textId="1DFDD05F" w:rsidR="002D31E8" w:rsidRDefault="000C2174" w:rsidP="002D31E8">
      <w:pPr>
        <w:pStyle w:val="Heading3"/>
      </w:pPr>
      <w:r w:rsidRPr="000C2174">
        <w:rPr>
          <w:cs/>
        </w:rPr>
        <w:t xml:space="preserve">ความแตกต่างของ </w:t>
      </w:r>
      <w:r w:rsidRPr="000C2174">
        <w:t>SNMP OID</w:t>
      </w:r>
    </w:p>
    <w:p w14:paraId="1799E244" w14:textId="243278AB" w:rsidR="000C2174" w:rsidRDefault="000C2174" w:rsidP="000C2174">
      <w:pPr>
        <w:pStyle w:val="Paragraph111"/>
      </w:pPr>
      <w:r w:rsidRPr="000C2174">
        <w:rPr>
          <w:rFonts w:cstheme="minorBidi"/>
        </w:rPr>
        <w:t xml:space="preserve">SNMP (Simple Network Management Protocol) </w:t>
      </w:r>
      <w:r w:rsidRPr="000C2174">
        <w:rPr>
          <w:rFonts w:hint="cs"/>
          <w:cs/>
        </w:rPr>
        <w:t>เป็นโปรโตคอลที่ใช้ในการจัดการและตรวจสอบสถานะของอุปกรณ์เครือข่าย</w:t>
      </w:r>
      <w:r w:rsidRPr="000C2174">
        <w:rPr>
          <w:cs/>
        </w:rPr>
        <w:t xml:space="preserve"> </w:t>
      </w:r>
      <w:r w:rsidRPr="000C2174">
        <w:rPr>
          <w:rFonts w:hint="cs"/>
          <w:cs/>
        </w:rPr>
        <w:t>อย่างไรก็ตาม</w:t>
      </w:r>
      <w:r w:rsidRPr="000C2174">
        <w:rPr>
          <w:cs/>
        </w:rPr>
        <w:t xml:space="preserve"> </w:t>
      </w:r>
      <w:r w:rsidRPr="000C2174">
        <w:rPr>
          <w:rFonts w:hint="cs"/>
          <w:cs/>
        </w:rPr>
        <w:t>พบปัญหา</w:t>
      </w:r>
      <w:r w:rsidRPr="000C2174">
        <w:rPr>
          <w:cs/>
        </w:rPr>
        <w:t xml:space="preserve"> </w:t>
      </w:r>
      <w:r w:rsidRPr="000C2174">
        <w:rPr>
          <w:rFonts w:hint="cs"/>
          <w:cs/>
        </w:rPr>
        <w:t>ความแตกต่างของ</w:t>
      </w:r>
      <w:r w:rsidRPr="000C2174">
        <w:rPr>
          <w:cs/>
        </w:rPr>
        <w:t xml:space="preserve"> </w:t>
      </w:r>
      <w:r w:rsidRPr="000C2174">
        <w:rPr>
          <w:rFonts w:cstheme="minorBidi"/>
        </w:rPr>
        <w:t xml:space="preserve">OID (Object Identifier) </w:t>
      </w:r>
      <w:r w:rsidRPr="000C2174">
        <w:rPr>
          <w:rFonts w:hint="cs"/>
          <w:cs/>
        </w:rPr>
        <w:t>ในอุปกรณ์เครือข่ายแต่ละรุ่น</w:t>
      </w:r>
      <w:r w:rsidRPr="000C2174">
        <w:rPr>
          <w:cs/>
        </w:rPr>
        <w:t xml:space="preserve"> </w:t>
      </w:r>
      <w:r w:rsidRPr="000C2174">
        <w:rPr>
          <w:rFonts w:hint="cs"/>
          <w:cs/>
        </w:rPr>
        <w:t>โดยเฉพาะในอุปกรณ์</w:t>
      </w:r>
      <w:r w:rsidRPr="000C2174">
        <w:rPr>
          <w:cs/>
        </w:rPr>
        <w:t xml:space="preserve"> </w:t>
      </w:r>
      <w:r w:rsidRPr="000C2174">
        <w:rPr>
          <w:rFonts w:cstheme="minorBidi"/>
        </w:rPr>
        <w:t xml:space="preserve">Cisco </w:t>
      </w:r>
      <w:r w:rsidRPr="000C2174">
        <w:rPr>
          <w:rFonts w:hint="cs"/>
          <w:cs/>
        </w:rPr>
        <w:t>ที่บางรุ่นไม่รองรับ</w:t>
      </w:r>
      <w:r w:rsidRPr="000C2174">
        <w:rPr>
          <w:cs/>
        </w:rPr>
        <w:t xml:space="preserve"> </w:t>
      </w:r>
      <w:r w:rsidRPr="000C2174">
        <w:rPr>
          <w:rFonts w:cstheme="minorBidi"/>
        </w:rPr>
        <w:t xml:space="preserve">OID </w:t>
      </w:r>
      <w:r w:rsidRPr="000C2174">
        <w:rPr>
          <w:rFonts w:hint="cs"/>
          <w:cs/>
        </w:rPr>
        <w:t>บางตัวที่ใช้ในการดึงค่าการตั้งค่าหรือสถานะของอุปกรณ์</w:t>
      </w:r>
      <w:r w:rsidRPr="000C2174">
        <w:rPr>
          <w:cs/>
        </w:rPr>
        <w:t xml:space="preserve"> </w:t>
      </w:r>
      <w:r w:rsidRPr="000C2174">
        <w:rPr>
          <w:rFonts w:hint="cs"/>
          <w:cs/>
        </w:rPr>
        <w:t>ทำให้ไม่สามารถดึงข้อมูลจาก</w:t>
      </w:r>
      <w:r w:rsidRPr="000C2174">
        <w:rPr>
          <w:cs/>
        </w:rPr>
        <w:t xml:space="preserve"> </w:t>
      </w:r>
      <w:r w:rsidRPr="000C2174">
        <w:rPr>
          <w:rFonts w:cstheme="minorBidi"/>
        </w:rPr>
        <w:t xml:space="preserve">SNMP </w:t>
      </w:r>
      <w:r w:rsidRPr="000C2174">
        <w:rPr>
          <w:rFonts w:hint="cs"/>
          <w:cs/>
        </w:rPr>
        <w:t>ได้อย่างถูกต้อง</w:t>
      </w:r>
      <w:r w:rsidRPr="000C2174">
        <w:rPr>
          <w:cs/>
        </w:rPr>
        <w:t xml:space="preserve"> </w:t>
      </w:r>
      <w:r w:rsidRPr="000C2174">
        <w:rPr>
          <w:rFonts w:hint="cs"/>
          <w:cs/>
        </w:rPr>
        <w:t>ซึ่งส่งผลต่อการทำงานของระบบที่ต้องการใช้ข้อมูลจาก</w:t>
      </w:r>
      <w:r w:rsidRPr="000C2174">
        <w:rPr>
          <w:cs/>
        </w:rPr>
        <w:t xml:space="preserve"> </w:t>
      </w:r>
      <w:r w:rsidRPr="000C2174">
        <w:rPr>
          <w:rFonts w:cstheme="minorBidi"/>
        </w:rPr>
        <w:t xml:space="preserve">SNMP </w:t>
      </w:r>
      <w:r w:rsidRPr="000C2174">
        <w:rPr>
          <w:rFonts w:hint="cs"/>
          <w:cs/>
        </w:rPr>
        <w:t>เพื่อแสดงสถานะของอุปกรณ์หรือทำการตั้งค่าอัตโนมัติ</w:t>
      </w:r>
      <w:r w:rsidRPr="000C2174">
        <w:rPr>
          <w:cs/>
        </w:rPr>
        <w:t xml:space="preserve"> </w:t>
      </w:r>
      <w:r w:rsidRPr="000C2174">
        <w:rPr>
          <w:rFonts w:hint="cs"/>
          <w:cs/>
        </w:rPr>
        <w:t>การแก้ปัญหานี้จำเป็นต้องมีการตรวจสอบความเข้ากันได้ของ</w:t>
      </w:r>
      <w:r w:rsidRPr="000C2174">
        <w:rPr>
          <w:cs/>
        </w:rPr>
        <w:t xml:space="preserve"> </w:t>
      </w:r>
      <w:r w:rsidRPr="000C2174">
        <w:rPr>
          <w:rFonts w:cstheme="minorBidi"/>
        </w:rPr>
        <w:t xml:space="preserve">OID </w:t>
      </w:r>
      <w:r w:rsidRPr="000C2174">
        <w:rPr>
          <w:rFonts w:hint="cs"/>
          <w:cs/>
        </w:rPr>
        <w:t>ในแต่ละอุปกรณ์ก่อนการใช้งาน</w:t>
      </w:r>
      <w:r w:rsidRPr="000C2174">
        <w:rPr>
          <w:cs/>
        </w:rPr>
        <w:t xml:space="preserve"> </w:t>
      </w:r>
      <w:r w:rsidRPr="000C2174">
        <w:rPr>
          <w:rFonts w:hint="cs"/>
          <w:cs/>
        </w:rPr>
        <w:t>รวมถึงอาจต้องมีการปรับแต่งระบบให้สามารถรองรับ</w:t>
      </w:r>
      <w:r w:rsidRPr="000C2174">
        <w:rPr>
          <w:cs/>
        </w:rPr>
        <w:t xml:space="preserve"> </w:t>
      </w:r>
      <w:r w:rsidRPr="000C2174">
        <w:rPr>
          <w:rFonts w:cstheme="minorBidi"/>
        </w:rPr>
        <w:t xml:space="preserve">OID </w:t>
      </w:r>
      <w:r w:rsidRPr="000C2174">
        <w:rPr>
          <w:rFonts w:hint="cs"/>
          <w:cs/>
        </w:rPr>
        <w:t>ที่แตกต่างกันระหว่างอุปกรณ์แต่ละรุ่น</w:t>
      </w:r>
    </w:p>
    <w:p w14:paraId="2CA9CFDA" w14:textId="3DB729FD" w:rsidR="000C2174" w:rsidRDefault="000C2174" w:rsidP="000C2174">
      <w:pPr>
        <w:pStyle w:val="Heading3"/>
      </w:pPr>
      <w:r w:rsidRPr="000C2174">
        <w:rPr>
          <w:cs/>
        </w:rPr>
        <w:lastRenderedPageBreak/>
        <w:t xml:space="preserve">ความแตกต่างของ </w:t>
      </w:r>
      <w:r w:rsidRPr="000C2174">
        <w:t>SSH Version</w:t>
      </w:r>
    </w:p>
    <w:p w14:paraId="476A5F5B" w14:textId="4FAC92D2" w:rsidR="000C2174" w:rsidRPr="000C2174" w:rsidRDefault="000C2174" w:rsidP="000C2174">
      <w:pPr>
        <w:pStyle w:val="Paragraph111"/>
        <w:rPr>
          <w:rFonts w:hint="cs"/>
        </w:rPr>
      </w:pPr>
      <w:r w:rsidRPr="000C2174">
        <w:rPr>
          <w:cs/>
        </w:rPr>
        <w:t xml:space="preserve">การเชื่อมต่ออุปกรณ์เครือข่ายผ่าน </w:t>
      </w:r>
      <w:r w:rsidRPr="000C2174">
        <w:t xml:space="preserve">SSH (Secure Shell) </w:t>
      </w:r>
      <w:r w:rsidRPr="000C2174">
        <w:rPr>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0C2174">
        <w:t xml:space="preserve"> SSH Version 2 </w:t>
      </w:r>
      <w:r w:rsidRPr="000C2174">
        <w:rPr>
          <w:cs/>
        </w:rPr>
        <w:t>เท่านั้น</w:t>
      </w:r>
      <w:r w:rsidRPr="000C2174">
        <w:t xml:space="preserve"> </w:t>
      </w:r>
      <w:r w:rsidRPr="000C2174">
        <w:rPr>
          <w:cs/>
        </w:rPr>
        <w:t>ซึ่งหมายความว่าอุปกรณ์ที่ใช้</w:t>
      </w:r>
      <w:r w:rsidRPr="000C2174">
        <w:t xml:space="preserve"> SSH Version 1 </w:t>
      </w:r>
      <w:r w:rsidRPr="000C2174">
        <w:rPr>
          <w:cs/>
        </w:rPr>
        <w:t xml:space="preserve">หรืออุปกรณ์ที่ไม่รองรับ </w:t>
      </w:r>
      <w:r w:rsidRPr="000C2174">
        <w:t>SSH Version</w:t>
      </w:r>
      <w:r w:rsidRPr="000C2174">
        <w:t xml:space="preserve"> </w:t>
      </w:r>
      <w:r w:rsidRPr="000C2174">
        <w:t xml:space="preserve">2 </w:t>
      </w:r>
      <w:r w:rsidRPr="000C2174">
        <w:rPr>
          <w:cs/>
        </w:rPr>
        <w:t>จะไม่สามารถใช้งานร่วมกับระบบได้ เนื่องจากระบบปฏิบัติการของคอมพิวเตอร์และโน้ตบุ๊กในปัจจุบันรองรับเฉพาะ</w:t>
      </w:r>
      <w:r w:rsidRPr="000C2174">
        <w:t xml:space="preserve"> SSH Version</w:t>
      </w:r>
      <w:r w:rsidRPr="000C2174">
        <w:t xml:space="preserve"> </w:t>
      </w:r>
      <w:r w:rsidRPr="000C2174">
        <w:t xml:space="preserve">2 </w:t>
      </w:r>
      <w:r w:rsidRPr="000C2174">
        <w:rPr>
          <w:cs/>
        </w:rPr>
        <w:t xml:space="preserve">เท่านั้น ทำให้ไม่สามารถใช้ </w:t>
      </w:r>
      <w:r w:rsidRPr="000C2174">
        <w:t>SSH Version</w:t>
      </w:r>
      <w:r w:rsidRPr="000C2174">
        <w:t xml:space="preserve"> </w:t>
      </w:r>
      <w:r w:rsidRPr="000C2174">
        <w:t xml:space="preserve">1 </w:t>
      </w:r>
      <w:r w:rsidRPr="000C2174">
        <w:rPr>
          <w:cs/>
        </w:rPr>
        <w:t>ได้ เนื่องจากมีช่องโหว่ด้านความปลอดภัยที่ไม่ได้รับการสนับสนุนจากระบบใหม่ ๆ แล้ว</w:t>
      </w:r>
    </w:p>
    <w:p w14:paraId="7A88D5DF" w14:textId="77777777" w:rsidR="000C2174" w:rsidRPr="000C2174" w:rsidRDefault="000C2174" w:rsidP="000C2174">
      <w:pPr>
        <w:rPr>
          <w:rFonts w:cstheme="minorBidi" w:hint="cs"/>
        </w:rPr>
      </w:pPr>
    </w:p>
    <w:p w14:paraId="02A12211" w14:textId="7E112552" w:rsidR="00695A6B" w:rsidRDefault="000744BA" w:rsidP="000744BA">
      <w:pPr>
        <w:pStyle w:val="Heading2"/>
        <w:rPr>
          <w:b w:val="0"/>
          <w:bCs/>
        </w:rPr>
      </w:pPr>
      <w:r>
        <w:rPr>
          <w:rFonts w:hint="cs"/>
          <w:b w:val="0"/>
          <w:bCs/>
          <w:cs/>
        </w:rPr>
        <w:t>วิธี</w:t>
      </w:r>
      <w:r w:rsidRPr="000744BA">
        <w:rPr>
          <w:rFonts w:hint="cs"/>
          <w:b w:val="0"/>
          <w:bCs/>
          <w:cs/>
        </w:rPr>
        <w:t>การแก้ปัญหา</w:t>
      </w:r>
    </w:p>
    <w:p w14:paraId="0612D257" w14:textId="77777777" w:rsidR="00F808C9" w:rsidRDefault="00F808C9" w:rsidP="00F808C9">
      <w:pPr>
        <w:pStyle w:val="Heading3"/>
      </w:pPr>
      <w:r>
        <w:rPr>
          <w:rFonts w:hint="cs"/>
          <w:cs/>
        </w:rPr>
        <w:t xml:space="preserve">การจัดการทรัพยากรบนเครื่อง </w:t>
      </w:r>
      <w:r>
        <w:t xml:space="preserve">Server </w:t>
      </w:r>
    </w:p>
    <w:p w14:paraId="1C17D003" w14:textId="1D411A1E" w:rsidR="00F808C9" w:rsidRPr="00F808C9" w:rsidRDefault="00F808C9" w:rsidP="00F808C9">
      <w:pPr>
        <w:pStyle w:val="Paragraph111"/>
        <w:rPr>
          <w:rFonts w:hint="cs"/>
        </w:rPr>
      </w:pPr>
      <w:r w:rsidRPr="00F808C9">
        <w:rPr>
          <w:cs/>
        </w:rPr>
        <w:t>แนวทางการแก้ไขคือเพิ่ม</w:t>
      </w:r>
      <w:r w:rsidRPr="000C2174">
        <w:rPr>
          <w:cs/>
        </w:rPr>
        <w:t>หน่วยความจำการเข้าถึงแบบสุ่ม</w:t>
      </w:r>
      <w:r w:rsidRPr="00F808C9">
        <w:rPr>
          <w:cs/>
        </w:rPr>
        <w:t xml:space="preserve"> (</w:t>
      </w:r>
      <w:r w:rsidRPr="00F808C9">
        <w:t xml:space="preserve">RAM) </w:t>
      </w:r>
      <w:r w:rsidRPr="00F808C9">
        <w:rPr>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Default="00F808C9" w:rsidP="00F808C9">
      <w:pPr>
        <w:pStyle w:val="Heading3"/>
      </w:pPr>
      <w:r>
        <w:rPr>
          <w:rFonts w:hint="cs"/>
          <w:cs/>
        </w:rPr>
        <w:t>การใช้งานเกี่ยวกับ</w:t>
      </w:r>
      <w:r>
        <w:t xml:space="preserve"> Web Serial API</w:t>
      </w:r>
    </w:p>
    <w:p w14:paraId="4AF09FC1" w14:textId="11EB787F" w:rsidR="00F808C9" w:rsidRPr="00F808C9" w:rsidRDefault="00F808C9" w:rsidP="00F808C9">
      <w:pPr>
        <w:pStyle w:val="Paragraph111"/>
      </w:pPr>
      <w:r w:rsidRPr="00F808C9">
        <w:rPr>
          <w:rFonts w:hint="cs"/>
          <w:cs/>
        </w:rPr>
        <w:t>การแก้ไขคือการติดตั้ง</w:t>
      </w:r>
      <w:r w:rsidRPr="00F808C9">
        <w:rPr>
          <w:cs/>
        </w:rPr>
        <w:t xml:space="preserve"> </w:t>
      </w:r>
      <w:r w:rsidRPr="00F808C9">
        <w:rPr>
          <w:rFonts w:hint="cs"/>
          <w:cs/>
        </w:rPr>
        <w:t>ใบรับรองความปลอดภัย</w:t>
      </w:r>
      <w:r w:rsidRPr="00F808C9">
        <w:rPr>
          <w:cs/>
        </w:rPr>
        <w:t xml:space="preserve"> (</w:t>
      </w:r>
      <w:r w:rsidRPr="00F808C9">
        <w:t xml:space="preserve">SSL Certificate) </w:t>
      </w:r>
      <w:r w:rsidRPr="00F808C9">
        <w:rPr>
          <w:rFonts w:hint="cs"/>
          <w:cs/>
        </w:rPr>
        <w:t>บนเว็บเซิร์ฟเวอร์เพื่อให้สามารถใช้งานโปรโตคอล</w:t>
      </w:r>
      <w:r w:rsidRPr="00F808C9">
        <w:rPr>
          <w:cs/>
        </w:rPr>
        <w:t xml:space="preserve"> </w:t>
      </w:r>
      <w:r w:rsidRPr="00F808C9">
        <w:t xml:space="preserve">HTTPS </w:t>
      </w:r>
      <w:r w:rsidRPr="00F808C9">
        <w:rPr>
          <w:rFonts w:hint="cs"/>
          <w:cs/>
        </w:rPr>
        <w:t>บนเว็บเซิร์ฟเวอร์</w:t>
      </w:r>
      <w:r>
        <w:rPr>
          <w:rFonts w:hint="cs"/>
          <w:cs/>
        </w:rPr>
        <w:t xml:space="preserve"> </w:t>
      </w:r>
      <w:r w:rsidRPr="00F808C9">
        <w:rPr>
          <w:rFonts w:hint="cs"/>
          <w:cs/>
        </w:rPr>
        <w:t>ซึ่</w:t>
      </w:r>
      <w:r>
        <w:rPr>
          <w:rFonts w:hint="cs"/>
          <w:cs/>
        </w:rPr>
        <w:t>ง</w:t>
      </w:r>
      <w:r w:rsidRPr="00F808C9">
        <w:rPr>
          <w:rFonts w:hint="cs"/>
          <w:cs/>
        </w:rPr>
        <w:t>จะช่วยให้</w:t>
      </w:r>
      <w:r w:rsidRPr="00F808C9">
        <w:rPr>
          <w:cs/>
        </w:rPr>
        <w:t xml:space="preserve"> </w:t>
      </w:r>
      <w:r w:rsidRPr="00F808C9">
        <w:t xml:space="preserve">Web Serial API </w:t>
      </w:r>
      <w:r w:rsidRPr="00F808C9">
        <w:rPr>
          <w:rFonts w:hint="cs"/>
          <w:cs/>
        </w:rPr>
        <w:t>สามารถทำงานได้ตามข้อกำหนดด้านความปลอดภัย</w:t>
      </w:r>
      <w:r w:rsidRPr="00F808C9">
        <w:rPr>
          <w:cs/>
        </w:rPr>
        <w:t xml:space="preserve"> </w:t>
      </w:r>
      <w:r w:rsidRPr="00F808C9">
        <w:rPr>
          <w:rFonts w:hint="cs"/>
          <w:cs/>
        </w:rPr>
        <w:t>นอก</w:t>
      </w:r>
      <w:r>
        <w:rPr>
          <w:rFonts w:hint="cs"/>
          <w:cs/>
        </w:rPr>
        <w:t>นี้</w:t>
      </w:r>
      <w:r w:rsidRPr="00F808C9">
        <w:rPr>
          <w:rFonts w:hint="cs"/>
          <w:cs/>
        </w:rPr>
        <w:t>จาก</w:t>
      </w:r>
      <w:r w:rsidRPr="00F808C9">
        <w:rPr>
          <w:cs/>
        </w:rPr>
        <w:t>ควรแจ้งข้อกำหนดของเบราว์เซอร์ให้ผู้ใช้ทราบล่วงหน้า พร้อมแนะนำให้เลือกใช้</w:t>
      </w:r>
      <w:r w:rsidRPr="00F808C9">
        <w:t xml:space="preserve"> Google Chrome </w:t>
      </w:r>
      <w:r w:rsidRPr="00F808C9">
        <w:rPr>
          <w:cs/>
        </w:rPr>
        <w:t>หรือ</w:t>
      </w:r>
      <w:r w:rsidRPr="00F808C9">
        <w:t xml:space="preserve"> Microsoft Edge </w:t>
      </w:r>
      <w:r w:rsidRPr="00F808C9">
        <w:rPr>
          <w:cs/>
        </w:rPr>
        <w:t>เพื่อให้สามารถใช้งานระบบได้อย่างสมบูรณ์</w:t>
      </w:r>
    </w:p>
    <w:p w14:paraId="03C763B4" w14:textId="40C4F0C3" w:rsidR="00F808C9" w:rsidRDefault="00F808C9" w:rsidP="00F808C9">
      <w:pPr>
        <w:pStyle w:val="Heading3"/>
      </w:pPr>
      <w:r>
        <w:rPr>
          <w:rFonts w:hint="cs"/>
          <w:cs/>
        </w:rPr>
        <w:t>การจัด</w:t>
      </w:r>
      <w:r>
        <w:t xml:space="preserve"> Session </w:t>
      </w:r>
      <w:r>
        <w:rPr>
          <w:rFonts w:hint="cs"/>
          <w:cs/>
        </w:rPr>
        <w:t xml:space="preserve">ของ </w:t>
      </w:r>
      <w:r w:rsidRPr="000C2174">
        <w:rPr>
          <w:rFonts w:hint="cs"/>
          <w:cs/>
        </w:rPr>
        <w:t>พอร์ตอนุกรม</w:t>
      </w:r>
      <w:r>
        <w:t xml:space="preserve"> </w:t>
      </w:r>
      <w:r>
        <w:rPr>
          <w:rFonts w:hint="cs"/>
          <w:cs/>
        </w:rPr>
        <w:t>(</w:t>
      </w:r>
      <w:r w:rsidRPr="000C2174">
        <w:t>Serial Console</w:t>
      </w:r>
      <w:r>
        <w:rPr>
          <w:rFonts w:hint="cs"/>
          <w:cs/>
        </w:rPr>
        <w:t>)</w:t>
      </w:r>
    </w:p>
    <w:p w14:paraId="76547245" w14:textId="7C9CBDA1" w:rsidR="00F808C9" w:rsidRPr="00F808C9" w:rsidRDefault="00F808C9" w:rsidP="00F808C9">
      <w:pPr>
        <w:pStyle w:val="Paragraph111"/>
        <w:rPr>
          <w:rFonts w:hint="cs"/>
        </w:rPr>
      </w:pPr>
      <w:r w:rsidRPr="00F808C9">
        <w:rPr>
          <w:rFonts w:hint="cs"/>
          <w:cs/>
        </w:rPr>
        <w:t>การแก้ไขคือเพิ่ม</w:t>
      </w:r>
      <w:r>
        <w:rPr>
          <w:rFonts w:hint="cs"/>
          <w:cs/>
        </w:rPr>
        <w:t>ปุ่ม</w:t>
      </w:r>
      <w:r w:rsidRPr="00F808C9">
        <w:rPr>
          <w:cs/>
        </w:rPr>
        <w:t xml:space="preserve"> </w:t>
      </w:r>
      <w:r w:rsidRPr="00F808C9">
        <w:t>Clear Session</w:t>
      </w:r>
      <w:r>
        <w:rPr>
          <w:rFonts w:hint="cs"/>
          <w:cs/>
        </w:rPr>
        <w:t xml:space="preserve"> </w:t>
      </w:r>
      <w:r w:rsidRPr="00F808C9">
        <w:rPr>
          <w:rFonts w:hint="cs"/>
          <w:cs/>
        </w:rPr>
        <w:t>เพื่อล้างค่าเดิมของ</w:t>
      </w:r>
      <w:r w:rsidRPr="00F808C9">
        <w:rPr>
          <w:cs/>
        </w:rPr>
        <w:t xml:space="preserve"> </w:t>
      </w:r>
      <w:r w:rsidRPr="00F808C9">
        <w:t xml:space="preserve">Serial Console </w:t>
      </w:r>
      <w:r w:rsidRPr="00F808C9">
        <w:rPr>
          <w:rFonts w:hint="cs"/>
          <w:cs/>
        </w:rPr>
        <w:t>และป้องกัน</w:t>
      </w:r>
      <w:r>
        <w:rPr>
          <w:rFonts w:hint="cs"/>
          <w:cs/>
        </w:rPr>
        <w:t>การเกิด</w:t>
      </w:r>
      <w:r w:rsidRPr="00F808C9">
        <w:rPr>
          <w:rFonts w:hint="cs"/>
          <w:cs/>
        </w:rPr>
        <w:t>ปัญหาการเชื่อมต่อ</w:t>
      </w:r>
      <w:r>
        <w:rPr>
          <w:rFonts w:hint="cs"/>
          <w:cs/>
        </w:rPr>
        <w:t>ที่</w:t>
      </w:r>
      <w:r w:rsidRPr="00F808C9">
        <w:rPr>
          <w:rFonts w:hint="cs"/>
          <w:cs/>
        </w:rPr>
        <w:t>ซ้ำซ้อน</w:t>
      </w:r>
      <w:r>
        <w:rPr>
          <w:rFonts w:hint="cs"/>
          <w:cs/>
        </w:rPr>
        <w:t>กัน</w:t>
      </w:r>
      <w:r w:rsidRPr="00F808C9">
        <w:rPr>
          <w:cs/>
        </w:rPr>
        <w:t xml:space="preserve"> </w:t>
      </w:r>
    </w:p>
    <w:p w14:paraId="2881B068" w14:textId="43C94464" w:rsidR="00F808C9" w:rsidRDefault="00F808C9" w:rsidP="00F808C9">
      <w:pPr>
        <w:pStyle w:val="Heading3"/>
      </w:pPr>
      <w:r>
        <w:rPr>
          <w:rFonts w:hint="cs"/>
          <w:cs/>
        </w:rPr>
        <w:t>การจัดการ</w:t>
      </w:r>
      <w:r w:rsidRPr="00F808C9">
        <w:rPr>
          <w:cs/>
        </w:rPr>
        <w:t xml:space="preserve">ความแตกต่างของ </w:t>
      </w:r>
      <w:r w:rsidRPr="00F808C9">
        <w:t>SNMP OID</w:t>
      </w:r>
    </w:p>
    <w:p w14:paraId="5F0BA5B9" w14:textId="5E553318" w:rsidR="006058CB" w:rsidRPr="006058CB" w:rsidRDefault="006058CB" w:rsidP="006058CB">
      <w:pPr>
        <w:pStyle w:val="Paragraph111"/>
        <w:rPr>
          <w:rFonts w:hint="cs"/>
        </w:rPr>
      </w:pPr>
      <w:r w:rsidRPr="006058CB">
        <w:rPr>
          <w:rFonts w:hint="cs"/>
          <w:cs/>
        </w:rPr>
        <w:t>การแก้ไขคือใช้</w:t>
      </w:r>
      <w:r w:rsidRPr="006058CB">
        <w:rPr>
          <w:cs/>
        </w:rPr>
        <w:t xml:space="preserve"> </w:t>
      </w:r>
      <w:r w:rsidRPr="006058CB">
        <w:t xml:space="preserve">SNMP Walk </w:t>
      </w:r>
      <w:r w:rsidRPr="006058CB">
        <w:rPr>
          <w:rFonts w:hint="cs"/>
          <w:cs/>
        </w:rPr>
        <w:t>เพื่อตรวจสอบว่าอุปกรณ์เครือข่ายรองรับ</w:t>
      </w:r>
      <w:r w:rsidRPr="006058CB">
        <w:rPr>
          <w:cs/>
        </w:rPr>
        <w:t xml:space="preserve"> </w:t>
      </w:r>
      <w:r w:rsidRPr="006058CB">
        <w:t xml:space="preserve">OID </w:t>
      </w:r>
      <w:r w:rsidRPr="006058CB">
        <w:rPr>
          <w:rFonts w:hint="cs"/>
          <w:cs/>
        </w:rPr>
        <w:t>ตัวใดบ้างก่อนนำมาใช้งานในระบบ</w:t>
      </w:r>
      <w:r w:rsidRPr="006058CB">
        <w:rPr>
          <w:cs/>
        </w:rPr>
        <w:t xml:space="preserve"> </w:t>
      </w:r>
      <w:r w:rsidRPr="006058CB">
        <w:rPr>
          <w:rFonts w:hint="cs"/>
          <w:cs/>
        </w:rPr>
        <w:t>เพื่อลดปัญหาความเข้ากันไม่ได้ของอุปกรณ์แต่ละรุ่น</w:t>
      </w:r>
      <w:r w:rsidRPr="006058CB">
        <w:rPr>
          <w:cs/>
        </w:rPr>
        <w:t xml:space="preserve"> </w:t>
      </w:r>
      <w:r w:rsidRPr="006058CB">
        <w:rPr>
          <w:rFonts w:hint="cs"/>
          <w:cs/>
        </w:rPr>
        <w:t>หากอุปกรณ์ไม่รองรับ</w:t>
      </w:r>
      <w:r w:rsidRPr="006058CB">
        <w:rPr>
          <w:cs/>
        </w:rPr>
        <w:t xml:space="preserve"> </w:t>
      </w:r>
      <w:r w:rsidRPr="006058CB">
        <w:t xml:space="preserve">OID </w:t>
      </w:r>
      <w:r w:rsidRPr="006058CB">
        <w:rPr>
          <w:rFonts w:hint="cs"/>
          <w:cs/>
        </w:rPr>
        <w:t>ที่กำหนด</w:t>
      </w:r>
      <w:r w:rsidRPr="006058CB">
        <w:rPr>
          <w:cs/>
        </w:rPr>
        <w:t xml:space="preserve"> </w:t>
      </w:r>
      <w:r w:rsidRPr="006058CB">
        <w:rPr>
          <w:rFonts w:hint="cs"/>
          <w:cs/>
        </w:rPr>
        <w:t>ระบบจะเติมค่าว่างลงไปเพื่อป้องกันข้อผิดพลาดในการดึงข้อมูล</w:t>
      </w:r>
    </w:p>
    <w:p w14:paraId="1B73B065" w14:textId="421933CB" w:rsidR="00F808C9" w:rsidRDefault="006058CB" w:rsidP="006058CB">
      <w:pPr>
        <w:pStyle w:val="Heading3"/>
      </w:pPr>
      <w:r>
        <w:rPr>
          <w:rFonts w:hint="cs"/>
          <w:cs/>
        </w:rPr>
        <w:lastRenderedPageBreak/>
        <w:t>การจัดการ</w:t>
      </w:r>
      <w:r w:rsidRPr="006058CB">
        <w:rPr>
          <w:cs/>
        </w:rPr>
        <w:t xml:space="preserve">ความแตกต่างของ </w:t>
      </w:r>
      <w:r w:rsidRPr="006058CB">
        <w:t>SSH Version</w:t>
      </w:r>
    </w:p>
    <w:p w14:paraId="24E37557" w14:textId="63986150" w:rsidR="006058CB" w:rsidRPr="006058CB" w:rsidRDefault="006058CB" w:rsidP="006058CB">
      <w:pPr>
        <w:pStyle w:val="Paragraph111"/>
        <w:rPr>
          <w:rFonts w:hint="cs"/>
        </w:rPr>
      </w:pPr>
      <w:r w:rsidRPr="006058CB">
        <w:rPr>
          <w:cs/>
        </w:rPr>
        <w:t>การแก้ไขคือให้มีการตรวจสอบและ</w:t>
      </w:r>
      <w:r w:rsidRPr="006058CB">
        <w:t xml:space="preserve"> </w:t>
      </w:r>
      <w:r w:rsidRPr="006058CB">
        <w:rPr>
          <w:cs/>
        </w:rPr>
        <w:t>อัปเกรดเฟิร์มแวร์</w:t>
      </w:r>
      <w:r w:rsidRPr="006058CB">
        <w:t xml:space="preserve"> </w:t>
      </w:r>
      <w:r w:rsidRPr="006058CB">
        <w:rPr>
          <w:cs/>
        </w:rPr>
        <w:t>ของอุปกรณ์เครือข่าย เพื่อให้รองรับ</w:t>
      </w:r>
      <w:r w:rsidRPr="006058CB">
        <w:t xml:space="preserve"> SSH Version 2 </w:t>
      </w:r>
      <w:r w:rsidRPr="006058CB">
        <w:rPr>
          <w:cs/>
        </w:rPr>
        <w:t xml:space="preserve">ซึ่งเป็นมาตรฐานที่ปลอดภัยมากขึ้น หากอุปกรณ์บางรุ่นไม่สามารถรองรับ </w:t>
      </w:r>
      <w:r w:rsidRPr="006058CB">
        <w:t xml:space="preserve">SSH V2 </w:t>
      </w:r>
      <w:r w:rsidRPr="006058CB">
        <w:rPr>
          <w:cs/>
        </w:rPr>
        <w:t>ได้ อาจต้องใช้วิธีการเชื่อมต่อแบบอื่น เช่น</w:t>
      </w:r>
      <w:r w:rsidRPr="006058CB">
        <w:t xml:space="preserve"> Telnet</w:t>
      </w:r>
    </w:p>
    <w:p w14:paraId="0E102AA8" w14:textId="77777777" w:rsidR="00F808C9" w:rsidRPr="00F808C9" w:rsidRDefault="00F808C9" w:rsidP="00F808C9">
      <w:pPr>
        <w:rPr>
          <w:rFonts w:cstheme="minorBidi" w:hint="cs"/>
        </w:rPr>
      </w:pPr>
    </w:p>
    <w:p w14:paraId="7532DAAB" w14:textId="2C2D5382" w:rsidR="000744BA" w:rsidRDefault="000744BA" w:rsidP="000744BA">
      <w:pPr>
        <w:pStyle w:val="Heading2"/>
        <w:rPr>
          <w:b w:val="0"/>
          <w:bCs/>
        </w:rPr>
      </w:pPr>
      <w:r w:rsidRPr="000744BA">
        <w:rPr>
          <w:rFonts w:hint="cs"/>
          <w:b w:val="0"/>
          <w:bCs/>
          <w:cs/>
        </w:rPr>
        <w:t>ข้อเสนอแนะ</w:t>
      </w:r>
    </w:p>
    <w:p w14:paraId="64704FFF" w14:textId="631604BA" w:rsidR="000C2174" w:rsidRDefault="006058CB" w:rsidP="000C2174">
      <w:pPr>
        <w:pStyle w:val="Heading3"/>
      </w:pPr>
      <w:r w:rsidRPr="006058CB">
        <w:rPr>
          <w:cs/>
        </w:rPr>
        <w:t>การรองรับอุปกรณ์จากผู้ผลิตหลายราย (</w:t>
      </w:r>
      <w:r w:rsidRPr="006058CB">
        <w:t>Multi-Vendor Support)</w:t>
      </w:r>
    </w:p>
    <w:p w14:paraId="30EB20CC" w14:textId="7B2F6210" w:rsidR="006058CB" w:rsidRPr="006058CB" w:rsidRDefault="006058CB" w:rsidP="006058CB">
      <w:pPr>
        <w:pStyle w:val="Paragraph111"/>
      </w:pPr>
      <w:r w:rsidRPr="006058CB">
        <w:rPr>
          <w:cs/>
        </w:rPr>
        <w:t>เพื่อเพิ่ม</w:t>
      </w:r>
      <w:r>
        <w:rPr>
          <w:rFonts w:hint="cs"/>
          <w:cs/>
        </w:rPr>
        <w:t>ประสิทธิภาพการ</w:t>
      </w:r>
      <w:r w:rsidRPr="006058CB">
        <w:rPr>
          <w:cs/>
        </w:rPr>
        <w:t>พัฒนาให้ระบบสามารถรองรับอุปกรณ์จากผู้ผลิตหลายรายได้มากขึ้น เช่น</w:t>
      </w:r>
      <w:r w:rsidRPr="006058CB">
        <w:t xml:space="preserve"> Firewall (Cisco ASA, Fortinet), Switch Layer 3 </w:t>
      </w:r>
      <w:r w:rsidRPr="006058CB">
        <w:rPr>
          <w:cs/>
        </w:rPr>
        <w:t xml:space="preserve">และ </w:t>
      </w:r>
      <w:r w:rsidRPr="006058CB">
        <w:t xml:space="preserve">Router (Juniper, Aruba) </w:t>
      </w:r>
      <w:r w:rsidRPr="006058CB">
        <w:rPr>
          <w:cs/>
        </w:rPr>
        <w:t>ซึ่งจะช่วยให้ระบบสามารถใช้งานร่วมกับโครงสร้างพื้นฐานที่มีความหลากหลาย ลดข้อจำกัดในการใช้งาน และเพิ่มความยืดหยุ่นในการกำหนดค่าอุปกรณ์เครือข่าย</w:t>
      </w:r>
    </w:p>
    <w:p w14:paraId="27D91E54" w14:textId="2406DB48" w:rsidR="000C2174" w:rsidRDefault="006058CB" w:rsidP="000C2174">
      <w:pPr>
        <w:pStyle w:val="Heading3"/>
      </w:pPr>
      <w:r w:rsidRPr="006058CB">
        <w:rPr>
          <w:rFonts w:hint="cs"/>
          <w:cs/>
        </w:rPr>
        <w:t>การบริหารจัดการเครือข่ายขั้นสูง</w:t>
      </w:r>
      <w:r w:rsidRPr="006058CB">
        <w:rPr>
          <w:cs/>
        </w:rPr>
        <w:t xml:space="preserve"> (</w:t>
      </w:r>
      <w:r w:rsidRPr="006058CB">
        <w:t>Advanced Network Management)</w:t>
      </w:r>
    </w:p>
    <w:p w14:paraId="42251714" w14:textId="68CF2780" w:rsidR="006058CB" w:rsidRPr="006058CB" w:rsidRDefault="007F3100" w:rsidP="007F3100">
      <w:pPr>
        <w:pStyle w:val="Paragraph111"/>
        <w:rPr>
          <w:rFonts w:cstheme="minorBidi" w:hint="cs"/>
        </w:rPr>
      </w:pPr>
      <w:r w:rsidRPr="007F3100">
        <w:rPr>
          <w:rFonts w:hint="cs"/>
          <w:cs/>
        </w:rPr>
        <w:t>ระบบควรมีฟังก์ชัน</w:t>
      </w:r>
      <w:r w:rsidRPr="007F3100">
        <w:rPr>
          <w:cs/>
        </w:rPr>
        <w:t xml:space="preserve"> </w:t>
      </w:r>
      <w:r w:rsidRPr="007F3100">
        <w:rPr>
          <w:rFonts w:cstheme="minorBidi"/>
        </w:rPr>
        <w:t xml:space="preserve">Topology Mapping </w:t>
      </w:r>
      <w:r w:rsidRPr="007F3100">
        <w:rPr>
          <w:rFonts w:hint="cs"/>
          <w:cs/>
        </w:rPr>
        <w:t>เพื่อช่วยให้ผู้ดูแลระบบสามารถมองเห็นภาพรวมของเครือข่ายได้อย่างชัดเจน</w:t>
      </w:r>
      <w:r w:rsidRPr="007F3100">
        <w:rPr>
          <w:cs/>
        </w:rPr>
        <w:t xml:space="preserve"> </w:t>
      </w:r>
      <w:r w:rsidRPr="007F3100">
        <w:rPr>
          <w:rFonts w:hint="cs"/>
          <w:cs/>
        </w:rPr>
        <w:t>และควรพัฒนา</w:t>
      </w:r>
      <w:r w:rsidRPr="007F3100">
        <w:rPr>
          <w:cs/>
        </w:rPr>
        <w:t xml:space="preserve"> </w:t>
      </w:r>
      <w:r w:rsidRPr="007F3100">
        <w:rPr>
          <w:rFonts w:cstheme="minorBidi"/>
        </w:rPr>
        <w:t xml:space="preserve">Dashboard </w:t>
      </w:r>
      <w:r w:rsidRPr="007F3100">
        <w:rPr>
          <w:rFonts w:hint="cs"/>
          <w:cs/>
        </w:rPr>
        <w:t>แบบเรียลไทม์</w:t>
      </w:r>
      <w:r w:rsidRPr="007F3100">
        <w:rPr>
          <w:cs/>
        </w:rPr>
        <w:t xml:space="preserve"> </w:t>
      </w:r>
      <w:r w:rsidRPr="007F3100">
        <w:rPr>
          <w:rFonts w:hint="cs"/>
          <w:cs/>
        </w:rPr>
        <w:t>ที่สามารถแสดงค่าทางสถิติเชิงลึก</w:t>
      </w:r>
      <w:r w:rsidRPr="007F3100">
        <w:rPr>
          <w:cs/>
        </w:rPr>
        <w:t xml:space="preserve"> </w:t>
      </w:r>
      <w:r w:rsidRPr="007F3100">
        <w:rPr>
          <w:rFonts w:hint="cs"/>
          <w:cs/>
        </w:rPr>
        <w:t>เช่น</w:t>
      </w:r>
      <w:r w:rsidRPr="007F3100">
        <w:rPr>
          <w:cs/>
        </w:rPr>
        <w:t xml:space="preserve"> </w:t>
      </w:r>
      <w:r w:rsidRPr="007F3100">
        <w:rPr>
          <w:rFonts w:hint="cs"/>
          <w:cs/>
        </w:rPr>
        <w:t>ปริมาณทราฟฟิก</w:t>
      </w:r>
      <w:r w:rsidRPr="007F3100">
        <w:rPr>
          <w:cs/>
        </w:rPr>
        <w:t xml:space="preserve"> </w:t>
      </w:r>
      <w:r w:rsidRPr="007F3100">
        <w:rPr>
          <w:rFonts w:hint="cs"/>
          <w:cs/>
        </w:rPr>
        <w:t>ประสิทธิภาพของอุปกรณ์</w:t>
      </w:r>
      <w:r w:rsidRPr="007F3100">
        <w:rPr>
          <w:cs/>
        </w:rPr>
        <w:t xml:space="preserve"> </w:t>
      </w:r>
      <w:r w:rsidRPr="007F3100">
        <w:rPr>
          <w:rFonts w:hint="cs"/>
          <w:cs/>
        </w:rPr>
        <w:t>และสถานะการทำงานของเครือข่าย</w:t>
      </w:r>
      <w:r w:rsidRPr="007F3100">
        <w:rPr>
          <w:cs/>
        </w:rPr>
        <w:t xml:space="preserve"> </w:t>
      </w:r>
      <w:r w:rsidRPr="007F3100">
        <w:rPr>
          <w:rFonts w:hint="cs"/>
          <w:cs/>
        </w:rPr>
        <w:t>ซึ่งจะช่วยให้สามารถวิเคราะห์ปัญหาและดำเนินการแก้ไขได้อย่างรวดเร็ว</w:t>
      </w:r>
    </w:p>
    <w:p w14:paraId="2286C975" w14:textId="531DBC4E" w:rsidR="000C2174" w:rsidRDefault="007F3100" w:rsidP="000C2174">
      <w:pPr>
        <w:pStyle w:val="Heading3"/>
      </w:pPr>
      <w:r w:rsidRPr="007F3100">
        <w:rPr>
          <w:cs/>
        </w:rPr>
        <w:t>ความปลอดภัยของระบบ (</w:t>
      </w:r>
      <w:r w:rsidRPr="007F3100">
        <w:t>Security Enhancements)</w:t>
      </w:r>
    </w:p>
    <w:p w14:paraId="1ECDCE3B" w14:textId="77777777" w:rsidR="00DB395F" w:rsidRDefault="007F3100" w:rsidP="00431C51">
      <w:pPr>
        <w:pStyle w:val="Paragraph111"/>
      </w:pPr>
      <w:r w:rsidRPr="007F3100">
        <w:rPr>
          <w:rFonts w:hint="cs"/>
          <w:cs/>
        </w:rPr>
        <w:t>ควรเพิ่มมาตรการรักษาความปลอดภัยของระบบ</w:t>
      </w:r>
      <w:r w:rsidRPr="007F3100">
        <w:rPr>
          <w:cs/>
        </w:rPr>
        <w:t xml:space="preserve"> </w:t>
      </w:r>
      <w:r w:rsidRPr="007F3100">
        <w:rPr>
          <w:rFonts w:hint="cs"/>
          <w:cs/>
        </w:rPr>
        <w:t>โดยการใช้</w:t>
      </w:r>
      <w:r w:rsidRPr="007F3100">
        <w:rPr>
          <w:cs/>
        </w:rPr>
        <w:t xml:space="preserve"> </w:t>
      </w:r>
      <w:r w:rsidRPr="007F3100">
        <w:t xml:space="preserve">Role-Based Access Control (RBAC) </w:t>
      </w:r>
      <w:r w:rsidRPr="007F3100">
        <w:rPr>
          <w:rFonts w:hint="cs"/>
          <w:cs/>
        </w:rPr>
        <w:t>เพื่อกำหนดสิทธิ์การเข้าถึงระบบตามบทบาทของผู้ใช้</w:t>
      </w:r>
      <w:r w:rsidRPr="007F3100">
        <w:rPr>
          <w:cs/>
        </w:rPr>
        <w:t xml:space="preserve"> </w:t>
      </w:r>
      <w:r w:rsidRPr="007F3100">
        <w:rPr>
          <w:rFonts w:hint="cs"/>
          <w:cs/>
        </w:rPr>
        <w:t>นอกจากนี้</w:t>
      </w:r>
      <w:r w:rsidRPr="007F3100">
        <w:rPr>
          <w:cs/>
        </w:rPr>
        <w:t xml:space="preserve"> </w:t>
      </w:r>
      <w:r w:rsidRPr="007F3100">
        <w:rPr>
          <w:rFonts w:hint="cs"/>
          <w:cs/>
        </w:rPr>
        <w:t>ควรปรับปรุงกระบวนการ</w:t>
      </w:r>
      <w:r w:rsidRPr="007F3100">
        <w:rPr>
          <w:cs/>
        </w:rPr>
        <w:t xml:space="preserve"> </w:t>
      </w:r>
      <w:r w:rsidRPr="007F3100">
        <w:t xml:space="preserve">User Authentication </w:t>
      </w:r>
      <w:r w:rsidRPr="007F3100">
        <w:rPr>
          <w:rFonts w:hint="cs"/>
          <w:cs/>
        </w:rPr>
        <w:t>โดยการรองรับ</w:t>
      </w:r>
      <w:r w:rsidRPr="007F3100">
        <w:rPr>
          <w:cs/>
        </w:rPr>
        <w:t xml:space="preserve"> </w:t>
      </w:r>
      <w:r w:rsidRPr="007F3100">
        <w:t xml:space="preserve">Multi-Factor Authentication (MFA) </w:t>
      </w:r>
      <w:r w:rsidRPr="007F3100">
        <w:rPr>
          <w:rFonts w:hint="cs"/>
          <w:cs/>
        </w:rPr>
        <w:t>เพื่อเพิ่มความปลอดภัยให้กับการเข้าสู่ระบบ</w:t>
      </w:r>
      <w:r w:rsidRPr="007F3100">
        <w:rPr>
          <w:cs/>
        </w:rPr>
        <w:t xml:space="preserve"> </w:t>
      </w:r>
      <w:r w:rsidRPr="007F3100">
        <w:rPr>
          <w:rFonts w:hint="cs"/>
          <w:cs/>
        </w:rPr>
        <w:t>ลดความเสี่ยงจากการเข้าถึงโดยไม่ได้รับอนุญาต</w:t>
      </w:r>
      <w:r w:rsidRPr="007F3100">
        <w:rPr>
          <w:cs/>
        </w:rPr>
        <w:t xml:space="preserve"> </w:t>
      </w:r>
      <w:r w:rsidRPr="007F3100">
        <w:rPr>
          <w:rFonts w:hint="cs"/>
          <w:cs/>
        </w:rPr>
        <w:t>และป้องกันภัยคุกคามทางไซเบอร์ที่อาจเกิดขึ้น</w:t>
      </w:r>
    </w:p>
    <w:p w14:paraId="03CCFFE6" w14:textId="77777777" w:rsidR="00BB6575" w:rsidRDefault="00BB6575" w:rsidP="00431C51">
      <w:pPr>
        <w:pStyle w:val="Paragraph111"/>
        <w:rPr>
          <w:rFonts w:hint="cs"/>
        </w:rPr>
      </w:pPr>
    </w:p>
    <w:p w14:paraId="400FBD6A" w14:textId="59B55DE4" w:rsidR="00431C51" w:rsidRDefault="00BB6575" w:rsidP="00431C51">
      <w:pPr>
        <w:pStyle w:val="Heading2"/>
        <w:rPr>
          <w:b w:val="0"/>
          <w:bCs/>
        </w:rPr>
      </w:pPr>
      <w:r w:rsidRPr="00BB6575">
        <w:rPr>
          <w:b w:val="0"/>
          <w:bCs/>
          <w:cs/>
        </w:rPr>
        <w:t>ประโยชน์ที่สถานประกอบการได้รับจากโครงงานสหกิจ</w:t>
      </w:r>
    </w:p>
    <w:p w14:paraId="4C875CBA" w14:textId="6215B7FF" w:rsidR="00BB6575" w:rsidRPr="00BB6575" w:rsidRDefault="00BB6575" w:rsidP="00BB6575">
      <w:pPr>
        <w:pStyle w:val="Paragraph"/>
      </w:pPr>
      <w:r w:rsidRPr="00BB6575">
        <w:rPr>
          <w:rFonts w:hint="cs"/>
          <w:cs/>
        </w:rPr>
        <w:t>โครงงานสหกิจนี้ช่วยให้</w:t>
      </w:r>
      <w:r w:rsidRPr="00BB6575">
        <w:rPr>
          <w:cs/>
        </w:rPr>
        <w:t xml:space="preserve"> </w:t>
      </w:r>
      <w:r w:rsidRPr="00BB6575">
        <w:t xml:space="preserve">KDDI Thailand </w:t>
      </w:r>
      <w:r w:rsidRPr="00BB6575">
        <w:rPr>
          <w:rFonts w:hint="cs"/>
          <w:cs/>
        </w:rPr>
        <w:t>ได้รับประโยชน์ในด้าน</w:t>
      </w:r>
      <w:r>
        <w:rPr>
          <w:rFonts w:hint="cs"/>
          <w:cs/>
        </w:rPr>
        <w:t>การ</w:t>
      </w:r>
      <w:r w:rsidRPr="00BB6575">
        <w:rPr>
          <w:rFonts w:hint="cs"/>
          <w:cs/>
        </w:rPr>
        <w:t>จัดการเครือข่ายที่มีประสิทธิภาพมากขึ้น</w:t>
      </w:r>
      <w:r w:rsidRPr="00BB6575">
        <w:rPr>
          <w:cs/>
        </w:rPr>
        <w:t xml:space="preserve"> </w:t>
      </w:r>
      <w:r w:rsidRPr="00BB6575">
        <w:rPr>
          <w:rFonts w:hint="cs"/>
          <w:cs/>
        </w:rPr>
        <w:t>ผ่าน</w:t>
      </w:r>
      <w:r w:rsidRPr="00BB6575">
        <w:rPr>
          <w:cs/>
        </w:rPr>
        <w:t xml:space="preserve"> </w:t>
      </w:r>
      <w:r w:rsidRPr="00BB6575">
        <w:t xml:space="preserve">Web Application for Helping Cisco Configuration </w:t>
      </w:r>
      <w:r w:rsidRPr="00BB6575">
        <w:rPr>
          <w:rFonts w:hint="cs"/>
          <w:cs/>
        </w:rPr>
        <w:t>ที่ช่วยลดภาระงานของวิศวกรเครือข่าย</w:t>
      </w:r>
      <w:r w:rsidRPr="00BB6575">
        <w:rPr>
          <w:cs/>
        </w:rPr>
        <w:t xml:space="preserve"> </w:t>
      </w:r>
      <w:r w:rsidRPr="00BB6575">
        <w:rPr>
          <w:rFonts w:hint="cs"/>
          <w:cs/>
        </w:rPr>
        <w:t>โดยการทำให้กระบวนการตั้งค่าอุปกรณ์เป็นแบบอัตโนมัติ</w:t>
      </w:r>
      <w:r w:rsidRPr="00BB6575">
        <w:rPr>
          <w:cs/>
        </w:rPr>
        <w:t xml:space="preserve"> </w:t>
      </w:r>
      <w:r w:rsidRPr="00BB6575">
        <w:rPr>
          <w:rFonts w:hint="cs"/>
          <w:cs/>
        </w:rPr>
        <w:t>ช่วยให้สามารถกำหนดค่าอุปกรณ์หลายตัวพร้อมกันได้</w:t>
      </w:r>
      <w:r w:rsidRPr="00BB6575">
        <w:rPr>
          <w:cs/>
        </w:rPr>
        <w:t xml:space="preserve"> </w:t>
      </w:r>
      <w:r w:rsidRPr="00BB6575">
        <w:rPr>
          <w:rFonts w:hint="cs"/>
          <w:cs/>
        </w:rPr>
        <w:t>ลดข้อผิดพลาดที่อาจเกิดขึ้นจากการตั้งค่าด้วยตนเอง</w:t>
      </w:r>
      <w:r w:rsidRPr="00BB6575">
        <w:rPr>
          <w:cs/>
        </w:rPr>
        <w:t xml:space="preserve"> </w:t>
      </w:r>
      <w:r w:rsidRPr="00BB6575">
        <w:rPr>
          <w:rFonts w:hint="cs"/>
          <w:cs/>
        </w:rPr>
        <w:t>และเพิ่มความรวดเร็วในการดำเนินงาน</w:t>
      </w:r>
    </w:p>
    <w:p w14:paraId="2F208CD7" w14:textId="7640A985" w:rsidR="00BB6575" w:rsidRPr="00BB6575" w:rsidRDefault="00BB6575" w:rsidP="00BB6575">
      <w:pPr>
        <w:pStyle w:val="Paragraph"/>
        <w:rPr>
          <w:rFonts w:hint="cs"/>
        </w:rPr>
      </w:pPr>
      <w:r w:rsidRPr="00BB6575">
        <w:rPr>
          <w:rFonts w:hint="cs"/>
          <w:cs/>
        </w:rPr>
        <w:lastRenderedPageBreak/>
        <w:t>เว็บแอปพลิเคชันนี้ยังช่วยให้การเข้าถึงและควบคุมอุปกรณ์เครือข่ายเป็นไปอย่างสะดวกและปลอดภัย</w:t>
      </w:r>
      <w:r w:rsidRPr="00BB6575">
        <w:rPr>
          <w:cs/>
        </w:rPr>
        <w:t xml:space="preserve"> </w:t>
      </w:r>
      <w:r w:rsidRPr="00BB6575">
        <w:rPr>
          <w:rFonts w:hint="cs"/>
          <w:cs/>
        </w:rPr>
        <w:t>โดยกำหนดให้ผู้ใช้ต้องอยู่ภายในเครือข่ายเดียวกันกับ</w:t>
      </w:r>
      <w:r w:rsidRPr="00BB6575">
        <w:rPr>
          <w:cs/>
        </w:rPr>
        <w:t xml:space="preserve"> </w:t>
      </w:r>
      <w:r w:rsidRPr="00BB6575">
        <w:t xml:space="preserve">Web Server </w:t>
      </w:r>
      <w:r w:rsidRPr="00BB6575">
        <w:rPr>
          <w:rFonts w:hint="cs"/>
          <w:cs/>
        </w:rPr>
        <w:t>เพื่อให้สามารถเข้าถึงระบบได้</w:t>
      </w:r>
      <w:r w:rsidRPr="00BB6575">
        <w:rPr>
          <w:cs/>
        </w:rPr>
        <w:t xml:space="preserve"> </w:t>
      </w:r>
      <w:r w:rsidRPr="00BB6575">
        <w:rPr>
          <w:rFonts w:hint="cs"/>
          <w:cs/>
        </w:rPr>
        <w:t>ซึ่งช่วยเพิ่มมาตรการด้านความปลอดภัย</w:t>
      </w:r>
      <w:r w:rsidRPr="00BB6575">
        <w:rPr>
          <w:cs/>
        </w:rPr>
        <w:t xml:space="preserve"> </w:t>
      </w:r>
      <w:r w:rsidRPr="00BB6575">
        <w:rPr>
          <w:rFonts w:hint="cs"/>
          <w:cs/>
        </w:rPr>
        <w:t>ลดความเสี่ยงจากการเข้าถึงโดยไม่ได้รับอนุญาต</w:t>
      </w:r>
      <w:r w:rsidRPr="00BB6575">
        <w:rPr>
          <w:cs/>
        </w:rPr>
        <w:t xml:space="preserve"> </w:t>
      </w:r>
      <w:r w:rsidRPr="00BB6575">
        <w:rPr>
          <w:rFonts w:hint="cs"/>
          <w:cs/>
        </w:rPr>
        <w:t>นอกจากนี้</w:t>
      </w:r>
      <w:r w:rsidRPr="00BB6575">
        <w:rPr>
          <w:cs/>
        </w:rPr>
        <w:t xml:space="preserve"> </w:t>
      </w:r>
      <w:r w:rsidRPr="00BB6575">
        <w:rPr>
          <w:rFonts w:hint="cs"/>
          <w:cs/>
        </w:rPr>
        <w:t>ระบบยังสามารถบันทึกค่า</w:t>
      </w:r>
      <w:r w:rsidRPr="00BB6575">
        <w:rPr>
          <w:cs/>
        </w:rPr>
        <w:t xml:space="preserve"> </w:t>
      </w:r>
      <w:r w:rsidRPr="00BB6575">
        <w:t xml:space="preserve">Configuration Templates </w:t>
      </w:r>
      <w:r w:rsidRPr="00BB6575">
        <w:rPr>
          <w:rFonts w:hint="cs"/>
          <w:cs/>
        </w:rPr>
        <w:t>ลงในฐานข้อมูล</w:t>
      </w:r>
      <w:r w:rsidRPr="00BB6575">
        <w:rPr>
          <w:cs/>
        </w:rPr>
        <w:t xml:space="preserve"> </w:t>
      </w:r>
      <w:r w:rsidRPr="00BB6575">
        <w:t xml:space="preserve">PostgreSQL </w:t>
      </w:r>
      <w:r w:rsidRPr="00BB6575">
        <w:rPr>
          <w:rFonts w:hint="cs"/>
          <w:cs/>
        </w:rPr>
        <w:t>ทำให้สามารถเรียกใช้งานซ้ำ</w:t>
      </w:r>
      <w:r w:rsidRPr="00BB6575">
        <w:rPr>
          <w:cs/>
        </w:rPr>
        <w:t xml:space="preserve"> </w:t>
      </w:r>
      <w:r w:rsidRPr="00BB6575">
        <w:rPr>
          <w:rFonts w:hint="cs"/>
          <w:cs/>
        </w:rPr>
        <w:t>ลดเวลาในการตั้งค่าซ้ำซ้อน</w:t>
      </w:r>
      <w:r w:rsidRPr="00BB6575">
        <w:rPr>
          <w:cs/>
        </w:rPr>
        <w:t xml:space="preserve"> </w:t>
      </w:r>
      <w:r w:rsidRPr="00BB6575">
        <w:rPr>
          <w:rFonts w:hint="cs"/>
          <w:cs/>
        </w:rPr>
        <w:t>และช่วยให้การบริหารจัดการอุปกรณ์เครือข่ายมีมาตรฐานเดียวกัน</w:t>
      </w:r>
    </w:p>
    <w:p w14:paraId="56C00AA9" w14:textId="0EC7F032" w:rsidR="00BB6575" w:rsidRPr="00BB6575" w:rsidRDefault="00BB6575" w:rsidP="00BB6575">
      <w:pPr>
        <w:pStyle w:val="Paragraph"/>
        <w:rPr>
          <w:rFonts w:hint="cs"/>
        </w:rPr>
      </w:pPr>
      <w:r w:rsidRPr="00BB6575">
        <w:rPr>
          <w:rFonts w:hint="cs"/>
          <w:cs/>
        </w:rPr>
        <w:t>อีกทั้งโครงงานนี้ยังช่วยให้บริษัทสามารถลดภาระงานของวิศวกรเครือข่าย</w:t>
      </w:r>
      <w:r w:rsidRPr="00BB6575">
        <w:rPr>
          <w:cs/>
        </w:rPr>
        <w:t xml:space="preserve"> </w:t>
      </w:r>
      <w:r w:rsidRPr="00BB6575">
        <w:rPr>
          <w:rFonts w:hint="cs"/>
          <w:cs/>
        </w:rPr>
        <w:t>ลดต้นทุนด้านเวลาและแรงงานในการกำหนดค่าอุปกรณ์</w:t>
      </w:r>
      <w:r w:rsidRPr="00BB6575">
        <w:rPr>
          <w:cs/>
        </w:rPr>
        <w:t xml:space="preserve"> </w:t>
      </w:r>
      <w:r w:rsidRPr="00BB6575">
        <w:rPr>
          <w:rFonts w:hint="cs"/>
          <w:cs/>
        </w:rPr>
        <w:t>โดยเฉพาะเมื่อมีอุปกรณ์จำนวนมากที่ต้องได้รับการตั้งค่า</w:t>
      </w:r>
      <w:r w:rsidRPr="00BB6575">
        <w:rPr>
          <w:cs/>
        </w:rPr>
        <w:t xml:space="preserve"> </w:t>
      </w:r>
      <w:r w:rsidRPr="00BB6575">
        <w:rPr>
          <w:rFonts w:hint="cs"/>
          <w:cs/>
        </w:rPr>
        <w:t>โซลูชันนี้ช่วยให้การจัดการระบบเครือข่ายเป็นไปอย่างมีประสิทธิภาพ</w:t>
      </w:r>
      <w:r w:rsidRPr="00BB6575">
        <w:rPr>
          <w:cs/>
        </w:rPr>
        <w:t xml:space="preserve"> </w:t>
      </w:r>
      <w:r w:rsidRPr="00BB6575">
        <w:rPr>
          <w:rFonts w:hint="cs"/>
          <w:cs/>
        </w:rPr>
        <w:t>รองรับการขยายตัวของระบบในอนาคต</w:t>
      </w:r>
      <w:r w:rsidRPr="00BB6575">
        <w:rPr>
          <w:cs/>
        </w:rPr>
        <w:t xml:space="preserve"> </w:t>
      </w:r>
      <w:r w:rsidRPr="00BB6575">
        <w:rPr>
          <w:rFonts w:hint="cs"/>
          <w:cs/>
        </w:rPr>
        <w:t>และช่วยให้บริษัทสามารถดำเนินงานด้านเครือข่ายได้อย่างราบรื่นและเป็นระบบมากขึ้น</w:t>
      </w:r>
    </w:p>
    <w:p w14:paraId="230C9EE6" w14:textId="77777777" w:rsidR="00431C51" w:rsidRDefault="00431C51" w:rsidP="00431C51">
      <w:pPr>
        <w:pStyle w:val="Paragraph111"/>
        <w:ind w:firstLine="0"/>
      </w:pPr>
    </w:p>
    <w:p w14:paraId="08B14E0C" w14:textId="5CCDEA3A" w:rsidR="00431C51" w:rsidRDefault="00431C51" w:rsidP="00431C51">
      <w:pPr>
        <w:pStyle w:val="Paragraph111"/>
        <w:ind w:firstLine="0"/>
        <w:rPr>
          <w:rFonts w:hint="cs"/>
        </w:rPr>
        <w:sectPr w:rsidR="00431C51" w:rsidSect="00695A6B">
          <w:pgSz w:w="11906" w:h="16838" w:code="9"/>
          <w:pgMar w:top="2160" w:right="1440" w:bottom="1440" w:left="2160" w:header="1440" w:footer="720" w:gutter="0"/>
          <w:cols w:space="720"/>
          <w:docGrid w:linePitch="360"/>
        </w:sectPr>
      </w:pPr>
    </w:p>
    <w:p w14:paraId="0A01F8C5" w14:textId="77777777" w:rsidR="00DB395F" w:rsidRPr="00054FD3" w:rsidRDefault="00DB395F" w:rsidP="00F42831">
      <w:pPr>
        <w:spacing w:line="240" w:lineRule="auto"/>
        <w:rPr>
          <w:rFonts w:ascii="TH Sarabun New" w:hAnsi="TH Sarabun New" w:cs="TH Sarabun New" w:hint="cs"/>
          <w:sz w:val="32"/>
          <w:szCs w:val="32"/>
        </w:rPr>
      </w:pPr>
    </w:p>
    <w:p w14:paraId="515E9799" w14:textId="209EF286" w:rsidR="0099787F" w:rsidRPr="00054FD3" w:rsidRDefault="000B55CB" w:rsidP="00CC044C">
      <w:pPr>
        <w:pStyle w:val="Heading1"/>
        <w:numPr>
          <w:ilvl w:val="0"/>
          <w:numId w:val="0"/>
        </w:numPr>
        <w:tabs>
          <w:tab w:val="right" w:pos="3330"/>
        </w:tabs>
      </w:pPr>
      <w:bookmarkStart w:id="82" w:name="_Toc184982272"/>
      <w:r w:rsidRPr="00054FD3">
        <w:rPr>
          <w:cs/>
        </w:rPr>
        <w:t>บรรณานุกรม</w:t>
      </w:r>
      <w:bookmarkEnd w:id="82"/>
    </w:p>
    <w:sectPr w:rsidR="0099787F" w:rsidRPr="00054FD3" w:rsidSect="00695A6B">
      <w:pgSz w:w="11906" w:h="16838" w:code="9"/>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A62059" w14:textId="77777777" w:rsidR="00D45039" w:rsidRDefault="00D45039" w:rsidP="00364BD8">
      <w:pPr>
        <w:spacing w:line="240" w:lineRule="auto"/>
      </w:pPr>
      <w:r>
        <w:separator/>
      </w:r>
    </w:p>
  </w:endnote>
  <w:endnote w:type="continuationSeparator" w:id="0">
    <w:p w14:paraId="582DA082" w14:textId="77777777" w:rsidR="00D45039" w:rsidRDefault="00D45039"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panose1 w:val="020B0500040200020003"/>
    <w:charset w:val="DE"/>
    <w:family w:val="swiss"/>
    <w:pitch w:val="variable"/>
    <w:sig w:usb0="A100006F" w:usb1="5000205A" w:usb2="00000000" w:usb3="00000000" w:csb0="00010193" w:csb1="00000000"/>
  </w:font>
  <w:font w:name="Aptos">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20B0500040200020003"/>
    <w:charset w:val="00"/>
    <w:family w:val="roman"/>
    <w:notTrueType/>
    <w:pitch w:val="default"/>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3381B4" w14:textId="77777777" w:rsidR="00D45039" w:rsidRDefault="00D45039" w:rsidP="00364BD8">
      <w:pPr>
        <w:spacing w:line="240" w:lineRule="auto"/>
      </w:pPr>
      <w:r>
        <w:separator/>
      </w:r>
    </w:p>
  </w:footnote>
  <w:footnote w:type="continuationSeparator" w:id="0">
    <w:p w14:paraId="0BF69D4E" w14:textId="77777777" w:rsidR="00D45039" w:rsidRDefault="00D45039"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77777777" w:rsidR="000550FA" w:rsidRDefault="000550FA" w:rsidP="000550FA">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11A74187" w14:textId="489C3499" w:rsidR="00FC78B3" w:rsidRPr="00FC78B3" w:rsidRDefault="00FC78B3" w:rsidP="000550FA">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3851A490" w14:textId="49ADA970" w:rsidR="00913D7F" w:rsidRDefault="000550FA" w:rsidP="008B7739">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45080025" w14:textId="3916575B" w:rsidR="00FC78B3" w:rsidRDefault="00FC78B3" w:rsidP="008B7739">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5D4292E" w14:textId="77777777" w:rsidR="000550FA" w:rsidRPr="000550FA" w:rsidRDefault="000550FA" w:rsidP="008B7739">
    <w:pPr>
      <w:pStyle w:val="Header"/>
      <w:jc w:val="center"/>
      <w:rPr>
        <w:rFonts w:ascii="TH SarabunPSK" w:hAnsi="TH SarabunPSK" w:cs="TH SarabunPSK"/>
        <w:b/>
        <w:bCs/>
        <w:sz w:val="32"/>
        <w:szCs w:val="32"/>
        <w: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6997C" w14:textId="77777777" w:rsid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w:t>
    </w:r>
    <w:r w:rsidRPr="00FB5478">
      <w:rPr>
        <w:rFonts w:ascii="TH Sarabun New" w:eastAsia="Sarabun" w:hAnsi="TH Sarabun New" w:cs="TH Sarabun New" w:hint="cs"/>
        <w:bCs/>
        <w:color w:val="000000"/>
        <w:sz w:val="32"/>
        <w:szCs w:val="32"/>
        <w:cs/>
      </w:rPr>
      <w:t>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054AED30" w14:textId="77777777" w:rsidR="00FC78B3" w:rsidRP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2679F453" w14:textId="77777777" w:rsidR="00FC78B3" w:rsidRDefault="00FC78B3" w:rsidP="00FC78B3">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2F9EDC3C" w14:textId="77777777" w:rsidR="00FC78B3" w:rsidRDefault="00FC78B3" w:rsidP="00FC78B3">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2C8A27B2" w14:textId="77777777" w:rsidR="00E47000" w:rsidRDefault="00E47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14781" w14:textId="00C127C9" w:rsidR="00E47000" w:rsidRPr="00431C51" w:rsidRDefault="00E47000"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Web Application for Helping Cisco Configuration</w:t>
    </w:r>
  </w:p>
  <w:p w14:paraId="107D1695" w14:textId="0B4B761E" w:rsidR="00FC78B3" w:rsidRPr="00431C51" w:rsidRDefault="00FC78B3" w:rsidP="00FC78B3">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6027F3CC" w14:textId="1FAD82E6" w:rsidR="00FC78B3" w:rsidRPr="00431C51" w:rsidRDefault="00FC78B3"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CO-OPERATIVE EDUCATION PROJECT</w:t>
    </w:r>
  </w:p>
  <w:p w14:paraId="1470E8B2" w14:textId="77777777" w:rsidR="00E47000" w:rsidRPr="000550FA" w:rsidRDefault="00E47000" w:rsidP="008B7739">
    <w:pPr>
      <w:pStyle w:val="Header"/>
      <w:jc w:val="center"/>
      <w:rPr>
        <w:rFonts w:ascii="TH SarabunPSK" w:hAnsi="TH SarabunPSK" w:cs="TH SarabunPSK"/>
        <w:b/>
        <w:bCs/>
        <w:sz w:val="32"/>
        <w:szCs w:val="32"/>
        <w: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CDFC8" w14:textId="77777777" w:rsidR="00E47000" w:rsidRPr="000550FA" w:rsidRDefault="00E47000" w:rsidP="00E47000">
    <w:pPr>
      <w:pStyle w:val="Header"/>
      <w:rPr>
        <w:rFonts w:ascii="TH SarabunPSK" w:hAnsi="TH SarabunPSK" w:cs="TH SarabunPSK"/>
        <w:b/>
        <w:bCs/>
        <w:sz w:val="32"/>
        <w:szCs w:val="32"/>
        <w: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61127"/>
      <w:docPartObj>
        <w:docPartGallery w:val="Page Numbers (Top of Page)"/>
        <w:docPartUnique/>
      </w:docPartObj>
    </w:sdtPr>
    <w:sdtEndPr>
      <w:rPr>
        <w:noProof/>
      </w:rPr>
    </w:sdtEndPr>
    <w:sdtContent>
      <w:p w14:paraId="55FA2A49" w14:textId="755EEDE3" w:rsidR="00E47000" w:rsidRPr="00E47000" w:rsidRDefault="00E47000" w:rsidP="00E47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BBBCE"/>
    <w:multiLevelType w:val="hybridMultilevel"/>
    <w:tmpl w:val="638A282E"/>
    <w:lvl w:ilvl="0" w:tplc="C6EE491C">
      <w:start w:val="1"/>
      <w:numFmt w:val="bullet"/>
      <w:lvlText w:val=""/>
      <w:lvlJc w:val="left"/>
      <w:pPr>
        <w:ind w:left="720" w:hanging="360"/>
      </w:pPr>
      <w:rPr>
        <w:rFonts w:ascii="Symbol" w:hAnsi="Symbol" w:hint="default"/>
      </w:rPr>
    </w:lvl>
    <w:lvl w:ilvl="1" w:tplc="2CECE3B8">
      <w:start w:val="1"/>
      <w:numFmt w:val="bullet"/>
      <w:lvlText w:val="o"/>
      <w:lvlJc w:val="left"/>
      <w:pPr>
        <w:ind w:left="1440" w:hanging="360"/>
      </w:pPr>
      <w:rPr>
        <w:rFonts w:ascii="Courier New" w:hAnsi="Courier New" w:hint="default"/>
      </w:rPr>
    </w:lvl>
    <w:lvl w:ilvl="2" w:tplc="8FE02808">
      <w:start w:val="1"/>
      <w:numFmt w:val="bullet"/>
      <w:lvlText w:val=""/>
      <w:lvlJc w:val="left"/>
      <w:pPr>
        <w:ind w:left="2160" w:hanging="360"/>
      </w:pPr>
      <w:rPr>
        <w:rFonts w:ascii="Wingdings" w:hAnsi="Wingdings" w:hint="default"/>
      </w:rPr>
    </w:lvl>
    <w:lvl w:ilvl="3" w:tplc="03763A86">
      <w:start w:val="1"/>
      <w:numFmt w:val="bullet"/>
      <w:lvlText w:val=""/>
      <w:lvlJc w:val="left"/>
      <w:pPr>
        <w:ind w:left="2880" w:hanging="360"/>
      </w:pPr>
      <w:rPr>
        <w:rFonts w:ascii="Symbol" w:hAnsi="Symbol" w:hint="default"/>
      </w:rPr>
    </w:lvl>
    <w:lvl w:ilvl="4" w:tplc="723CF12E">
      <w:start w:val="1"/>
      <w:numFmt w:val="bullet"/>
      <w:lvlText w:val="o"/>
      <w:lvlJc w:val="left"/>
      <w:pPr>
        <w:ind w:left="3600" w:hanging="360"/>
      </w:pPr>
      <w:rPr>
        <w:rFonts w:ascii="Courier New" w:hAnsi="Courier New" w:hint="default"/>
      </w:rPr>
    </w:lvl>
    <w:lvl w:ilvl="5" w:tplc="375ADF90">
      <w:start w:val="1"/>
      <w:numFmt w:val="bullet"/>
      <w:lvlText w:val=""/>
      <w:lvlJc w:val="left"/>
      <w:pPr>
        <w:ind w:left="4320" w:hanging="360"/>
      </w:pPr>
      <w:rPr>
        <w:rFonts w:ascii="Wingdings" w:hAnsi="Wingdings" w:hint="default"/>
      </w:rPr>
    </w:lvl>
    <w:lvl w:ilvl="6" w:tplc="2FBCB39A">
      <w:start w:val="1"/>
      <w:numFmt w:val="bullet"/>
      <w:lvlText w:val=""/>
      <w:lvlJc w:val="left"/>
      <w:pPr>
        <w:ind w:left="5040" w:hanging="360"/>
      </w:pPr>
      <w:rPr>
        <w:rFonts w:ascii="Symbol" w:hAnsi="Symbol" w:hint="default"/>
      </w:rPr>
    </w:lvl>
    <w:lvl w:ilvl="7" w:tplc="AC30184E">
      <w:start w:val="1"/>
      <w:numFmt w:val="bullet"/>
      <w:lvlText w:val="o"/>
      <w:lvlJc w:val="left"/>
      <w:pPr>
        <w:ind w:left="5760" w:hanging="360"/>
      </w:pPr>
      <w:rPr>
        <w:rFonts w:ascii="Courier New" w:hAnsi="Courier New" w:hint="default"/>
      </w:rPr>
    </w:lvl>
    <w:lvl w:ilvl="8" w:tplc="F202E85E">
      <w:start w:val="1"/>
      <w:numFmt w:val="bullet"/>
      <w:lvlText w:val=""/>
      <w:lvlJc w:val="left"/>
      <w:pPr>
        <w:ind w:left="6480" w:hanging="360"/>
      </w:pPr>
      <w:rPr>
        <w:rFonts w:ascii="Wingdings" w:hAnsi="Wingdings" w:hint="default"/>
      </w:rPr>
    </w:lvl>
  </w:abstractNum>
  <w:abstractNum w:abstractNumId="1" w15:restartNumberingAfterBreak="0">
    <w:nsid w:val="0C251175"/>
    <w:multiLevelType w:val="hybridMultilevel"/>
    <w:tmpl w:val="F3C44AD0"/>
    <w:lvl w:ilvl="0" w:tplc="49304E7C">
      <w:start w:val="1"/>
      <w:numFmt w:val="decimal"/>
      <w:lvlText w:val="บทที่ %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854563"/>
    <w:multiLevelType w:val="hybridMultilevel"/>
    <w:tmpl w:val="E41E1282"/>
    <w:lvl w:ilvl="0" w:tplc="04090005">
      <w:start w:val="1"/>
      <w:numFmt w:val="bullet"/>
      <w:lvlText w:val=""/>
      <w:lvlJc w:val="left"/>
      <w:pPr>
        <w:ind w:left="1795" w:hanging="360"/>
      </w:pPr>
      <w:rPr>
        <w:rFonts w:ascii="Wingdings" w:hAnsi="Wingdings"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3"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8" w15:restartNumberingAfterBreak="0">
    <w:nsid w:val="38850FA3"/>
    <w:multiLevelType w:val="multilevel"/>
    <w:tmpl w:val="B8D68E24"/>
    <w:lvl w:ilvl="0">
      <w:start w:val="1"/>
      <w:numFmt w:val="decimal"/>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lvlText w:val="%1.%2.%3.%4"/>
      <w:lvlJc w:val="left"/>
      <w:pPr>
        <w:ind w:left="1440" w:hanging="72"/>
      </w:pPr>
      <w:rPr>
        <w:rFonts w:ascii="TH Sarabun New" w:hAnsi="TH Sarabun New" w:cs="TH Sarabun New" w:hint="default"/>
        <w:b w:val="0"/>
        <w:bCs w:val="0"/>
        <w:i w:val="0"/>
        <w:iCs w:val="0"/>
        <w:color w:val="auto"/>
        <w:sz w:val="32"/>
        <w:szCs w:val="32"/>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A08138A"/>
    <w:multiLevelType w:val="multilevel"/>
    <w:tmpl w:val="B7B891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0835B9"/>
    <w:multiLevelType w:val="multilevel"/>
    <w:tmpl w:val="BE5413BA"/>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4D417275"/>
    <w:multiLevelType w:val="multilevel"/>
    <w:tmpl w:val="655C0D7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556B2F58"/>
    <w:multiLevelType w:val="multilevel"/>
    <w:tmpl w:val="20E8E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7E40FAB"/>
    <w:multiLevelType w:val="multilevel"/>
    <w:tmpl w:val="FE06DC46"/>
    <w:lvl w:ilvl="0">
      <w:start w:val="1"/>
      <w:numFmt w:val="decimal"/>
      <w:suff w:val="nothing"/>
      <w:lvlText w:val="บทที่ %1"/>
      <w:lvlJc w:val="left"/>
      <w:pPr>
        <w:ind w:left="0" w:firstLine="0"/>
      </w:pPr>
      <w:rPr>
        <w:rFonts w:ascii="TH SarabunPSK" w:hAnsi="TH SarabunPSK" w:cs="TH SarabunPSK" w:hint="cs"/>
        <w:b/>
        <w:bCs/>
        <w:i w:val="0"/>
        <w:iCs w:val="0"/>
        <w:color w:val="000000" w:themeColor="text1"/>
        <w:sz w:val="40"/>
        <w:szCs w:val="40"/>
      </w:rPr>
    </w:lvl>
    <w:lvl w:ilvl="1">
      <w:start w:val="1"/>
      <w:numFmt w:val="decimal"/>
      <w:lvlText w:val="%1.%2"/>
      <w:lvlJc w:val="left"/>
      <w:pPr>
        <w:tabs>
          <w:tab w:val="num" w:pos="504"/>
        </w:tabs>
        <w:ind w:left="0" w:firstLine="0"/>
      </w:pPr>
      <w:rPr>
        <w:rFonts w:ascii="TH SarabunPSK" w:hAnsi="TH SarabunPSK" w:cs="TH SarabunPSK" w:hint="cs"/>
        <w:b/>
        <w:bCs/>
        <w:i w:val="0"/>
        <w:iCs w:val="0"/>
        <w:color w:val="000000" w:themeColor="text1"/>
        <w:sz w:val="32"/>
        <w:szCs w:val="32"/>
      </w:rPr>
    </w:lvl>
    <w:lvl w:ilvl="2">
      <w:start w:val="1"/>
      <w:numFmt w:val="decimal"/>
      <w:suff w:val="space"/>
      <w:lvlText w:val="%1.%2.%3"/>
      <w:lvlJc w:val="left"/>
      <w:pPr>
        <w:ind w:left="0" w:firstLine="504"/>
      </w:pPr>
      <w:rPr>
        <w:rFonts w:ascii="TH SarabunPSK" w:hAnsi="TH SarabunPSK" w:cs="TH SarabunPSK" w:hint="cs"/>
        <w:b w:val="0"/>
        <w:bCs w:val="0"/>
        <w:i w:val="0"/>
        <w:iCs w:val="0"/>
        <w:color w:val="000000" w:themeColor="text1"/>
        <w:sz w:val="32"/>
        <w:szCs w:val="32"/>
      </w:rPr>
    </w:lvl>
    <w:lvl w:ilvl="3">
      <w:start w:val="1"/>
      <w:numFmt w:val="decimal"/>
      <w:suff w:val="space"/>
      <w:lvlText w:val="%1.%2.%3.%4"/>
      <w:lvlJc w:val="left"/>
      <w:pPr>
        <w:ind w:left="1440" w:hanging="360"/>
      </w:pPr>
      <w:rPr>
        <w:rFonts w:ascii="TH SarabunPSK" w:hAnsi="TH SarabunPSK" w:cs="TH SarabunPSK" w:hint="cs"/>
        <w:b w:val="0"/>
        <w:bCs w:val="0"/>
        <w:i w:val="0"/>
        <w:iCs w:val="0"/>
        <w:color w:val="auto"/>
        <w:sz w:val="32"/>
        <w:szCs w:val="32"/>
        <w:u w:val="none"/>
      </w:rPr>
    </w:lvl>
    <w:lvl w:ilvl="4">
      <w:start w:val="1"/>
      <w:numFmt w:val="decimal"/>
      <w:suff w:val="space"/>
      <w:lvlText w:val="%1.%2.%3.%4.%5"/>
      <w:lvlJc w:val="left"/>
      <w:pPr>
        <w:ind w:left="0" w:firstLine="1872"/>
      </w:pPr>
      <w:rPr>
        <w:rFonts w:ascii="TH SarabunPSK" w:hAnsi="TH SarabunPSK" w:cs="TH SarabunPSK" w:hint="cs"/>
        <w:b w:val="0"/>
        <w:bCs w:val="0"/>
        <w:i w:val="0"/>
        <w:iCs w:val="0"/>
        <w:color w:val="000000" w:themeColor="text1"/>
        <w:sz w:val="32"/>
        <w:szCs w:val="32"/>
      </w:rPr>
    </w:lvl>
    <w:lvl w:ilvl="5">
      <w:start w:val="1"/>
      <w:numFmt w:val="decimal"/>
      <w:lvlRestart w:val="4"/>
      <w:lvlText w:val="%1.%2.%3.%4.%6"/>
      <w:lvlJc w:val="left"/>
      <w:pPr>
        <w:tabs>
          <w:tab w:val="num" w:pos="2304"/>
        </w:tabs>
        <w:ind w:left="2160" w:firstLine="0"/>
      </w:pPr>
      <w:rPr>
        <w:rFonts w:ascii="TH SarabunPSK" w:hAnsi="TH SarabunPSK" w:cs="TH SarabunPSK" w:hint="cs"/>
        <w:b w:val="0"/>
        <w:bCs w:val="0"/>
        <w:i w:val="0"/>
        <w:iCs w:val="0"/>
        <w:sz w:val="32"/>
        <w:szCs w:val="32"/>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5D5F4D85"/>
    <w:multiLevelType w:val="hybridMultilevel"/>
    <w:tmpl w:val="46C8CE62"/>
    <w:lvl w:ilvl="0" w:tplc="04090001">
      <w:start w:val="1"/>
      <w:numFmt w:val="bullet"/>
      <w:lvlText w:val=""/>
      <w:lvlJc w:val="left"/>
      <w:pPr>
        <w:ind w:left="1291" w:hanging="360"/>
      </w:pPr>
      <w:rPr>
        <w:rFonts w:ascii="Symbol" w:hAnsi="Symbol" w:hint="default"/>
      </w:rPr>
    </w:lvl>
    <w:lvl w:ilvl="1" w:tplc="04090003" w:tentative="1">
      <w:start w:val="1"/>
      <w:numFmt w:val="bullet"/>
      <w:lvlText w:val="o"/>
      <w:lvlJc w:val="left"/>
      <w:pPr>
        <w:ind w:left="2011" w:hanging="360"/>
      </w:pPr>
      <w:rPr>
        <w:rFonts w:ascii="Courier New" w:hAnsi="Courier New" w:cs="Courier New" w:hint="default"/>
      </w:rPr>
    </w:lvl>
    <w:lvl w:ilvl="2" w:tplc="04090005" w:tentative="1">
      <w:start w:val="1"/>
      <w:numFmt w:val="bullet"/>
      <w:lvlText w:val=""/>
      <w:lvlJc w:val="left"/>
      <w:pPr>
        <w:ind w:left="2731" w:hanging="360"/>
      </w:pPr>
      <w:rPr>
        <w:rFonts w:ascii="Wingdings" w:hAnsi="Wingdings" w:hint="default"/>
      </w:rPr>
    </w:lvl>
    <w:lvl w:ilvl="3" w:tplc="04090001" w:tentative="1">
      <w:start w:val="1"/>
      <w:numFmt w:val="bullet"/>
      <w:lvlText w:val=""/>
      <w:lvlJc w:val="left"/>
      <w:pPr>
        <w:ind w:left="3451" w:hanging="360"/>
      </w:pPr>
      <w:rPr>
        <w:rFonts w:ascii="Symbol" w:hAnsi="Symbol" w:hint="default"/>
      </w:rPr>
    </w:lvl>
    <w:lvl w:ilvl="4" w:tplc="04090003" w:tentative="1">
      <w:start w:val="1"/>
      <w:numFmt w:val="bullet"/>
      <w:lvlText w:val="o"/>
      <w:lvlJc w:val="left"/>
      <w:pPr>
        <w:ind w:left="4171" w:hanging="360"/>
      </w:pPr>
      <w:rPr>
        <w:rFonts w:ascii="Courier New" w:hAnsi="Courier New" w:cs="Courier New" w:hint="default"/>
      </w:rPr>
    </w:lvl>
    <w:lvl w:ilvl="5" w:tplc="04090005" w:tentative="1">
      <w:start w:val="1"/>
      <w:numFmt w:val="bullet"/>
      <w:lvlText w:val=""/>
      <w:lvlJc w:val="left"/>
      <w:pPr>
        <w:ind w:left="4891" w:hanging="360"/>
      </w:pPr>
      <w:rPr>
        <w:rFonts w:ascii="Wingdings" w:hAnsi="Wingdings" w:hint="default"/>
      </w:rPr>
    </w:lvl>
    <w:lvl w:ilvl="6" w:tplc="04090001" w:tentative="1">
      <w:start w:val="1"/>
      <w:numFmt w:val="bullet"/>
      <w:lvlText w:val=""/>
      <w:lvlJc w:val="left"/>
      <w:pPr>
        <w:ind w:left="5611" w:hanging="360"/>
      </w:pPr>
      <w:rPr>
        <w:rFonts w:ascii="Symbol" w:hAnsi="Symbol" w:hint="default"/>
      </w:rPr>
    </w:lvl>
    <w:lvl w:ilvl="7" w:tplc="04090003" w:tentative="1">
      <w:start w:val="1"/>
      <w:numFmt w:val="bullet"/>
      <w:lvlText w:val="o"/>
      <w:lvlJc w:val="left"/>
      <w:pPr>
        <w:ind w:left="6331" w:hanging="360"/>
      </w:pPr>
      <w:rPr>
        <w:rFonts w:ascii="Courier New" w:hAnsi="Courier New" w:cs="Courier New" w:hint="default"/>
      </w:rPr>
    </w:lvl>
    <w:lvl w:ilvl="8" w:tplc="04090005" w:tentative="1">
      <w:start w:val="1"/>
      <w:numFmt w:val="bullet"/>
      <w:lvlText w:val=""/>
      <w:lvlJc w:val="left"/>
      <w:pPr>
        <w:ind w:left="7051" w:hanging="360"/>
      </w:pPr>
      <w:rPr>
        <w:rFonts w:ascii="Wingdings" w:hAnsi="Wingdings" w:hint="default"/>
      </w:rPr>
    </w:lvl>
  </w:abstractNum>
  <w:abstractNum w:abstractNumId="16" w15:restartNumberingAfterBreak="0">
    <w:nsid w:val="60212078"/>
    <w:multiLevelType w:val="multilevel"/>
    <w:tmpl w:val="A0DA6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8" w15:restartNumberingAfterBreak="0">
    <w:nsid w:val="76E800C4"/>
    <w:multiLevelType w:val="hybridMultilevel"/>
    <w:tmpl w:val="1E18C3CA"/>
    <w:lvl w:ilvl="0" w:tplc="04090001">
      <w:start w:val="1"/>
      <w:numFmt w:val="bullet"/>
      <w:lvlText w:val=""/>
      <w:lvlJc w:val="left"/>
      <w:pPr>
        <w:ind w:left="1795"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19" w15:restartNumberingAfterBreak="0">
    <w:nsid w:val="793362B4"/>
    <w:multiLevelType w:val="multilevel"/>
    <w:tmpl w:val="D50472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0" w15:restartNumberingAfterBreak="0">
    <w:nsid w:val="7C7A36E4"/>
    <w:multiLevelType w:val="multilevel"/>
    <w:tmpl w:val="0FB4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6983481">
    <w:abstractNumId w:val="1"/>
  </w:num>
  <w:num w:numId="2" w16cid:durableId="1281644936">
    <w:abstractNumId w:val="0"/>
  </w:num>
  <w:num w:numId="3" w16cid:durableId="559219681">
    <w:abstractNumId w:val="1"/>
    <w:lvlOverride w:ilvl="0">
      <w:startOverride w:val="1"/>
    </w:lvlOverride>
  </w:num>
  <w:num w:numId="4" w16cid:durableId="1210413911">
    <w:abstractNumId w:val="1"/>
  </w:num>
  <w:num w:numId="5" w16cid:durableId="1369141543">
    <w:abstractNumId w:val="10"/>
  </w:num>
  <w:num w:numId="6" w16cid:durableId="29956526">
    <w:abstractNumId w:val="14"/>
  </w:num>
  <w:num w:numId="7" w16cid:durableId="1129321921">
    <w:abstractNumId w:val="8"/>
  </w:num>
  <w:num w:numId="8" w16cid:durableId="1966498104">
    <w:abstractNumId w:val="10"/>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9" w16cid:durableId="1742024609">
    <w:abstractNumId w:val="15"/>
  </w:num>
  <w:num w:numId="10" w16cid:durableId="1801919952">
    <w:abstractNumId w:val="18"/>
  </w:num>
  <w:num w:numId="11" w16cid:durableId="822770889">
    <w:abstractNumId w:val="2"/>
  </w:num>
  <w:num w:numId="12" w16cid:durableId="717514015">
    <w:abstractNumId w:val="17"/>
  </w:num>
  <w:num w:numId="13" w16cid:durableId="354573616">
    <w:abstractNumId w:val="11"/>
  </w:num>
  <w:num w:numId="14" w16cid:durableId="1077938627">
    <w:abstractNumId w:val="3"/>
  </w:num>
  <w:num w:numId="15" w16cid:durableId="1750299931">
    <w:abstractNumId w:val="5"/>
  </w:num>
  <w:num w:numId="16" w16cid:durableId="2087800796">
    <w:abstractNumId w:val="4"/>
  </w:num>
  <w:num w:numId="17" w16cid:durableId="1673021778">
    <w:abstractNumId w:val="7"/>
  </w:num>
  <w:num w:numId="18" w16cid:durableId="1514492431">
    <w:abstractNumId w:val="6"/>
  </w:num>
  <w:num w:numId="19" w16cid:durableId="204755364">
    <w:abstractNumId w:val="13"/>
  </w:num>
  <w:num w:numId="20" w16cid:durableId="1937205270">
    <w:abstractNumId w:val="12"/>
  </w:num>
  <w:num w:numId="21" w16cid:durableId="322053046">
    <w:abstractNumId w:val="20"/>
  </w:num>
  <w:num w:numId="22" w16cid:durableId="1543861534">
    <w:abstractNumId w:val="9"/>
  </w:num>
  <w:num w:numId="23" w16cid:durableId="1451053444">
    <w:abstractNumId w:val="16"/>
  </w:num>
  <w:num w:numId="24" w16cid:durableId="34814510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4C45"/>
    <w:rsid w:val="00020944"/>
    <w:rsid w:val="0002199C"/>
    <w:rsid w:val="00026A91"/>
    <w:rsid w:val="00032576"/>
    <w:rsid w:val="00032FD7"/>
    <w:rsid w:val="00033633"/>
    <w:rsid w:val="00033C60"/>
    <w:rsid w:val="000349F5"/>
    <w:rsid w:val="00037C4A"/>
    <w:rsid w:val="000447FF"/>
    <w:rsid w:val="00046A9E"/>
    <w:rsid w:val="00054FD3"/>
    <w:rsid w:val="000550FA"/>
    <w:rsid w:val="0006541A"/>
    <w:rsid w:val="00065B1B"/>
    <w:rsid w:val="00070D2C"/>
    <w:rsid w:val="0007149A"/>
    <w:rsid w:val="000744BA"/>
    <w:rsid w:val="000810DC"/>
    <w:rsid w:val="00082A40"/>
    <w:rsid w:val="00085035"/>
    <w:rsid w:val="0008726E"/>
    <w:rsid w:val="000925F9"/>
    <w:rsid w:val="00095E42"/>
    <w:rsid w:val="000A1CC9"/>
    <w:rsid w:val="000A50A4"/>
    <w:rsid w:val="000B47E4"/>
    <w:rsid w:val="000B55CB"/>
    <w:rsid w:val="000B7001"/>
    <w:rsid w:val="000C1D19"/>
    <w:rsid w:val="000C2174"/>
    <w:rsid w:val="000D0CF1"/>
    <w:rsid w:val="000D10BF"/>
    <w:rsid w:val="000D1A15"/>
    <w:rsid w:val="000E2DC5"/>
    <w:rsid w:val="000E66DF"/>
    <w:rsid w:val="000F2C40"/>
    <w:rsid w:val="000F342F"/>
    <w:rsid w:val="000F5E1D"/>
    <w:rsid w:val="00101026"/>
    <w:rsid w:val="0010164A"/>
    <w:rsid w:val="00110FA2"/>
    <w:rsid w:val="00112C56"/>
    <w:rsid w:val="00113993"/>
    <w:rsid w:val="0011491E"/>
    <w:rsid w:val="00114BE5"/>
    <w:rsid w:val="00115A34"/>
    <w:rsid w:val="00117CB9"/>
    <w:rsid w:val="00126542"/>
    <w:rsid w:val="00127BBC"/>
    <w:rsid w:val="0013152D"/>
    <w:rsid w:val="001324BA"/>
    <w:rsid w:val="0013727D"/>
    <w:rsid w:val="00141F38"/>
    <w:rsid w:val="00156261"/>
    <w:rsid w:val="001605A0"/>
    <w:rsid w:val="0016366B"/>
    <w:rsid w:val="00164EDE"/>
    <w:rsid w:val="001727C0"/>
    <w:rsid w:val="00172D0F"/>
    <w:rsid w:val="00176F32"/>
    <w:rsid w:val="00184066"/>
    <w:rsid w:val="00185C8E"/>
    <w:rsid w:val="00187A6D"/>
    <w:rsid w:val="00192545"/>
    <w:rsid w:val="00193718"/>
    <w:rsid w:val="001A209E"/>
    <w:rsid w:val="001A4B80"/>
    <w:rsid w:val="001A7275"/>
    <w:rsid w:val="001B6093"/>
    <w:rsid w:val="001C47B6"/>
    <w:rsid w:val="001C4ACF"/>
    <w:rsid w:val="001C5DD5"/>
    <w:rsid w:val="001C63E2"/>
    <w:rsid w:val="001C64F3"/>
    <w:rsid w:val="001C66EE"/>
    <w:rsid w:val="001D0D4F"/>
    <w:rsid w:val="001E03E1"/>
    <w:rsid w:val="001E4366"/>
    <w:rsid w:val="00207936"/>
    <w:rsid w:val="00211E80"/>
    <w:rsid w:val="00214ABC"/>
    <w:rsid w:val="002172A9"/>
    <w:rsid w:val="00222A13"/>
    <w:rsid w:val="00227164"/>
    <w:rsid w:val="0023295E"/>
    <w:rsid w:val="002368B1"/>
    <w:rsid w:val="00246B18"/>
    <w:rsid w:val="002475E9"/>
    <w:rsid w:val="002507B1"/>
    <w:rsid w:val="0025157F"/>
    <w:rsid w:val="002520F3"/>
    <w:rsid w:val="002771EC"/>
    <w:rsid w:val="00281B04"/>
    <w:rsid w:val="00292F56"/>
    <w:rsid w:val="00295C36"/>
    <w:rsid w:val="0029740B"/>
    <w:rsid w:val="002A1186"/>
    <w:rsid w:val="002A5FA3"/>
    <w:rsid w:val="002C0F3E"/>
    <w:rsid w:val="002D31E8"/>
    <w:rsid w:val="002E682B"/>
    <w:rsid w:val="002F0077"/>
    <w:rsid w:val="002F4E6B"/>
    <w:rsid w:val="002F7D0D"/>
    <w:rsid w:val="00301912"/>
    <w:rsid w:val="003066D0"/>
    <w:rsid w:val="00311274"/>
    <w:rsid w:val="00312DAA"/>
    <w:rsid w:val="0032288B"/>
    <w:rsid w:val="0033301E"/>
    <w:rsid w:val="00334F21"/>
    <w:rsid w:val="00335B85"/>
    <w:rsid w:val="0034294A"/>
    <w:rsid w:val="003442A4"/>
    <w:rsid w:val="003454AA"/>
    <w:rsid w:val="00357854"/>
    <w:rsid w:val="00364BD8"/>
    <w:rsid w:val="00364F6C"/>
    <w:rsid w:val="00373AB8"/>
    <w:rsid w:val="003762F7"/>
    <w:rsid w:val="00390074"/>
    <w:rsid w:val="0039083D"/>
    <w:rsid w:val="003927C6"/>
    <w:rsid w:val="00395816"/>
    <w:rsid w:val="003A4793"/>
    <w:rsid w:val="003B5B3E"/>
    <w:rsid w:val="003C497E"/>
    <w:rsid w:val="003C73DD"/>
    <w:rsid w:val="003D3600"/>
    <w:rsid w:val="003D45A3"/>
    <w:rsid w:val="003D4FFB"/>
    <w:rsid w:val="003D7A28"/>
    <w:rsid w:val="003E3548"/>
    <w:rsid w:val="003E506E"/>
    <w:rsid w:val="003E6BCA"/>
    <w:rsid w:val="003F1328"/>
    <w:rsid w:val="003F675B"/>
    <w:rsid w:val="003F77E9"/>
    <w:rsid w:val="00401F7B"/>
    <w:rsid w:val="004056B1"/>
    <w:rsid w:val="00420C18"/>
    <w:rsid w:val="00422D6E"/>
    <w:rsid w:val="004251CE"/>
    <w:rsid w:val="0042620B"/>
    <w:rsid w:val="00431C51"/>
    <w:rsid w:val="004322C2"/>
    <w:rsid w:val="00432B82"/>
    <w:rsid w:val="00433540"/>
    <w:rsid w:val="004431D6"/>
    <w:rsid w:val="004467E3"/>
    <w:rsid w:val="00472700"/>
    <w:rsid w:val="00474C83"/>
    <w:rsid w:val="00475C96"/>
    <w:rsid w:val="004857C9"/>
    <w:rsid w:val="00485832"/>
    <w:rsid w:val="004B24A6"/>
    <w:rsid w:val="004B4428"/>
    <w:rsid w:val="004C1BCF"/>
    <w:rsid w:val="004D1DAD"/>
    <w:rsid w:val="004D3361"/>
    <w:rsid w:val="004E2B5B"/>
    <w:rsid w:val="004E7E34"/>
    <w:rsid w:val="0050124B"/>
    <w:rsid w:val="00507239"/>
    <w:rsid w:val="00520114"/>
    <w:rsid w:val="00523F15"/>
    <w:rsid w:val="005341D3"/>
    <w:rsid w:val="00536B68"/>
    <w:rsid w:val="005502D3"/>
    <w:rsid w:val="00550E4B"/>
    <w:rsid w:val="005562BF"/>
    <w:rsid w:val="005630CC"/>
    <w:rsid w:val="005643DD"/>
    <w:rsid w:val="00572986"/>
    <w:rsid w:val="0057589D"/>
    <w:rsid w:val="00575EB0"/>
    <w:rsid w:val="005824A2"/>
    <w:rsid w:val="00592840"/>
    <w:rsid w:val="0059390D"/>
    <w:rsid w:val="005A32C3"/>
    <w:rsid w:val="005A3C07"/>
    <w:rsid w:val="005A552C"/>
    <w:rsid w:val="005B3663"/>
    <w:rsid w:val="005B610B"/>
    <w:rsid w:val="005D27AC"/>
    <w:rsid w:val="005E2208"/>
    <w:rsid w:val="005E5C51"/>
    <w:rsid w:val="005F0367"/>
    <w:rsid w:val="006058CB"/>
    <w:rsid w:val="00610FCC"/>
    <w:rsid w:val="00626491"/>
    <w:rsid w:val="00627B96"/>
    <w:rsid w:val="00630077"/>
    <w:rsid w:val="006317BF"/>
    <w:rsid w:val="00632B88"/>
    <w:rsid w:val="00643E8F"/>
    <w:rsid w:val="0064414C"/>
    <w:rsid w:val="00645134"/>
    <w:rsid w:val="006530AA"/>
    <w:rsid w:val="00653372"/>
    <w:rsid w:val="006536D8"/>
    <w:rsid w:val="00690E2B"/>
    <w:rsid w:val="00695A6B"/>
    <w:rsid w:val="00697CA6"/>
    <w:rsid w:val="006A3476"/>
    <w:rsid w:val="006C2694"/>
    <w:rsid w:val="006D53C3"/>
    <w:rsid w:val="006D78CB"/>
    <w:rsid w:val="006E01BE"/>
    <w:rsid w:val="006E0AC5"/>
    <w:rsid w:val="006E11BE"/>
    <w:rsid w:val="006E32BA"/>
    <w:rsid w:val="006E4E2E"/>
    <w:rsid w:val="006E5F91"/>
    <w:rsid w:val="006F020B"/>
    <w:rsid w:val="00701D67"/>
    <w:rsid w:val="00703636"/>
    <w:rsid w:val="00703DFA"/>
    <w:rsid w:val="007059FD"/>
    <w:rsid w:val="00705B5A"/>
    <w:rsid w:val="007067E5"/>
    <w:rsid w:val="0071100F"/>
    <w:rsid w:val="00716D81"/>
    <w:rsid w:val="00717B90"/>
    <w:rsid w:val="00717D38"/>
    <w:rsid w:val="00735C88"/>
    <w:rsid w:val="00736478"/>
    <w:rsid w:val="007430F5"/>
    <w:rsid w:val="00743FC6"/>
    <w:rsid w:val="00752D1E"/>
    <w:rsid w:val="00762B6C"/>
    <w:rsid w:val="00771FE0"/>
    <w:rsid w:val="00773713"/>
    <w:rsid w:val="00780A3D"/>
    <w:rsid w:val="00794279"/>
    <w:rsid w:val="00795358"/>
    <w:rsid w:val="007A3675"/>
    <w:rsid w:val="007B11FB"/>
    <w:rsid w:val="007C017A"/>
    <w:rsid w:val="007C46C9"/>
    <w:rsid w:val="007C65B1"/>
    <w:rsid w:val="007C7824"/>
    <w:rsid w:val="007D0E1D"/>
    <w:rsid w:val="007D73E0"/>
    <w:rsid w:val="007D7473"/>
    <w:rsid w:val="007E7398"/>
    <w:rsid w:val="007F3100"/>
    <w:rsid w:val="007F33FD"/>
    <w:rsid w:val="00800E70"/>
    <w:rsid w:val="00801128"/>
    <w:rsid w:val="008013C3"/>
    <w:rsid w:val="00804E38"/>
    <w:rsid w:val="008131DE"/>
    <w:rsid w:val="008151C5"/>
    <w:rsid w:val="0082617A"/>
    <w:rsid w:val="008304CD"/>
    <w:rsid w:val="00832FAD"/>
    <w:rsid w:val="00836518"/>
    <w:rsid w:val="00836857"/>
    <w:rsid w:val="008403E3"/>
    <w:rsid w:val="00841303"/>
    <w:rsid w:val="0084201A"/>
    <w:rsid w:val="008452DB"/>
    <w:rsid w:val="008503B9"/>
    <w:rsid w:val="00854DE6"/>
    <w:rsid w:val="008673B1"/>
    <w:rsid w:val="00867646"/>
    <w:rsid w:val="0087240B"/>
    <w:rsid w:val="00873317"/>
    <w:rsid w:val="00886E96"/>
    <w:rsid w:val="00887029"/>
    <w:rsid w:val="00887A31"/>
    <w:rsid w:val="00891E75"/>
    <w:rsid w:val="00893DFA"/>
    <w:rsid w:val="00897001"/>
    <w:rsid w:val="008A5C17"/>
    <w:rsid w:val="008B4402"/>
    <w:rsid w:val="008B7739"/>
    <w:rsid w:val="008C31F6"/>
    <w:rsid w:val="008C6B9A"/>
    <w:rsid w:val="008C7BF1"/>
    <w:rsid w:val="008D1E86"/>
    <w:rsid w:val="008D7628"/>
    <w:rsid w:val="008E0520"/>
    <w:rsid w:val="008E59AF"/>
    <w:rsid w:val="008E76B8"/>
    <w:rsid w:val="008F3491"/>
    <w:rsid w:val="008F7E5C"/>
    <w:rsid w:val="00903439"/>
    <w:rsid w:val="00906D27"/>
    <w:rsid w:val="00907F01"/>
    <w:rsid w:val="00913D7F"/>
    <w:rsid w:val="00915096"/>
    <w:rsid w:val="009163AD"/>
    <w:rsid w:val="00921DD9"/>
    <w:rsid w:val="00924ECE"/>
    <w:rsid w:val="009300D5"/>
    <w:rsid w:val="009309B2"/>
    <w:rsid w:val="00932457"/>
    <w:rsid w:val="00935601"/>
    <w:rsid w:val="00937CC3"/>
    <w:rsid w:val="00944B65"/>
    <w:rsid w:val="0095045A"/>
    <w:rsid w:val="009555D2"/>
    <w:rsid w:val="0095783B"/>
    <w:rsid w:val="009637AA"/>
    <w:rsid w:val="009662E1"/>
    <w:rsid w:val="00970FB1"/>
    <w:rsid w:val="00973211"/>
    <w:rsid w:val="009755A5"/>
    <w:rsid w:val="00983EF2"/>
    <w:rsid w:val="00985535"/>
    <w:rsid w:val="00986521"/>
    <w:rsid w:val="00993560"/>
    <w:rsid w:val="0099698F"/>
    <w:rsid w:val="00996F25"/>
    <w:rsid w:val="0099787F"/>
    <w:rsid w:val="009B0F2A"/>
    <w:rsid w:val="009B2C37"/>
    <w:rsid w:val="009B644A"/>
    <w:rsid w:val="009B65B8"/>
    <w:rsid w:val="009D0FFD"/>
    <w:rsid w:val="009E04E6"/>
    <w:rsid w:val="009E6A82"/>
    <w:rsid w:val="009F059F"/>
    <w:rsid w:val="009F26EA"/>
    <w:rsid w:val="009F2794"/>
    <w:rsid w:val="009F7BD0"/>
    <w:rsid w:val="00A02A73"/>
    <w:rsid w:val="00A1336B"/>
    <w:rsid w:val="00A23A16"/>
    <w:rsid w:val="00A26864"/>
    <w:rsid w:val="00A3768C"/>
    <w:rsid w:val="00A41019"/>
    <w:rsid w:val="00A4104A"/>
    <w:rsid w:val="00A428E0"/>
    <w:rsid w:val="00A465EC"/>
    <w:rsid w:val="00A47AA9"/>
    <w:rsid w:val="00A65352"/>
    <w:rsid w:val="00A66196"/>
    <w:rsid w:val="00A665B1"/>
    <w:rsid w:val="00A66C0F"/>
    <w:rsid w:val="00A75C43"/>
    <w:rsid w:val="00A77796"/>
    <w:rsid w:val="00A822E2"/>
    <w:rsid w:val="00A92891"/>
    <w:rsid w:val="00A94C32"/>
    <w:rsid w:val="00A9798C"/>
    <w:rsid w:val="00AA233B"/>
    <w:rsid w:val="00AB0230"/>
    <w:rsid w:val="00AB156D"/>
    <w:rsid w:val="00AB1900"/>
    <w:rsid w:val="00AB3CDF"/>
    <w:rsid w:val="00AD49BC"/>
    <w:rsid w:val="00AD7DF5"/>
    <w:rsid w:val="00AE2705"/>
    <w:rsid w:val="00AE4E2F"/>
    <w:rsid w:val="00B04947"/>
    <w:rsid w:val="00B0736C"/>
    <w:rsid w:val="00B4463F"/>
    <w:rsid w:val="00B4749A"/>
    <w:rsid w:val="00B47FC2"/>
    <w:rsid w:val="00B51D76"/>
    <w:rsid w:val="00B537B0"/>
    <w:rsid w:val="00B559D1"/>
    <w:rsid w:val="00B57C90"/>
    <w:rsid w:val="00B601B8"/>
    <w:rsid w:val="00B603A5"/>
    <w:rsid w:val="00B654B9"/>
    <w:rsid w:val="00B666EB"/>
    <w:rsid w:val="00B71550"/>
    <w:rsid w:val="00B72C8C"/>
    <w:rsid w:val="00B83BE3"/>
    <w:rsid w:val="00B95DA0"/>
    <w:rsid w:val="00BA5FD5"/>
    <w:rsid w:val="00BB1F8D"/>
    <w:rsid w:val="00BB2BE1"/>
    <w:rsid w:val="00BB3ABC"/>
    <w:rsid w:val="00BB6575"/>
    <w:rsid w:val="00BB74EA"/>
    <w:rsid w:val="00BB7E4F"/>
    <w:rsid w:val="00BC23FE"/>
    <w:rsid w:val="00BD0414"/>
    <w:rsid w:val="00BD7CA8"/>
    <w:rsid w:val="00BE3F72"/>
    <w:rsid w:val="00BE519F"/>
    <w:rsid w:val="00BF33EA"/>
    <w:rsid w:val="00C20656"/>
    <w:rsid w:val="00C22D65"/>
    <w:rsid w:val="00C26407"/>
    <w:rsid w:val="00C31CDC"/>
    <w:rsid w:val="00C34430"/>
    <w:rsid w:val="00C36A4F"/>
    <w:rsid w:val="00C56507"/>
    <w:rsid w:val="00C57A70"/>
    <w:rsid w:val="00C65EF8"/>
    <w:rsid w:val="00C7009D"/>
    <w:rsid w:val="00C7505D"/>
    <w:rsid w:val="00C8256A"/>
    <w:rsid w:val="00C82915"/>
    <w:rsid w:val="00CA60E9"/>
    <w:rsid w:val="00CA71F6"/>
    <w:rsid w:val="00CC02F4"/>
    <w:rsid w:val="00CC044C"/>
    <w:rsid w:val="00CE2F8D"/>
    <w:rsid w:val="00CE456C"/>
    <w:rsid w:val="00CE6DDA"/>
    <w:rsid w:val="00D25142"/>
    <w:rsid w:val="00D25EBC"/>
    <w:rsid w:val="00D26A66"/>
    <w:rsid w:val="00D34C5B"/>
    <w:rsid w:val="00D37386"/>
    <w:rsid w:val="00D45039"/>
    <w:rsid w:val="00D53D20"/>
    <w:rsid w:val="00D6701A"/>
    <w:rsid w:val="00D67966"/>
    <w:rsid w:val="00D74218"/>
    <w:rsid w:val="00D758B5"/>
    <w:rsid w:val="00D80FEF"/>
    <w:rsid w:val="00D84D1F"/>
    <w:rsid w:val="00D84F37"/>
    <w:rsid w:val="00D855A4"/>
    <w:rsid w:val="00D85CD5"/>
    <w:rsid w:val="00D865CF"/>
    <w:rsid w:val="00D95442"/>
    <w:rsid w:val="00DA71F9"/>
    <w:rsid w:val="00DB395F"/>
    <w:rsid w:val="00DB476C"/>
    <w:rsid w:val="00DC3801"/>
    <w:rsid w:val="00DD1CFA"/>
    <w:rsid w:val="00DD2A39"/>
    <w:rsid w:val="00DD4E8B"/>
    <w:rsid w:val="00DD4EBA"/>
    <w:rsid w:val="00DD5309"/>
    <w:rsid w:val="00DD6FE3"/>
    <w:rsid w:val="00DE5486"/>
    <w:rsid w:val="00DE7E81"/>
    <w:rsid w:val="00DF1407"/>
    <w:rsid w:val="00DF16C3"/>
    <w:rsid w:val="00E00A15"/>
    <w:rsid w:val="00E07C59"/>
    <w:rsid w:val="00E1544C"/>
    <w:rsid w:val="00E15799"/>
    <w:rsid w:val="00E17C17"/>
    <w:rsid w:val="00E20609"/>
    <w:rsid w:val="00E27777"/>
    <w:rsid w:val="00E34A80"/>
    <w:rsid w:val="00E42A30"/>
    <w:rsid w:val="00E4664D"/>
    <w:rsid w:val="00E47000"/>
    <w:rsid w:val="00E47991"/>
    <w:rsid w:val="00E50C9F"/>
    <w:rsid w:val="00E57BFD"/>
    <w:rsid w:val="00E66E00"/>
    <w:rsid w:val="00E72120"/>
    <w:rsid w:val="00E72855"/>
    <w:rsid w:val="00E72C36"/>
    <w:rsid w:val="00E72D33"/>
    <w:rsid w:val="00E85420"/>
    <w:rsid w:val="00E925CC"/>
    <w:rsid w:val="00EA5703"/>
    <w:rsid w:val="00EC3698"/>
    <w:rsid w:val="00EC3E37"/>
    <w:rsid w:val="00EC50D3"/>
    <w:rsid w:val="00EE18A8"/>
    <w:rsid w:val="00EF1044"/>
    <w:rsid w:val="00EF3ADC"/>
    <w:rsid w:val="00EF701E"/>
    <w:rsid w:val="00EF711B"/>
    <w:rsid w:val="00F02E69"/>
    <w:rsid w:val="00F10BC6"/>
    <w:rsid w:val="00F2173B"/>
    <w:rsid w:val="00F22BC2"/>
    <w:rsid w:val="00F24CA8"/>
    <w:rsid w:val="00F376B4"/>
    <w:rsid w:val="00F42831"/>
    <w:rsid w:val="00F43914"/>
    <w:rsid w:val="00F60B6F"/>
    <w:rsid w:val="00F60E57"/>
    <w:rsid w:val="00F62B67"/>
    <w:rsid w:val="00F67FCD"/>
    <w:rsid w:val="00F808C9"/>
    <w:rsid w:val="00F82C7C"/>
    <w:rsid w:val="00F85024"/>
    <w:rsid w:val="00F90124"/>
    <w:rsid w:val="00F91A0C"/>
    <w:rsid w:val="00F94E15"/>
    <w:rsid w:val="00F9516C"/>
    <w:rsid w:val="00FA7816"/>
    <w:rsid w:val="00FB5478"/>
    <w:rsid w:val="00FC60F1"/>
    <w:rsid w:val="00FC69D7"/>
    <w:rsid w:val="00FC6D59"/>
    <w:rsid w:val="00FC78B3"/>
    <w:rsid w:val="00FD436B"/>
    <w:rsid w:val="00FE02E9"/>
    <w:rsid w:val="00FE22F1"/>
    <w:rsid w:val="00FE2D39"/>
    <w:rsid w:val="00FE3584"/>
    <w:rsid w:val="00FE64A6"/>
    <w:rsid w:val="00FF38A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5"/>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5"/>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5"/>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5"/>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semiHidden/>
    <w:unhideWhenUsed/>
    <w:qFormat/>
    <w:rsid w:val="007C46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semiHidden/>
    <w:rsid w:val="007C46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basedOn w:val="Normal"/>
    <w:next w:val="Normal"/>
    <w:autoRedefine/>
    <w:uiPriority w:val="39"/>
    <w:unhideWhenUsed/>
    <w:rsid w:val="00867646"/>
    <w:pPr>
      <w:spacing w:before="120" w:after="120"/>
    </w:pPr>
    <w:rPr>
      <w:rFonts w:asciiTheme="minorHAnsi" w:hAnsiTheme="minorHAnsi" w:cstheme="majorBidi"/>
      <w:b/>
      <w:bCs/>
      <w:caps/>
      <w:sz w:val="20"/>
      <w:szCs w:val="23"/>
    </w:rPr>
  </w:style>
  <w:style w:type="paragraph" w:styleId="TOC2">
    <w:name w:val="toc 2"/>
    <w:basedOn w:val="Normal"/>
    <w:next w:val="Normal"/>
    <w:autoRedefine/>
    <w:uiPriority w:val="39"/>
    <w:unhideWhenUsed/>
    <w:rsid w:val="00BE3F72"/>
    <w:pPr>
      <w:ind w:left="220"/>
    </w:pPr>
    <w:rPr>
      <w:rFonts w:asciiTheme="minorHAnsi" w:hAnsiTheme="minorHAnsi" w:cstheme="majorBidi"/>
      <w:smallCaps/>
      <w:sz w:val="20"/>
      <w:szCs w:val="23"/>
    </w:rPr>
  </w:style>
  <w:style w:type="paragraph" w:styleId="TOC3">
    <w:name w:val="toc 3"/>
    <w:basedOn w:val="Normal"/>
    <w:next w:val="Normal"/>
    <w:autoRedefine/>
    <w:uiPriority w:val="39"/>
    <w:unhideWhenUsed/>
    <w:rsid w:val="00572986"/>
    <w:pPr>
      <w:ind w:left="440"/>
    </w:pPr>
    <w:rPr>
      <w:rFonts w:asciiTheme="minorHAnsi" w:hAnsiTheme="minorHAnsi" w:cstheme="majorBidi"/>
      <w:i/>
      <w:iCs/>
      <w:sz w:val="20"/>
      <w:szCs w:val="23"/>
    </w:rPr>
  </w:style>
  <w:style w:type="paragraph" w:styleId="TOC4">
    <w:name w:val="toc 4"/>
    <w:basedOn w:val="Normal"/>
    <w:next w:val="Normal"/>
    <w:autoRedefine/>
    <w:uiPriority w:val="39"/>
    <w:unhideWhenUsed/>
    <w:rsid w:val="00572986"/>
    <w:pPr>
      <w:ind w:left="660"/>
    </w:pPr>
    <w:rPr>
      <w:rFonts w:asciiTheme="minorHAnsi" w:hAnsiTheme="minorHAnsi" w:cstheme="majorBidi"/>
      <w:sz w:val="18"/>
      <w:szCs w:val="21"/>
    </w:rPr>
  </w:style>
  <w:style w:type="paragraph" w:styleId="TOC5">
    <w:name w:val="toc 5"/>
    <w:basedOn w:val="Normal"/>
    <w:next w:val="Normal"/>
    <w:autoRedefine/>
    <w:uiPriority w:val="39"/>
    <w:unhideWhenUsed/>
    <w:rsid w:val="00572986"/>
    <w:pPr>
      <w:ind w:left="880"/>
    </w:pPr>
    <w:rPr>
      <w:rFonts w:asciiTheme="minorHAnsi" w:hAnsiTheme="minorHAnsi" w:cstheme="majorBidi"/>
      <w:sz w:val="18"/>
      <w:szCs w:val="21"/>
    </w:rPr>
  </w:style>
  <w:style w:type="paragraph" w:styleId="TOC6">
    <w:name w:val="toc 6"/>
    <w:basedOn w:val="Normal"/>
    <w:next w:val="Normal"/>
    <w:autoRedefine/>
    <w:uiPriority w:val="39"/>
    <w:unhideWhenUsed/>
    <w:rsid w:val="00572986"/>
    <w:pPr>
      <w:ind w:left="1100"/>
    </w:pPr>
    <w:rPr>
      <w:rFonts w:asciiTheme="minorHAnsi" w:hAnsiTheme="minorHAnsi" w:cstheme="majorBidi"/>
      <w:sz w:val="18"/>
      <w:szCs w:val="21"/>
    </w:rPr>
  </w:style>
  <w:style w:type="paragraph" w:styleId="TOC7">
    <w:name w:val="toc 7"/>
    <w:basedOn w:val="Normal"/>
    <w:next w:val="Normal"/>
    <w:autoRedefine/>
    <w:uiPriority w:val="39"/>
    <w:unhideWhenUsed/>
    <w:rsid w:val="00867646"/>
    <w:pPr>
      <w:ind w:left="1320"/>
    </w:pPr>
    <w:rPr>
      <w:rFonts w:asciiTheme="minorHAnsi" w:hAnsiTheme="minorHAnsi" w:cstheme="majorBidi"/>
      <w:sz w:val="18"/>
      <w:szCs w:val="21"/>
    </w:rPr>
  </w:style>
  <w:style w:type="paragraph" w:styleId="TOC8">
    <w:name w:val="toc 8"/>
    <w:basedOn w:val="Normal"/>
    <w:next w:val="Normal"/>
    <w:autoRedefine/>
    <w:uiPriority w:val="39"/>
    <w:unhideWhenUsed/>
    <w:rsid w:val="00572986"/>
    <w:pPr>
      <w:ind w:left="1540"/>
    </w:pPr>
    <w:rPr>
      <w:rFonts w:asciiTheme="minorHAnsi" w:hAnsiTheme="minorHAnsi" w:cstheme="majorBidi"/>
      <w:sz w:val="18"/>
      <w:szCs w:val="21"/>
    </w:rPr>
  </w:style>
  <w:style w:type="paragraph" w:styleId="TOC9">
    <w:name w:val="toc 9"/>
    <w:next w:val="Normal"/>
    <w:autoRedefine/>
    <w:uiPriority w:val="39"/>
    <w:unhideWhenUsed/>
    <w:rsid w:val="003E3548"/>
    <w:pPr>
      <w:spacing w:after="0" w:line="276" w:lineRule="auto"/>
      <w:ind w:left="1760"/>
    </w:pPr>
    <w:rPr>
      <w:rFonts w:eastAsia="Arial" w:cstheme="majorBidi"/>
      <w:kern w:val="0"/>
      <w:sz w:val="18"/>
      <w:szCs w:val="21"/>
      <w14:ligatures w14:val="none"/>
    </w:rPr>
  </w:style>
  <w:style w:type="paragraph" w:styleId="Caption">
    <w:name w:val="caption"/>
    <w:basedOn w:val="Normal"/>
    <w:next w:val="Normal"/>
    <w:uiPriority w:val="35"/>
    <w:unhideWhenUsed/>
    <w:qFormat/>
    <w:rsid w:val="00292F56"/>
    <w:pPr>
      <w:spacing w:after="200" w:line="240" w:lineRule="auto"/>
      <w:jc w:val="center"/>
    </w:pPr>
    <w:rPr>
      <w:rFonts w:ascii="TH Sarabun New" w:hAnsi="TH Sarabun New" w:cs="TH Sarabun New"/>
      <w:b/>
      <w:bCs/>
      <w:sz w:val="32"/>
      <w:szCs w:val="32"/>
    </w:rPr>
  </w:style>
  <w:style w:type="paragraph" w:styleId="TableofFigures">
    <w:name w:val="table of figures"/>
    <w:next w:val="Normal"/>
    <w:uiPriority w:val="99"/>
    <w:unhideWhenUsed/>
    <w:rsid w:val="00115A34"/>
    <w:pPr>
      <w:ind w:left="440" w:hanging="440"/>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spacing w:line="480" w:lineRule="auto"/>
      <w:ind w:left="720" w:hanging="720"/>
    </w:pPr>
    <w:rPr>
      <w:rFonts w:cs="Cordia New"/>
      <w:szCs w:val="28"/>
    </w:rPr>
  </w:style>
  <w:style w:type="table" w:styleId="TableGrid">
    <w:name w:val="Table Grid"/>
    <w:basedOn w:val="TableNormal"/>
    <w:uiPriority w:val="39"/>
    <w:rsid w:val="004B24A6"/>
    <w:pPr>
      <w:spacing w:after="0" w:line="240" w:lineRule="auto"/>
    </w:pPr>
    <w:rPr>
      <w:kern w:val="0"/>
      <w:sz w:val="22"/>
      <w:szCs w:val="28"/>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5"/>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5"/>
      </w:numPr>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F808C9"/>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F808C9"/>
    <w:rPr>
      <w:rFonts w:ascii="TH Sarabun New" w:eastAsia="TH SarabunPSK" w:hAnsi="TH Sarabun New" w:cs="TH Sarabun New"/>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2.xm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header" Target="header7.xml"/><Relationship Id="rId34" Type="http://schemas.openxmlformats.org/officeDocument/2006/relationships/image" Target="media/image12.png"/><Relationship Id="rId42" Type="http://schemas.openxmlformats.org/officeDocument/2006/relationships/image" Target="media/image20.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3.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2.png"/><Relationship Id="rId28" Type="http://schemas.openxmlformats.org/officeDocument/2006/relationships/image" Target="media/image6.png"/><Relationship Id="rId36"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header" Target="header6.xml"/><Relationship Id="rId31" Type="http://schemas.openxmlformats.org/officeDocument/2006/relationships/image" Target="media/image9.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8.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image" Target="media/image11.png"/><Relationship Id="rId38" Type="http://schemas.openxmlformats.org/officeDocument/2006/relationships/image" Target="media/image16.png"/><Relationship Id="rId20" Type="http://schemas.openxmlformats.org/officeDocument/2006/relationships/footer" Target="footer3.xml"/><Relationship Id="rId4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customXml/itemProps2.xml><?xml version="1.0" encoding="utf-8"?>
<ds:datastoreItem xmlns:ds="http://schemas.openxmlformats.org/officeDocument/2006/customXml" ds:itemID="{60CC321E-A483-47B7-87C1-3FD0A756208E}">
  <ds:schemaRefs>
    <ds:schemaRef ds:uri="http://schemas.microsoft.com/sharepoint/v3/contenttype/forms"/>
  </ds:schemaRefs>
</ds:datastoreItem>
</file>

<file path=customXml/itemProps3.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9</TotalTime>
  <Pages>48</Pages>
  <Words>7824</Words>
  <Characters>44601</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NAPON TAKUMWAN</dc:creator>
  <cp:keywords/>
  <dc:description/>
  <cp:lastModifiedBy>Jakapat Jodduangchan</cp:lastModifiedBy>
  <cp:revision>36</cp:revision>
  <cp:lastPrinted>2025-01-21T01:58:00Z</cp:lastPrinted>
  <dcterms:created xsi:type="dcterms:W3CDTF">2025-01-20T09:53:00Z</dcterms:created>
  <dcterms:modified xsi:type="dcterms:W3CDTF">2025-02-24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7"&gt;&lt;session id="8MyArci9"/&gt;&lt;style id="http://www.zotero.org/styles/apa" locale="th-TH" hasBibliography="1" bibliographyStyleHasBeenSet="1"/&gt;&lt;prefs&gt;&lt;pref name="fieldType" value="Field"/&gt;&lt;pref name="automaticJourna</vt:lpwstr>
  </property>
  <property fmtid="{D5CDD505-2E9C-101B-9397-08002B2CF9AE}" pid="4" name="ZOTERO_PREF_2">
    <vt:lpwstr>lAbbreviations" value="true"/&gt;&lt;/prefs&gt;&lt;/data&gt;</vt:lpwstr>
  </property>
  <property fmtid="{D5CDD505-2E9C-101B-9397-08002B2CF9AE}" pid="5" name="_activity">
    <vt:lpwstr/>
  </property>
</Properties>
</file>